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4692FD0" w14:textId="30905E1F" w:rsidR="00945585" w:rsidRPr="001A5968" w:rsidRDefault="00945585" w:rsidP="00945585">
      <w:pPr>
        <w:ind w:left="360"/>
        <w:jc w:val="center"/>
        <w:rPr>
          <w:b/>
        </w:rPr>
      </w:pPr>
      <w:r w:rsidRPr="001A5968">
        <w:rPr>
          <w:b/>
        </w:rPr>
        <w:t xml:space="preserve">DATA USE AGREEMENT FOR: </w:t>
      </w:r>
      <w:r w:rsidRPr="001A5968">
        <w:rPr>
          <w:b/>
        </w:rPr>
        <w:br/>
        <w:t xml:space="preserve"> </w:t>
      </w:r>
      <w:bookmarkStart w:id="0" w:name="_Hlk157504414"/>
      <w:r w:rsidRPr="001A5968">
        <w:rPr>
          <w:b/>
          <w:caps/>
        </w:rPr>
        <w:t>Choosing Immune Suppression in Renal Transplantation by Efficacy and Morbidity 2</w:t>
      </w:r>
      <w:r w:rsidRPr="001A5968">
        <w:rPr>
          <w:b/>
        </w:rPr>
        <w:t xml:space="preserve"> – CISTEM2</w:t>
      </w:r>
      <w:bookmarkEnd w:id="0"/>
    </w:p>
    <w:p w14:paraId="325C3314" w14:textId="77777777" w:rsidR="00945585" w:rsidRPr="001A5968" w:rsidRDefault="00945585" w:rsidP="00945585"/>
    <w:p w14:paraId="603A5C35" w14:textId="44E5D305" w:rsidR="00266240" w:rsidRDefault="00945585" w:rsidP="00945585">
      <w:r w:rsidRPr="001A5968">
        <w:rPr>
          <w:b/>
        </w:rPr>
        <w:tab/>
      </w:r>
      <w:r w:rsidRPr="001A5968">
        <w:t>This DATA USE AGREEMENT FOR: CHOOSING IMMUNE SUPPRESSION IN RENAL TRANSPLANTATION BY EFFICACY AND MORBIDITY 2 – CISTEM2 (“</w:t>
      </w:r>
      <w:r w:rsidRPr="001A5968">
        <w:rPr>
          <w:b/>
        </w:rPr>
        <w:t>Agreement</w:t>
      </w:r>
      <w:r w:rsidRPr="00E43E85">
        <w:rPr>
          <w:bCs/>
        </w:rPr>
        <w:t>”</w:t>
      </w:r>
      <w:r w:rsidRPr="001A5968">
        <w:t xml:space="preserve">), which is effective as </w:t>
      </w:r>
      <w:r w:rsidRPr="00936084">
        <w:t xml:space="preserve">of  </w:t>
      </w:r>
      <w:sdt>
        <w:sdtPr>
          <w:id w:val="1729722197"/>
          <w:placeholder>
            <w:docPart w:val="99A5DABB24DD4CE0B7BA572D5276BF3F"/>
          </w:placeholder>
        </w:sdtPr>
        <w:sdtContent>
          <w:r w:rsidR="00381AB9" w:rsidRPr="001A2B19">
            <w:rPr>
              <w:u w:val="single"/>
            </w:rPr>
            <w:t xml:space="preserve">December </w:t>
          </w:r>
          <w:r w:rsidR="00D02521" w:rsidRPr="00936084">
            <w:rPr>
              <w:u w:val="single"/>
            </w:rPr>
            <w:t>1</w:t>
          </w:r>
          <w:r w:rsidR="00020D67" w:rsidRPr="001A2B19">
            <w:rPr>
              <w:u w:val="single"/>
            </w:rPr>
            <w:t>5</w:t>
          </w:r>
          <w:r w:rsidR="00D02521" w:rsidRPr="00936084">
            <w:rPr>
              <w:u w:val="single"/>
            </w:rPr>
            <w:t>, 2024</w:t>
          </w:r>
        </w:sdtContent>
      </w:sdt>
      <w:r w:rsidRPr="001A5968">
        <w:t xml:space="preserve"> (“</w:t>
      </w:r>
      <w:r w:rsidRPr="001A5968">
        <w:rPr>
          <w:b/>
          <w:bCs/>
        </w:rPr>
        <w:t>Effective Date</w:t>
      </w:r>
      <w:r w:rsidRPr="001A5968">
        <w:t xml:space="preserve">”), is entered into by and between </w:t>
      </w:r>
      <w:r w:rsidRPr="001A2B19">
        <w:rPr>
          <w:u w:val="single"/>
        </w:rPr>
        <w:t>THE CURATORS OF THE UNIVERSITY OF MISSOURI (“</w:t>
      </w:r>
      <w:r w:rsidRPr="001A2B19">
        <w:rPr>
          <w:b/>
          <w:bCs/>
          <w:u w:val="single"/>
        </w:rPr>
        <w:t>MU</w:t>
      </w:r>
      <w:r w:rsidRPr="001A2B19">
        <w:rPr>
          <w:u w:val="single"/>
        </w:rPr>
        <w:t>”)</w:t>
      </w:r>
      <w:r w:rsidRPr="001A5968">
        <w:t xml:space="preserve"> </w:t>
      </w:r>
      <w:r w:rsidR="00C27E9F" w:rsidRPr="00936084">
        <w:t xml:space="preserve">and </w:t>
      </w:r>
      <w:commentRangeStart w:id="1"/>
      <w:r w:rsidR="0079387C" w:rsidRPr="00936084">
        <w:rPr>
          <w:color w:val="000000"/>
          <w:u w:val="single"/>
        </w:rPr>
        <w:fldChar w:fldCharType="begin">
          <w:ffData>
            <w:name w:val="Text2"/>
            <w:enabled/>
            <w:calcOnExit w:val="0"/>
            <w:textInput/>
          </w:ffData>
        </w:fldChar>
      </w:r>
      <w:r w:rsidR="0079387C" w:rsidRPr="00936084">
        <w:rPr>
          <w:color w:val="000000"/>
          <w:u w:val="single"/>
        </w:rPr>
        <w:instrText xml:space="preserve"> FORMTEXT </w:instrText>
      </w:r>
      <w:r w:rsidR="0079387C" w:rsidRPr="00936084">
        <w:rPr>
          <w:color w:val="000000"/>
          <w:u w:val="single"/>
        </w:rPr>
      </w:r>
      <w:r w:rsidR="0079387C" w:rsidRPr="00936084">
        <w:rPr>
          <w:color w:val="000000"/>
          <w:u w:val="single"/>
        </w:rPr>
        <w:fldChar w:fldCharType="separate"/>
      </w:r>
      <w:r w:rsidR="0079387C" w:rsidRPr="00936084">
        <w:rPr>
          <w:noProof/>
          <w:color w:val="000000"/>
          <w:u w:val="single"/>
        </w:rPr>
        <w:t> </w:t>
      </w:r>
      <w:r w:rsidR="0079387C" w:rsidRPr="00936084">
        <w:rPr>
          <w:noProof/>
          <w:color w:val="000000"/>
          <w:u w:val="single"/>
        </w:rPr>
        <w:t> </w:t>
      </w:r>
      <w:r w:rsidR="0079387C" w:rsidRPr="00936084">
        <w:rPr>
          <w:noProof/>
          <w:color w:val="000000"/>
          <w:u w:val="single"/>
        </w:rPr>
        <w:t> </w:t>
      </w:r>
      <w:r w:rsidR="0079387C" w:rsidRPr="00936084">
        <w:rPr>
          <w:noProof/>
          <w:color w:val="000000"/>
          <w:u w:val="single"/>
        </w:rPr>
        <w:t> </w:t>
      </w:r>
      <w:r w:rsidR="0079387C" w:rsidRPr="00936084">
        <w:rPr>
          <w:noProof/>
          <w:color w:val="000000"/>
          <w:u w:val="single"/>
        </w:rPr>
        <w:t> </w:t>
      </w:r>
      <w:r w:rsidR="0079387C" w:rsidRPr="00936084">
        <w:rPr>
          <w:color w:val="000000"/>
          <w:u w:val="single"/>
        </w:rPr>
        <w:fldChar w:fldCharType="end"/>
      </w:r>
      <w:commentRangeEnd w:id="1"/>
      <w:r w:rsidR="00B63942" w:rsidRPr="00936084">
        <w:rPr>
          <w:rStyle w:val="CommentReference"/>
        </w:rPr>
        <w:commentReference w:id="1"/>
      </w:r>
      <w:r w:rsidR="0079387C" w:rsidRPr="001A5968">
        <w:t xml:space="preserve"> </w:t>
      </w:r>
      <w:r w:rsidRPr="001A5968">
        <w:t>(“</w:t>
      </w:r>
      <w:r w:rsidRPr="001A5968">
        <w:rPr>
          <w:b/>
          <w:bCs/>
        </w:rPr>
        <w:t>Site Participant</w:t>
      </w:r>
      <w:r w:rsidRPr="001A5968">
        <w:t>”, each a “</w:t>
      </w:r>
      <w:r w:rsidRPr="001A5968">
        <w:rPr>
          <w:b/>
          <w:bCs/>
        </w:rPr>
        <w:t>Party</w:t>
      </w:r>
      <w:r w:rsidRPr="001A5968">
        <w:t>” and collectively, the “</w:t>
      </w:r>
      <w:r w:rsidRPr="001A5968">
        <w:rPr>
          <w:b/>
          <w:bCs/>
        </w:rPr>
        <w:t>Parties</w:t>
      </w:r>
      <w:r w:rsidRPr="001A5968">
        <w:t xml:space="preserve">”). </w:t>
      </w:r>
    </w:p>
    <w:p w14:paraId="6FEC01D2" w14:textId="77777777" w:rsidR="00945585" w:rsidRDefault="00945585" w:rsidP="000903CB"/>
    <w:p w14:paraId="0C485022" w14:textId="77777777" w:rsidR="00BB3D05" w:rsidRDefault="00266240">
      <w:pPr>
        <w:ind w:firstLine="720"/>
        <w:rPr>
          <w:color w:val="000000"/>
        </w:rPr>
      </w:pPr>
      <w:proofErr w:type="gramStart"/>
      <w:r w:rsidRPr="00643F45">
        <w:rPr>
          <w:b/>
          <w:bCs/>
          <w:color w:val="000000"/>
        </w:rPr>
        <w:t>WHEREAS</w:t>
      </w:r>
      <w:r w:rsidRPr="00643F45">
        <w:rPr>
          <w:color w:val="000000"/>
        </w:rPr>
        <w:t>,</w:t>
      </w:r>
      <w:proofErr w:type="gramEnd"/>
      <w:r w:rsidRPr="00643F45">
        <w:rPr>
          <w:b/>
          <w:bCs/>
          <w:color w:val="000000"/>
        </w:rPr>
        <w:t xml:space="preserve"> </w:t>
      </w:r>
      <w:r w:rsidRPr="00DD439A">
        <w:rPr>
          <w:color w:val="000000"/>
        </w:rPr>
        <w:t xml:space="preserve">Rutgers University will serve as </w:t>
      </w:r>
      <w:r w:rsidR="006D5A0A">
        <w:rPr>
          <w:color w:val="000000"/>
        </w:rPr>
        <w:t xml:space="preserve">the </w:t>
      </w:r>
      <w:r w:rsidR="006D5A0A" w:rsidRPr="006D5A0A">
        <w:rPr>
          <w:color w:val="000000"/>
        </w:rPr>
        <w:t xml:space="preserve">Institutional Review Board (IRB) of record and the primary recipient of </w:t>
      </w:r>
      <w:r w:rsidR="00D15010">
        <w:rPr>
          <w:color w:val="000000"/>
        </w:rPr>
        <w:t xml:space="preserve">the </w:t>
      </w:r>
      <w:r w:rsidR="004423A3">
        <w:t>NIH award</w:t>
      </w:r>
      <w:r w:rsidR="007C1C14">
        <w:rPr>
          <w:color w:val="000000"/>
        </w:rPr>
        <w:t xml:space="preserve"> </w:t>
      </w:r>
      <w:r w:rsidR="008F6734">
        <w:rPr>
          <w:color w:val="000000"/>
        </w:rPr>
        <w:t>for</w:t>
      </w:r>
      <w:r w:rsidR="007C1C14">
        <w:rPr>
          <w:color w:val="000000"/>
        </w:rPr>
        <w:t xml:space="preserve"> CISTEM2</w:t>
      </w:r>
      <w:r w:rsidR="00BB3D05">
        <w:rPr>
          <w:color w:val="000000"/>
        </w:rPr>
        <w:t>;</w:t>
      </w:r>
    </w:p>
    <w:p w14:paraId="7668D27A" w14:textId="77777777" w:rsidR="00BB3D05" w:rsidRDefault="00BB3D05">
      <w:pPr>
        <w:ind w:firstLine="720"/>
        <w:rPr>
          <w:color w:val="000000"/>
        </w:rPr>
      </w:pPr>
    </w:p>
    <w:p w14:paraId="313AED10" w14:textId="0AC729A0" w:rsidR="008C2923" w:rsidRDefault="00BB3D05">
      <w:pPr>
        <w:ind w:firstLine="720"/>
        <w:rPr>
          <w:color w:val="000000"/>
        </w:rPr>
      </w:pPr>
      <w:r w:rsidRPr="001A2B19">
        <w:rPr>
          <w:b/>
          <w:bCs/>
          <w:color w:val="000000"/>
        </w:rPr>
        <w:t>WHEREAS</w:t>
      </w:r>
      <w:r>
        <w:rPr>
          <w:color w:val="000000"/>
        </w:rPr>
        <w:t xml:space="preserve">, </w:t>
      </w:r>
      <w:proofErr w:type="gramStart"/>
      <w:r>
        <w:rPr>
          <w:color w:val="000000"/>
        </w:rPr>
        <w:t>Any</w:t>
      </w:r>
      <w:proofErr w:type="gramEnd"/>
      <w:r>
        <w:rPr>
          <w:color w:val="000000"/>
        </w:rPr>
        <w:t xml:space="preserve"> funding for Site Participants to participate in the CISTEM2 program shall be pursuant to a separate contract between Site Participants and Rutgers University;</w:t>
      </w:r>
    </w:p>
    <w:p w14:paraId="2BAEC6D1" w14:textId="77777777" w:rsidR="008C2923" w:rsidRPr="001A2B19" w:rsidRDefault="008C2923" w:rsidP="001A2B19">
      <w:pPr>
        <w:ind w:firstLine="720"/>
        <w:rPr>
          <w:b/>
          <w:bCs/>
          <w:color w:val="000000"/>
        </w:rPr>
      </w:pPr>
    </w:p>
    <w:p w14:paraId="4C0EB5CC" w14:textId="1ABA0427" w:rsidR="00945585" w:rsidRPr="001A5968" w:rsidRDefault="00945585" w:rsidP="00945585">
      <w:pPr>
        <w:ind w:firstLine="720"/>
        <w:rPr>
          <w:color w:val="000000"/>
        </w:rPr>
      </w:pPr>
      <w:proofErr w:type="gramStart"/>
      <w:r w:rsidRPr="0016675D">
        <w:rPr>
          <w:b/>
          <w:bCs/>
          <w:color w:val="000000"/>
        </w:rPr>
        <w:t>WHEREAS</w:t>
      </w:r>
      <w:r w:rsidRPr="001A5968">
        <w:rPr>
          <w:color w:val="000000"/>
        </w:rPr>
        <w:t>,</w:t>
      </w:r>
      <w:proofErr w:type="gramEnd"/>
      <w:r w:rsidRPr="0016675D">
        <w:rPr>
          <w:color w:val="000000"/>
        </w:rPr>
        <w:t xml:space="preserve"> </w:t>
      </w:r>
      <w:r w:rsidRPr="00F152A9">
        <w:rPr>
          <w:color w:val="000000"/>
        </w:rPr>
        <w:t>MU</w:t>
      </w:r>
      <w:r w:rsidRPr="0016675D">
        <w:rPr>
          <w:color w:val="000000"/>
        </w:rPr>
        <w:t xml:space="preserve"> is the recipient of Patient Centered Outcomes Research Institute (“</w:t>
      </w:r>
      <w:r w:rsidRPr="00561650">
        <w:rPr>
          <w:b/>
          <w:bCs/>
          <w:color w:val="000000"/>
        </w:rPr>
        <w:t>PCORI</w:t>
      </w:r>
      <w:r w:rsidRPr="0016675D">
        <w:rPr>
          <w:color w:val="000000"/>
        </w:rPr>
        <w:t xml:space="preserve">”) funding and established the </w:t>
      </w:r>
      <w:r w:rsidRPr="001A5968">
        <w:rPr>
          <w:color w:val="000000"/>
        </w:rPr>
        <w:t>Greater Plain Collaborative</w:t>
      </w:r>
      <w:r w:rsidRPr="0016675D">
        <w:rPr>
          <w:color w:val="000000"/>
        </w:rPr>
        <w:t xml:space="preserve"> Network (“</w:t>
      </w:r>
      <w:r w:rsidRPr="00C672DB">
        <w:rPr>
          <w:b/>
          <w:bCs/>
          <w:color w:val="000000"/>
        </w:rPr>
        <w:t>GPC</w:t>
      </w:r>
      <w:r w:rsidRPr="0016675D">
        <w:rPr>
          <w:color w:val="000000"/>
        </w:rPr>
        <w:t>”)</w:t>
      </w:r>
      <w:r w:rsidRPr="001A5968">
        <w:rPr>
          <w:color w:val="000000"/>
        </w:rPr>
        <w:t>.</w:t>
      </w:r>
    </w:p>
    <w:p w14:paraId="6B612B26" w14:textId="6D3E0363" w:rsidR="00945585" w:rsidRPr="001A5968" w:rsidRDefault="00945585" w:rsidP="00945585">
      <w:pPr>
        <w:ind w:left="360"/>
        <w:rPr>
          <w:b/>
          <w:bCs/>
          <w:color w:val="000000"/>
        </w:rPr>
      </w:pPr>
    </w:p>
    <w:p w14:paraId="09C13B0F" w14:textId="2709B6CB" w:rsidR="00945585" w:rsidRDefault="00945585" w:rsidP="00945585">
      <w:pPr>
        <w:ind w:firstLine="720"/>
        <w:rPr>
          <w:color w:val="000000"/>
        </w:rPr>
      </w:pPr>
      <w:bookmarkStart w:id="2" w:name="OLE_LINK4"/>
      <w:proofErr w:type="gramStart"/>
      <w:r w:rsidRPr="0016675D">
        <w:rPr>
          <w:b/>
          <w:bCs/>
          <w:color w:val="000000"/>
        </w:rPr>
        <w:t>WHEREAS</w:t>
      </w:r>
      <w:bookmarkEnd w:id="2"/>
      <w:r w:rsidRPr="0016675D">
        <w:rPr>
          <w:color w:val="000000"/>
        </w:rPr>
        <w:t>,</w:t>
      </w:r>
      <w:proofErr w:type="gramEnd"/>
      <w:r w:rsidRPr="0016675D">
        <w:rPr>
          <w:b/>
          <w:bCs/>
          <w:color w:val="000000"/>
        </w:rPr>
        <w:t xml:space="preserve"> </w:t>
      </w:r>
      <w:r w:rsidRPr="001A5968">
        <w:rPr>
          <w:color w:val="000000"/>
        </w:rPr>
        <w:t>MU</w:t>
      </w:r>
      <w:r w:rsidRPr="0016675D">
        <w:rPr>
          <w:color w:val="000000"/>
        </w:rPr>
        <w:t xml:space="preserve"> is responsible for operation of </w:t>
      </w:r>
      <w:r w:rsidRPr="001A5968">
        <w:rPr>
          <w:color w:val="000000"/>
        </w:rPr>
        <w:t>GPC</w:t>
      </w:r>
      <w:r w:rsidRPr="0016675D">
        <w:rPr>
          <w:color w:val="000000"/>
        </w:rPr>
        <w:t xml:space="preserve"> and thus serves as the </w:t>
      </w:r>
      <w:r w:rsidRPr="001A5968">
        <w:rPr>
          <w:color w:val="000000"/>
        </w:rPr>
        <w:t>GPC</w:t>
      </w:r>
      <w:r w:rsidRPr="0016675D">
        <w:rPr>
          <w:color w:val="000000"/>
        </w:rPr>
        <w:t xml:space="preserve"> coordinating center</w:t>
      </w:r>
      <w:r w:rsidRPr="001A5968">
        <w:rPr>
          <w:color w:val="000000"/>
        </w:rPr>
        <w:t xml:space="preserve"> (“</w:t>
      </w:r>
      <w:r w:rsidRPr="00BA001A">
        <w:rPr>
          <w:b/>
          <w:bCs/>
          <w:color w:val="000000"/>
        </w:rPr>
        <w:t>GCC</w:t>
      </w:r>
      <w:r w:rsidRPr="001A5968">
        <w:rPr>
          <w:color w:val="000000"/>
        </w:rPr>
        <w:t xml:space="preserve">”). </w:t>
      </w:r>
    </w:p>
    <w:p w14:paraId="53AF80DC" w14:textId="77777777" w:rsidR="005C2310" w:rsidRDefault="005C2310" w:rsidP="00945585">
      <w:pPr>
        <w:ind w:firstLine="720"/>
        <w:rPr>
          <w:color w:val="000000"/>
        </w:rPr>
      </w:pPr>
    </w:p>
    <w:p w14:paraId="631B547F" w14:textId="77777777" w:rsidR="00145455" w:rsidRDefault="00945585" w:rsidP="005818AF">
      <w:pPr>
        <w:ind w:firstLine="720"/>
        <w:rPr>
          <w:color w:val="000000"/>
        </w:rPr>
      </w:pPr>
      <w:r w:rsidRPr="00E521BC">
        <w:rPr>
          <w:b/>
          <w:bCs/>
          <w:color w:val="000000"/>
        </w:rPr>
        <w:t xml:space="preserve">WHEREAS, </w:t>
      </w:r>
      <w:r w:rsidRPr="00E521BC">
        <w:rPr>
          <w:color w:val="000000"/>
        </w:rPr>
        <w:t xml:space="preserve">pursuant to the </w:t>
      </w:r>
      <w:proofErr w:type="spellStart"/>
      <w:r w:rsidRPr="00E521BC">
        <w:rPr>
          <w:color w:val="000000"/>
        </w:rPr>
        <w:t>PCORnet</w:t>
      </w:r>
      <w:proofErr w:type="spellEnd"/>
      <w:r w:rsidRPr="00E521BC">
        <w:rPr>
          <w:color w:val="000000"/>
        </w:rPr>
        <w:t xml:space="preserve"> Master Data Sharing and Use Agreement (“</w:t>
      </w:r>
      <w:proofErr w:type="spellStart"/>
      <w:r w:rsidRPr="00E521BC">
        <w:rPr>
          <w:b/>
          <w:bCs/>
          <w:color w:val="000000"/>
        </w:rPr>
        <w:t>PCORnet</w:t>
      </w:r>
      <w:proofErr w:type="spellEnd"/>
      <w:r w:rsidRPr="00E521BC">
        <w:rPr>
          <w:b/>
          <w:bCs/>
          <w:color w:val="000000"/>
        </w:rPr>
        <w:t xml:space="preserve"> DSA</w:t>
      </w:r>
      <w:r w:rsidRPr="00E521BC">
        <w:rPr>
          <w:color w:val="000000"/>
        </w:rPr>
        <w:t xml:space="preserve">”) effective </w:t>
      </w:r>
      <w:r w:rsidRPr="00E521BC">
        <w:rPr>
          <w:color w:val="000000"/>
          <w:u w:val="single"/>
        </w:rPr>
        <w:fldChar w:fldCharType="begin">
          <w:ffData>
            <w:name w:val="Text2"/>
            <w:enabled/>
            <w:calcOnExit w:val="0"/>
            <w:textInput/>
          </w:ffData>
        </w:fldChar>
      </w:r>
      <w:bookmarkStart w:id="3" w:name="Text2"/>
      <w:r w:rsidRPr="00E521BC">
        <w:rPr>
          <w:color w:val="000000"/>
          <w:u w:val="single"/>
        </w:rPr>
        <w:instrText xml:space="preserve"> FORMTEXT </w:instrText>
      </w:r>
      <w:r w:rsidRPr="00E521BC">
        <w:rPr>
          <w:color w:val="000000"/>
          <w:u w:val="single"/>
        </w:rPr>
      </w:r>
      <w:r w:rsidRPr="00E521BC">
        <w:rPr>
          <w:color w:val="000000"/>
          <w:u w:val="single"/>
        </w:rPr>
        <w:fldChar w:fldCharType="separate"/>
      </w:r>
      <w:r w:rsidRPr="00E521BC">
        <w:rPr>
          <w:noProof/>
          <w:color w:val="000000"/>
          <w:u w:val="single"/>
        </w:rPr>
        <w:t> </w:t>
      </w:r>
      <w:r w:rsidRPr="00E521BC">
        <w:rPr>
          <w:noProof/>
          <w:color w:val="000000"/>
          <w:u w:val="single"/>
        </w:rPr>
        <w:t> </w:t>
      </w:r>
      <w:r w:rsidRPr="00E521BC">
        <w:rPr>
          <w:noProof/>
          <w:color w:val="000000"/>
          <w:u w:val="single"/>
        </w:rPr>
        <w:t> </w:t>
      </w:r>
      <w:r w:rsidRPr="00E521BC">
        <w:rPr>
          <w:noProof/>
          <w:color w:val="000000"/>
          <w:u w:val="single"/>
        </w:rPr>
        <w:t> </w:t>
      </w:r>
      <w:r w:rsidRPr="00E521BC">
        <w:rPr>
          <w:noProof/>
          <w:color w:val="000000"/>
          <w:u w:val="single"/>
        </w:rPr>
        <w:t> </w:t>
      </w:r>
      <w:r w:rsidRPr="00E521BC">
        <w:rPr>
          <w:color w:val="000000"/>
          <w:u w:val="single"/>
        </w:rPr>
        <w:fldChar w:fldCharType="end"/>
      </w:r>
      <w:bookmarkEnd w:id="3"/>
      <w:r w:rsidRPr="00E521BC">
        <w:rPr>
          <w:color w:val="000000"/>
        </w:rPr>
        <w:t>, GPC Data Sharing Agreement (“</w:t>
      </w:r>
      <w:r w:rsidRPr="00E521BC">
        <w:rPr>
          <w:b/>
          <w:bCs/>
          <w:color w:val="000000"/>
        </w:rPr>
        <w:t>GPC DSA</w:t>
      </w:r>
      <w:r w:rsidRPr="00E521BC">
        <w:rPr>
          <w:color w:val="000000"/>
        </w:rPr>
        <w:t xml:space="preserve">”) effective </w:t>
      </w:r>
      <w:r w:rsidRPr="00E521BC">
        <w:rPr>
          <w:color w:val="000000"/>
          <w:u w:val="single"/>
        </w:rPr>
        <w:fldChar w:fldCharType="begin">
          <w:ffData>
            <w:name w:val="Text3"/>
            <w:enabled/>
            <w:calcOnExit w:val="0"/>
            <w:textInput/>
          </w:ffData>
        </w:fldChar>
      </w:r>
      <w:bookmarkStart w:id="4" w:name="Text3"/>
      <w:r w:rsidRPr="00E521BC">
        <w:rPr>
          <w:color w:val="000000"/>
          <w:u w:val="single"/>
        </w:rPr>
        <w:instrText xml:space="preserve"> FORMTEXT </w:instrText>
      </w:r>
      <w:r w:rsidRPr="00E521BC">
        <w:rPr>
          <w:color w:val="000000"/>
          <w:u w:val="single"/>
        </w:rPr>
      </w:r>
      <w:r w:rsidRPr="00E521BC">
        <w:rPr>
          <w:color w:val="000000"/>
          <w:u w:val="single"/>
        </w:rPr>
        <w:fldChar w:fldCharType="separate"/>
      </w:r>
      <w:r w:rsidRPr="00E521BC">
        <w:rPr>
          <w:noProof/>
          <w:color w:val="000000"/>
          <w:u w:val="single"/>
        </w:rPr>
        <w:t> </w:t>
      </w:r>
      <w:r w:rsidRPr="00E521BC">
        <w:rPr>
          <w:noProof/>
          <w:color w:val="000000"/>
          <w:u w:val="single"/>
        </w:rPr>
        <w:t> </w:t>
      </w:r>
      <w:r w:rsidRPr="00E521BC">
        <w:rPr>
          <w:noProof/>
          <w:color w:val="000000"/>
          <w:u w:val="single"/>
        </w:rPr>
        <w:t> </w:t>
      </w:r>
      <w:r w:rsidRPr="00E521BC">
        <w:rPr>
          <w:noProof/>
          <w:color w:val="000000"/>
          <w:u w:val="single"/>
        </w:rPr>
        <w:t> </w:t>
      </w:r>
      <w:r w:rsidRPr="00E521BC">
        <w:rPr>
          <w:noProof/>
          <w:color w:val="000000"/>
          <w:u w:val="single"/>
        </w:rPr>
        <w:t> </w:t>
      </w:r>
      <w:r w:rsidRPr="00E521BC">
        <w:rPr>
          <w:color w:val="000000"/>
          <w:u w:val="single"/>
        </w:rPr>
        <w:fldChar w:fldCharType="end"/>
      </w:r>
      <w:bookmarkEnd w:id="4"/>
      <w:r w:rsidRPr="00E521BC">
        <w:rPr>
          <w:color w:val="000000"/>
        </w:rPr>
        <w:t xml:space="preserve">, and as subsequently amended, GPC participating health systems have contributed a Limited Data Set to </w:t>
      </w:r>
      <w:r w:rsidR="004B285E" w:rsidRPr="00E521BC">
        <w:rPr>
          <w:color w:val="000000"/>
        </w:rPr>
        <w:t>GCC</w:t>
      </w:r>
      <w:r w:rsidRPr="00E521BC">
        <w:rPr>
          <w:color w:val="000000"/>
        </w:rPr>
        <w:t xml:space="preserve"> for various purposes including research. </w:t>
      </w:r>
    </w:p>
    <w:p w14:paraId="6D91F71F" w14:textId="77777777" w:rsidR="00145455" w:rsidRDefault="00145455" w:rsidP="005818AF">
      <w:pPr>
        <w:ind w:firstLine="720"/>
        <w:rPr>
          <w:color w:val="000000"/>
        </w:rPr>
      </w:pPr>
    </w:p>
    <w:p w14:paraId="01186904" w14:textId="0A030494" w:rsidR="00945585" w:rsidRPr="001A5968" w:rsidRDefault="005818AF" w:rsidP="001A2B19">
      <w:pPr>
        <w:ind w:firstLine="720"/>
      </w:pPr>
      <w:proofErr w:type="gramStart"/>
      <w:r w:rsidRPr="001A2B19">
        <w:rPr>
          <w:b/>
          <w:bCs/>
          <w:color w:val="000000"/>
        </w:rPr>
        <w:t>WHEREAS</w:t>
      </w:r>
      <w:r w:rsidRPr="001A2B19">
        <w:rPr>
          <w:color w:val="000000"/>
        </w:rPr>
        <w:t>,</w:t>
      </w:r>
      <w:proofErr w:type="gramEnd"/>
      <w:r w:rsidRPr="001A2B19">
        <w:rPr>
          <w:b/>
          <w:bCs/>
          <w:color w:val="000000"/>
        </w:rPr>
        <w:t xml:space="preserve"> </w:t>
      </w:r>
      <w:r w:rsidRPr="001A2B19">
        <w:rPr>
          <w:color w:val="000000"/>
        </w:rPr>
        <w:t>MU will serve as the Data Coordinating Cetner (“</w:t>
      </w:r>
      <w:r w:rsidRPr="001A2B19">
        <w:rPr>
          <w:b/>
          <w:bCs/>
          <w:color w:val="000000"/>
        </w:rPr>
        <w:t>DCC</w:t>
      </w:r>
      <w:r w:rsidRPr="001A2B19">
        <w:rPr>
          <w:color w:val="000000"/>
        </w:rPr>
        <w:t xml:space="preserve">”) of CISTEM2 study. </w:t>
      </w:r>
    </w:p>
    <w:p w14:paraId="61129DCD" w14:textId="14F7EDB5" w:rsidR="009A4E15" w:rsidRDefault="009A4E15" w:rsidP="001A2B19"/>
    <w:p w14:paraId="4A7467DF" w14:textId="1C216504" w:rsidR="009A4E15" w:rsidRDefault="009A4E15" w:rsidP="009A4E15">
      <w:pPr>
        <w:ind w:firstLine="720"/>
      </w:pPr>
      <w:r w:rsidRPr="001A5968">
        <w:rPr>
          <w:b/>
          <w:bCs/>
        </w:rPr>
        <w:t>WHEREAS</w:t>
      </w:r>
      <w:r w:rsidRPr="001A5968">
        <w:t xml:space="preserve">, </w:t>
      </w:r>
      <w:r>
        <w:rPr>
          <w:color w:val="000000"/>
        </w:rPr>
        <w:t>CISTEM2 Study Team</w:t>
      </w:r>
      <w:r>
        <w:t xml:space="preserve"> </w:t>
      </w:r>
      <w:r w:rsidRPr="001A5968">
        <w:t>may request to use such Curated Data</w:t>
      </w:r>
      <w:r>
        <w:t>, as defined below,</w:t>
      </w:r>
      <w:r w:rsidRPr="001A5968">
        <w:t xml:space="preserve"> for the purposes of conducting Research (as defined herein) relating to </w:t>
      </w:r>
      <w:r>
        <w:t>t</w:t>
      </w:r>
      <w:r w:rsidRPr="001A5968">
        <w:t>ransplant, as set forth in the</w:t>
      </w:r>
      <w:r>
        <w:t xml:space="preserve"> Research Purpose and</w:t>
      </w:r>
      <w:r w:rsidRPr="001A5968">
        <w:t xml:space="preserve"> </w:t>
      </w:r>
      <w:r>
        <w:t>Study Protocol</w:t>
      </w:r>
      <w:r w:rsidRPr="001A5968">
        <w:t xml:space="preserve"> </w:t>
      </w:r>
      <w:r>
        <w:t>(attached hereto as Exhibit A)</w:t>
      </w:r>
      <w:r w:rsidRPr="001A5968">
        <w:t xml:space="preserve"> (collectively, “</w:t>
      </w:r>
      <w:r w:rsidRPr="002149C6">
        <w:rPr>
          <w:b/>
          <w:bCs/>
        </w:rPr>
        <w:t>Research</w:t>
      </w:r>
      <w:r>
        <w:t xml:space="preserve"> </w:t>
      </w:r>
      <w:r>
        <w:rPr>
          <w:b/>
          <w:bCs/>
        </w:rPr>
        <w:t>Protocol</w:t>
      </w:r>
      <w:r w:rsidRPr="001A5968">
        <w:t>”)</w:t>
      </w:r>
      <w:r>
        <w:t>.</w:t>
      </w:r>
    </w:p>
    <w:p w14:paraId="340992C3" w14:textId="77777777" w:rsidR="00945585" w:rsidRPr="001A5968" w:rsidRDefault="00945585" w:rsidP="00945585"/>
    <w:p w14:paraId="6E501363" w14:textId="77777777" w:rsidR="00945585" w:rsidRPr="001A5968" w:rsidRDefault="00945585" w:rsidP="00945585">
      <w:pPr>
        <w:ind w:firstLine="360"/>
        <w:rPr>
          <w:bCs/>
        </w:rPr>
      </w:pPr>
      <w:r w:rsidRPr="001A5968">
        <w:rPr>
          <w:b/>
        </w:rPr>
        <w:t>NOW, THEREFORE</w:t>
      </w:r>
      <w:r w:rsidRPr="001A5968">
        <w:rPr>
          <w:bCs/>
        </w:rPr>
        <w:t>, in consideration of the respective representations and agreements contained herein, the receipt and sufficiency of which is hereby acknowledged and agreed, the Parties, intending to be legally bound, agree as follows:</w:t>
      </w:r>
    </w:p>
    <w:p w14:paraId="1104A0EC" w14:textId="77777777" w:rsidR="00945585" w:rsidRPr="001A5968" w:rsidRDefault="00945585" w:rsidP="00945585">
      <w:pPr>
        <w:ind w:left="360"/>
      </w:pPr>
    </w:p>
    <w:p w14:paraId="799E3D32" w14:textId="77777777" w:rsidR="00945585" w:rsidRPr="001A5968" w:rsidRDefault="00945585" w:rsidP="00945585">
      <w:pPr>
        <w:pStyle w:val="ListParagraph"/>
        <w:numPr>
          <w:ilvl w:val="0"/>
          <w:numId w:val="25"/>
        </w:numPr>
      </w:pPr>
      <w:r w:rsidRPr="001A5968">
        <w:rPr>
          <w:b/>
          <w:u w:val="single"/>
        </w:rPr>
        <w:t xml:space="preserve">Definitions. </w:t>
      </w:r>
      <w:r w:rsidRPr="001A5968">
        <w:t>Except as otherwise expressly provided herein, terms used in this Agreement shall be defined as follows:</w:t>
      </w:r>
      <w:r>
        <w:br/>
      </w:r>
    </w:p>
    <w:p w14:paraId="469EA199" w14:textId="77777777" w:rsidR="00945585" w:rsidRPr="001A5968" w:rsidRDefault="00945585" w:rsidP="00945585">
      <w:pPr>
        <w:pStyle w:val="ListParagraph"/>
        <w:numPr>
          <w:ilvl w:val="1"/>
          <w:numId w:val="25"/>
        </w:numPr>
      </w:pPr>
      <w:r w:rsidRPr="001A5968">
        <w:rPr>
          <w:b/>
          <w:color w:val="000000" w:themeColor="text1"/>
        </w:rPr>
        <w:t xml:space="preserve">Aggregate Data: </w:t>
      </w:r>
      <w:r w:rsidRPr="001A5968">
        <w:rPr>
          <w:color w:val="000000" w:themeColor="text1"/>
        </w:rPr>
        <w:t xml:space="preserve">Aggregated, De-identified, non-Individual Level Data across specified strata of individuals.  For example, counts of patients within a stratum that includes a particular age group, gender and diagnosis. </w:t>
      </w:r>
    </w:p>
    <w:p w14:paraId="4EAA3CED" w14:textId="77777777" w:rsidR="00945585" w:rsidRPr="001A5968" w:rsidRDefault="00945585" w:rsidP="00945585">
      <w:pPr>
        <w:pStyle w:val="ListParagraph"/>
        <w:ind w:left="1440"/>
      </w:pPr>
    </w:p>
    <w:p w14:paraId="73F041D6" w14:textId="0594411D" w:rsidR="00945585" w:rsidRPr="001A5968" w:rsidRDefault="00945585" w:rsidP="00945585">
      <w:pPr>
        <w:pStyle w:val="ListParagraph"/>
        <w:numPr>
          <w:ilvl w:val="1"/>
          <w:numId w:val="25"/>
        </w:numPr>
      </w:pPr>
      <w:r w:rsidRPr="001A5968">
        <w:rPr>
          <w:b/>
          <w:bCs/>
          <w:color w:val="000000" w:themeColor="text1"/>
        </w:rPr>
        <w:t>Authorized Users</w:t>
      </w:r>
      <w:r w:rsidRPr="001A5968">
        <w:rPr>
          <w:color w:val="000000" w:themeColor="text1"/>
        </w:rPr>
        <w:t>:</w:t>
      </w:r>
      <w:r w:rsidRPr="001A5968">
        <w:rPr>
          <w:b/>
          <w:bCs/>
          <w:color w:val="000000" w:themeColor="text1"/>
        </w:rPr>
        <w:t xml:space="preserve">  </w:t>
      </w:r>
      <w:r w:rsidRPr="001A5968">
        <w:rPr>
          <w:bCs/>
          <w:color w:val="000000" w:themeColor="text1"/>
        </w:rPr>
        <w:t xml:space="preserve">Individuals associated with and selected by </w:t>
      </w:r>
      <w:r w:rsidR="007E3E85">
        <w:rPr>
          <w:bCs/>
          <w:color w:val="000000" w:themeColor="text1"/>
        </w:rPr>
        <w:t>Site</w:t>
      </w:r>
      <w:r w:rsidRPr="001A5968">
        <w:rPr>
          <w:bCs/>
          <w:color w:val="000000" w:themeColor="text1"/>
        </w:rPr>
        <w:t xml:space="preserve"> Participant </w:t>
      </w:r>
      <w:r w:rsidRPr="001A5968">
        <w:rPr>
          <w:color w:val="000000" w:themeColor="text1"/>
        </w:rPr>
        <w:t xml:space="preserve">who have been granted access to the Secure File Transfer Method in accordance with minimum standards developed by the </w:t>
      </w:r>
      <w:r w:rsidR="00FA2FF7" w:rsidRPr="00027B2C">
        <w:rPr>
          <w:color w:val="000000" w:themeColor="text1"/>
        </w:rPr>
        <w:t>DCC</w:t>
      </w:r>
      <w:r w:rsidRPr="001A5968">
        <w:rPr>
          <w:color w:val="000000" w:themeColor="text1"/>
        </w:rPr>
        <w:t xml:space="preserve">. </w:t>
      </w:r>
    </w:p>
    <w:p w14:paraId="4EF8E43C" w14:textId="77777777" w:rsidR="00945585" w:rsidRPr="001A5968" w:rsidRDefault="00945585" w:rsidP="00945585">
      <w:pPr>
        <w:pStyle w:val="ListParagraph"/>
        <w:ind w:left="1440"/>
      </w:pPr>
    </w:p>
    <w:p w14:paraId="3D58B78D" w14:textId="77777777" w:rsidR="00945585" w:rsidRPr="00C83866" w:rsidRDefault="00945585" w:rsidP="00945585">
      <w:pPr>
        <w:pStyle w:val="ListParagraph"/>
        <w:numPr>
          <w:ilvl w:val="1"/>
          <w:numId w:val="25"/>
        </w:numPr>
      </w:pPr>
      <w:r w:rsidRPr="001A5968">
        <w:rPr>
          <w:b/>
          <w:bCs/>
          <w:color w:val="000000" w:themeColor="text1"/>
        </w:rPr>
        <w:t>Clinical Research Network (“CRN”)</w:t>
      </w:r>
      <w:r w:rsidRPr="001A5968">
        <w:rPr>
          <w:bCs/>
          <w:color w:val="000000" w:themeColor="text1"/>
        </w:rPr>
        <w:t>:</w:t>
      </w:r>
      <w:r w:rsidRPr="001A5968">
        <w:rPr>
          <w:b/>
          <w:bCs/>
          <w:color w:val="000000" w:themeColor="text1"/>
        </w:rPr>
        <w:t xml:space="preserve">  </w:t>
      </w:r>
      <w:r w:rsidRPr="001A5968">
        <w:rPr>
          <w:bCs/>
          <w:color w:val="000000" w:themeColor="text1"/>
        </w:rPr>
        <w:t xml:space="preserve">A clinical research network that participates in </w:t>
      </w:r>
      <w:proofErr w:type="spellStart"/>
      <w:r w:rsidRPr="001A5968">
        <w:rPr>
          <w:bCs/>
          <w:color w:val="000000" w:themeColor="text1"/>
        </w:rPr>
        <w:t>PCORnet</w:t>
      </w:r>
      <w:proofErr w:type="spellEnd"/>
      <w:r w:rsidRPr="001A5968">
        <w:rPr>
          <w:bCs/>
          <w:color w:val="000000" w:themeColor="text1"/>
        </w:rPr>
        <w:t>.</w:t>
      </w:r>
    </w:p>
    <w:p w14:paraId="1C41E5E2" w14:textId="77777777" w:rsidR="0041757C" w:rsidRDefault="0041757C" w:rsidP="00C83866">
      <w:pPr>
        <w:pStyle w:val="ListParagraph"/>
      </w:pPr>
    </w:p>
    <w:p w14:paraId="61C9F827" w14:textId="14A1BAD6" w:rsidR="0041757C" w:rsidRDefault="0041757C" w:rsidP="00945585">
      <w:pPr>
        <w:pStyle w:val="ListParagraph"/>
        <w:numPr>
          <w:ilvl w:val="1"/>
          <w:numId w:val="25"/>
        </w:numPr>
      </w:pPr>
      <w:r>
        <w:rPr>
          <w:b/>
          <w:bCs/>
        </w:rPr>
        <w:t xml:space="preserve">Common Data Model (“CDM”): </w:t>
      </w:r>
      <w:r w:rsidR="00DB2663">
        <w:t xml:space="preserve">This term is defined as the </w:t>
      </w:r>
      <w:proofErr w:type="spellStart"/>
      <w:r w:rsidR="00DB2663">
        <w:t>PCOR</w:t>
      </w:r>
      <w:r w:rsidR="000B39A8">
        <w:t>net</w:t>
      </w:r>
      <w:proofErr w:type="spellEnd"/>
      <w:r w:rsidR="000B39A8">
        <w:t xml:space="preserve"> </w:t>
      </w:r>
      <w:r w:rsidR="0088437F">
        <w:t xml:space="preserve">common data model </w:t>
      </w:r>
      <w:r w:rsidR="00830ED9">
        <w:t xml:space="preserve">defined in accordance with </w:t>
      </w:r>
      <w:proofErr w:type="spellStart"/>
      <w:r w:rsidR="00830ED9">
        <w:t>PCORnet</w:t>
      </w:r>
      <w:proofErr w:type="spellEnd"/>
      <w:r w:rsidR="00830ED9">
        <w:t xml:space="preserve"> and GPC DSA. </w:t>
      </w:r>
    </w:p>
    <w:p w14:paraId="159B6680" w14:textId="1E01A8B4" w:rsidR="00290CF9" w:rsidRPr="00C83866" w:rsidRDefault="00290CF9" w:rsidP="00F152A9"/>
    <w:p w14:paraId="675E96CD" w14:textId="338DCE03" w:rsidR="00D06991" w:rsidRPr="00C83866" w:rsidRDefault="00D06991" w:rsidP="00945585">
      <w:pPr>
        <w:pStyle w:val="ListParagraph"/>
        <w:numPr>
          <w:ilvl w:val="1"/>
          <w:numId w:val="25"/>
        </w:numPr>
      </w:pPr>
      <w:r>
        <w:rPr>
          <w:b/>
          <w:bCs/>
        </w:rPr>
        <w:t xml:space="preserve">Contributed Data: </w:t>
      </w:r>
      <w:r w:rsidR="000E5936">
        <w:t xml:space="preserve">This </w:t>
      </w:r>
      <w:r w:rsidR="005A2E57">
        <w:t xml:space="preserve">term is defined as </w:t>
      </w:r>
      <w:r w:rsidR="00833243">
        <w:t>any type of</w:t>
      </w:r>
      <w:r w:rsidR="00244A9E">
        <w:t xml:space="preserve"> data</w:t>
      </w:r>
      <w:r w:rsidR="00833243">
        <w:t xml:space="preserve"> in its original or raw format submitted by Participating Sites. </w:t>
      </w:r>
      <w:r w:rsidR="00244A9E">
        <w:t xml:space="preserve"> </w:t>
      </w:r>
    </w:p>
    <w:p w14:paraId="3513F693" w14:textId="77777777" w:rsidR="00D06991" w:rsidRDefault="00D06991" w:rsidP="00C83866">
      <w:pPr>
        <w:pStyle w:val="ListParagraph"/>
      </w:pPr>
    </w:p>
    <w:p w14:paraId="7BCAFB34" w14:textId="0ED4E51D" w:rsidR="00D06991" w:rsidRPr="001A2B19" w:rsidRDefault="00D06991" w:rsidP="00945585">
      <w:pPr>
        <w:pStyle w:val="ListParagraph"/>
        <w:numPr>
          <w:ilvl w:val="1"/>
          <w:numId w:val="25"/>
        </w:numPr>
        <w:rPr>
          <w:b/>
          <w:bCs/>
        </w:rPr>
      </w:pPr>
      <w:r w:rsidRPr="00C83866">
        <w:rPr>
          <w:b/>
          <w:bCs/>
        </w:rPr>
        <w:t xml:space="preserve">Curated Data: </w:t>
      </w:r>
      <w:r w:rsidR="005A2E57">
        <w:t xml:space="preserve">This term is defined as </w:t>
      </w:r>
      <w:r w:rsidR="006C0A42">
        <w:t xml:space="preserve">a curated </w:t>
      </w:r>
      <w:r w:rsidR="00801C8B">
        <w:t xml:space="preserve">or cleaned </w:t>
      </w:r>
      <w:r w:rsidR="006C0A42">
        <w:t xml:space="preserve">version of Contributed Data </w:t>
      </w:r>
      <w:r w:rsidR="00801C8B">
        <w:t xml:space="preserve">which </w:t>
      </w:r>
      <w:r w:rsidR="00E841AA">
        <w:t xml:space="preserve">deemed sufficient to serve the Research Purpose. </w:t>
      </w:r>
      <w:r w:rsidR="00801C8B">
        <w:t xml:space="preserve"> </w:t>
      </w:r>
    </w:p>
    <w:p w14:paraId="20E3192A" w14:textId="77777777" w:rsidR="008673E2" w:rsidRPr="001A2B19" w:rsidRDefault="008673E2" w:rsidP="001A2B19">
      <w:pPr>
        <w:rPr>
          <w:b/>
          <w:bCs/>
        </w:rPr>
      </w:pPr>
    </w:p>
    <w:p w14:paraId="6CB459D5" w14:textId="2634D55A" w:rsidR="007D1E7C" w:rsidRPr="00F67B5B" w:rsidRDefault="007D1E7C" w:rsidP="005049D2">
      <w:pPr>
        <w:pStyle w:val="ListParagraph"/>
        <w:numPr>
          <w:ilvl w:val="1"/>
          <w:numId w:val="25"/>
        </w:numPr>
      </w:pPr>
      <w:r w:rsidRPr="00F67B5B">
        <w:rPr>
          <w:b/>
          <w:bCs/>
        </w:rPr>
        <w:t>Data Coordinating Center</w:t>
      </w:r>
      <w:r w:rsidRPr="00F67B5B">
        <w:t>: or DCC, means MU in its respective roles of (</w:t>
      </w:r>
      <w:proofErr w:type="spellStart"/>
      <w:r w:rsidRPr="00F67B5B">
        <w:t>i</w:t>
      </w:r>
      <w:proofErr w:type="spellEnd"/>
      <w:r w:rsidRPr="00F67B5B">
        <w:t xml:space="preserve">) receiving Contributed Data; (ii) processing Contributed Data to generate Curated Data; and (iii) receiving, maintaining, and disclosing the Curated Data according to the terms of this Agreement, the Research Protocol, and the </w:t>
      </w:r>
      <w:proofErr w:type="spellStart"/>
      <w:r w:rsidRPr="00F67B5B">
        <w:t>PCORnet</w:t>
      </w:r>
      <w:proofErr w:type="spellEnd"/>
      <w:r w:rsidRPr="00F67B5B">
        <w:t xml:space="preserve"> and GPC policies. All references to Site Participants include MU when acting in their capacity as a Site Participant and not in their capacity as the Coordinating Center. </w:t>
      </w:r>
    </w:p>
    <w:p w14:paraId="0F866954" w14:textId="77777777" w:rsidR="00945585" w:rsidRPr="001A5968" w:rsidRDefault="00945585" w:rsidP="001A2B19">
      <w:pPr>
        <w:rPr>
          <w:b/>
          <w:color w:val="000000" w:themeColor="text1"/>
        </w:rPr>
      </w:pPr>
    </w:p>
    <w:p w14:paraId="32836B79" w14:textId="77777777" w:rsidR="00945585" w:rsidRPr="001A5968" w:rsidRDefault="00945585" w:rsidP="00945585">
      <w:pPr>
        <w:pStyle w:val="ListParagraph"/>
        <w:numPr>
          <w:ilvl w:val="1"/>
          <w:numId w:val="25"/>
        </w:numPr>
      </w:pPr>
      <w:r w:rsidRPr="001A5968">
        <w:rPr>
          <w:b/>
          <w:color w:val="000000" w:themeColor="text1"/>
        </w:rPr>
        <w:t>De-identified Data</w:t>
      </w:r>
      <w:r w:rsidRPr="001A5968">
        <w:rPr>
          <w:color w:val="000000" w:themeColor="text1"/>
        </w:rPr>
        <w:t>:</w:t>
      </w:r>
      <w:r w:rsidRPr="001A5968">
        <w:rPr>
          <w:b/>
          <w:color w:val="000000" w:themeColor="text1"/>
        </w:rPr>
        <w:t xml:space="preserve">  </w:t>
      </w:r>
      <w:r w:rsidRPr="001A5968">
        <w:rPr>
          <w:color w:val="000000" w:themeColor="text1"/>
        </w:rPr>
        <w:t>This term has the meaning ascribed to it in the HIPAA Privacy Rule at</w:t>
      </w:r>
      <w:r w:rsidRPr="001A5968">
        <w:rPr>
          <w:b/>
          <w:color w:val="000000" w:themeColor="text1"/>
        </w:rPr>
        <w:t xml:space="preserve"> </w:t>
      </w:r>
      <w:r w:rsidRPr="001A5968">
        <w:rPr>
          <w:color w:val="000000" w:themeColor="text1"/>
        </w:rPr>
        <w:t>45 CFR Section 164.514(a).</w:t>
      </w:r>
      <w:r w:rsidRPr="001A5968">
        <w:rPr>
          <w:b/>
          <w:color w:val="000000" w:themeColor="text1"/>
        </w:rPr>
        <w:t xml:space="preserve">  </w:t>
      </w:r>
      <w:r w:rsidRPr="001A5968">
        <w:rPr>
          <w:color w:val="000000" w:themeColor="text1"/>
        </w:rPr>
        <w:t>Processes for de-identifying data are set forth in 45 CFR Section 164.514(b) of the HIPAA Privacy Rule.</w:t>
      </w:r>
    </w:p>
    <w:p w14:paraId="76BEBE05" w14:textId="77777777" w:rsidR="00945585" w:rsidRPr="001A5968" w:rsidRDefault="00945585" w:rsidP="00945585">
      <w:pPr>
        <w:pStyle w:val="ListParagraph"/>
        <w:rPr>
          <w:b/>
          <w:color w:val="000000" w:themeColor="text1"/>
        </w:rPr>
      </w:pPr>
    </w:p>
    <w:p w14:paraId="0E8CC772" w14:textId="77777777" w:rsidR="00945585" w:rsidRPr="001A5968" w:rsidRDefault="00945585" w:rsidP="00945585">
      <w:pPr>
        <w:pStyle w:val="ListParagraph"/>
        <w:numPr>
          <w:ilvl w:val="1"/>
          <w:numId w:val="25"/>
        </w:numPr>
      </w:pPr>
      <w:r w:rsidRPr="001A5968">
        <w:rPr>
          <w:b/>
          <w:color w:val="000000" w:themeColor="text1"/>
        </w:rPr>
        <w:t>HIPAA</w:t>
      </w:r>
      <w:r w:rsidRPr="001A5968">
        <w:rPr>
          <w:color w:val="000000" w:themeColor="text1"/>
        </w:rPr>
        <w:t>:</w:t>
      </w:r>
      <w:r w:rsidRPr="001A5968">
        <w:rPr>
          <w:b/>
          <w:color w:val="000000" w:themeColor="text1"/>
        </w:rPr>
        <w:t xml:space="preserve">  </w:t>
      </w:r>
      <w:r w:rsidRPr="001A5968">
        <w:rPr>
          <w:color w:val="000000" w:themeColor="text1"/>
        </w:rPr>
        <w:t>The Health Insurance Portability and Accountability Act of 1996, the Health Information Technology for Economic and Clinical Health Act, and all implementing regulations, as may be amended from time to time.</w:t>
      </w:r>
    </w:p>
    <w:p w14:paraId="49CC1D2E" w14:textId="77777777" w:rsidR="00945585" w:rsidRPr="001A5968" w:rsidRDefault="00945585" w:rsidP="00945585">
      <w:pPr>
        <w:pStyle w:val="ListParagraph"/>
        <w:rPr>
          <w:b/>
          <w:bCs/>
          <w:color w:val="000000" w:themeColor="text1"/>
        </w:rPr>
      </w:pPr>
    </w:p>
    <w:p w14:paraId="36885377" w14:textId="77777777" w:rsidR="00945585" w:rsidRPr="001A5968" w:rsidRDefault="00945585" w:rsidP="00945585">
      <w:pPr>
        <w:pStyle w:val="ListParagraph"/>
        <w:numPr>
          <w:ilvl w:val="1"/>
          <w:numId w:val="25"/>
        </w:numPr>
      </w:pPr>
      <w:r w:rsidRPr="001A5968">
        <w:rPr>
          <w:b/>
          <w:bCs/>
          <w:color w:val="000000" w:themeColor="text1"/>
        </w:rPr>
        <w:t>HIPAA Privacy Rule</w:t>
      </w:r>
      <w:r w:rsidRPr="001A5968">
        <w:rPr>
          <w:color w:val="000000" w:themeColor="text1"/>
        </w:rPr>
        <w:t>:</w:t>
      </w:r>
      <w:r w:rsidRPr="001A5968">
        <w:rPr>
          <w:b/>
          <w:bCs/>
          <w:color w:val="000000" w:themeColor="text1"/>
        </w:rPr>
        <w:t xml:space="preserve"> </w:t>
      </w:r>
      <w:r w:rsidRPr="001A5968">
        <w:rPr>
          <w:color w:val="000000" w:themeColor="text1"/>
        </w:rPr>
        <w:t>The HIPAA Privacy Rule (45 CFR Part 160 and Subparts A and E of Part 164), as may be amended from time to time.</w:t>
      </w:r>
    </w:p>
    <w:p w14:paraId="26F6C955" w14:textId="77777777" w:rsidR="00945585" w:rsidRPr="001A5968" w:rsidRDefault="00945585" w:rsidP="00945585">
      <w:pPr>
        <w:pStyle w:val="ListParagraph"/>
        <w:rPr>
          <w:b/>
        </w:rPr>
      </w:pPr>
    </w:p>
    <w:p w14:paraId="64969832" w14:textId="77777777" w:rsidR="00945585" w:rsidRDefault="00945585" w:rsidP="00945585">
      <w:pPr>
        <w:pStyle w:val="ListParagraph"/>
        <w:numPr>
          <w:ilvl w:val="1"/>
          <w:numId w:val="25"/>
        </w:numPr>
      </w:pPr>
      <w:r w:rsidRPr="001A5968">
        <w:rPr>
          <w:b/>
        </w:rPr>
        <w:t>HIPAA Security Rule</w:t>
      </w:r>
      <w:r w:rsidRPr="001A5968">
        <w:t>:  The HIPAA Security Rule (45 CFR Part 160 and Subparts A and C of Part 164), as may be amended from time to time.</w:t>
      </w:r>
      <w:r w:rsidRPr="001A5968" w:rsidDel="00373DF0">
        <w:t xml:space="preserve"> </w:t>
      </w:r>
    </w:p>
    <w:p w14:paraId="00599999" w14:textId="77777777" w:rsidR="00945585" w:rsidRPr="00BB64BE" w:rsidRDefault="00945585" w:rsidP="00945585">
      <w:pPr>
        <w:pStyle w:val="ListParagraph"/>
        <w:rPr>
          <w:b/>
          <w:color w:val="000000" w:themeColor="text1"/>
        </w:rPr>
      </w:pPr>
    </w:p>
    <w:p w14:paraId="0866377C" w14:textId="77777777" w:rsidR="00945585" w:rsidRPr="00BB64BE" w:rsidRDefault="00945585" w:rsidP="00945585">
      <w:pPr>
        <w:pStyle w:val="ListParagraph"/>
        <w:numPr>
          <w:ilvl w:val="1"/>
          <w:numId w:val="25"/>
        </w:numPr>
      </w:pPr>
      <w:r w:rsidRPr="00BB64BE">
        <w:rPr>
          <w:b/>
          <w:color w:val="000000" w:themeColor="text1"/>
        </w:rPr>
        <w:t>Individual Level Data</w:t>
      </w:r>
      <w:r w:rsidRPr="00BB64BE">
        <w:rPr>
          <w:color w:val="000000" w:themeColor="text1"/>
        </w:rPr>
        <w:t>:  Data that are not Aggregate Data.  Individual Level Data contain information that is specific to individual patients.  Individual Level Data may or may not be De-Identified Data.</w:t>
      </w:r>
    </w:p>
    <w:p w14:paraId="546B4CAA" w14:textId="77777777" w:rsidR="00945585" w:rsidRPr="00BB64BE" w:rsidRDefault="00945585" w:rsidP="00945585">
      <w:pPr>
        <w:pStyle w:val="ListParagraph"/>
        <w:rPr>
          <w:b/>
          <w:color w:val="000000" w:themeColor="text1"/>
        </w:rPr>
      </w:pPr>
    </w:p>
    <w:p w14:paraId="6500980D" w14:textId="77777777" w:rsidR="007D1E7C" w:rsidRDefault="007D1E7C" w:rsidP="007D1E7C">
      <w:pPr>
        <w:pStyle w:val="ListParagraph"/>
        <w:numPr>
          <w:ilvl w:val="1"/>
          <w:numId w:val="25"/>
        </w:numPr>
      </w:pPr>
      <w:r w:rsidRPr="002B7F0D">
        <w:rPr>
          <w:b/>
          <w:bCs/>
        </w:rPr>
        <w:t>Legal Requirements</w:t>
      </w:r>
      <w:r>
        <w:t>:</w:t>
      </w:r>
      <w:r w:rsidRPr="008A22F8">
        <w:t xml:space="preserve"> includes all applicable federal, state and local laws, guidelines, guidance, rules, regulations, ordinances, standards, and policy requirements, including, but not limited to: (</w:t>
      </w:r>
      <w:proofErr w:type="spellStart"/>
      <w:r w:rsidRPr="008A22F8">
        <w:t>i</w:t>
      </w:r>
      <w:proofErr w:type="spellEnd"/>
      <w:r w:rsidRPr="008A22F8">
        <w:t xml:space="preserve">) the Common Rule and Legal Requirements relating to human subjects research, including applicable Legal Requirements of the U.S. Food and Drug Administration and the U.S. Department of Health and Human Services Office for Human Research Protections; (ii) HIPAA; (iii) all other applicable Legal Requirements governing the privacy, security, or protection of Personal Information; and (iv) all Legal Requirements to which each Party has agreed to comply in the PCORI subawards.  </w:t>
      </w:r>
    </w:p>
    <w:p w14:paraId="3468DBF3" w14:textId="77777777" w:rsidR="007D1E7C" w:rsidRPr="00BB64BE" w:rsidRDefault="007D1E7C" w:rsidP="00F152A9"/>
    <w:p w14:paraId="3368FBF4" w14:textId="77777777" w:rsidR="00945585" w:rsidRPr="002B7F0D" w:rsidRDefault="00945585" w:rsidP="00945585">
      <w:pPr>
        <w:pStyle w:val="ListParagraph"/>
        <w:numPr>
          <w:ilvl w:val="1"/>
          <w:numId w:val="25"/>
        </w:numPr>
      </w:pPr>
      <w:r w:rsidRPr="00BB64BE">
        <w:rPr>
          <w:b/>
          <w:color w:val="000000" w:themeColor="text1"/>
        </w:rPr>
        <w:t>Limited Data Set (“LDS”)</w:t>
      </w:r>
      <w:r w:rsidRPr="00BB64BE">
        <w:rPr>
          <w:color w:val="000000" w:themeColor="text1"/>
        </w:rPr>
        <w:t>:  This term has the meaning ascribed to it in the HIPAA Privacy Rule at 45 CFR Section 164.514 (e).</w:t>
      </w:r>
    </w:p>
    <w:p w14:paraId="5D9680E7" w14:textId="77777777" w:rsidR="00945585" w:rsidRPr="00BB64BE" w:rsidRDefault="00945585" w:rsidP="00945585">
      <w:pPr>
        <w:pStyle w:val="ListParagraph"/>
        <w:rPr>
          <w:b/>
          <w:color w:val="000000" w:themeColor="text1"/>
        </w:rPr>
      </w:pPr>
    </w:p>
    <w:p w14:paraId="1FF03150" w14:textId="4E47863C" w:rsidR="00945585" w:rsidRPr="00F152A9" w:rsidRDefault="00945585" w:rsidP="00F152A9">
      <w:pPr>
        <w:pStyle w:val="ListParagraph"/>
        <w:numPr>
          <w:ilvl w:val="1"/>
          <w:numId w:val="25"/>
        </w:numPr>
        <w:rPr>
          <w:b/>
          <w:color w:val="000000" w:themeColor="text1"/>
        </w:rPr>
      </w:pPr>
      <w:r w:rsidRPr="00BB64BE">
        <w:rPr>
          <w:b/>
          <w:color w:val="000000" w:themeColor="text1"/>
        </w:rPr>
        <w:t>Minimum Necessary</w:t>
      </w:r>
      <w:r w:rsidRPr="00BB64BE">
        <w:rPr>
          <w:color w:val="000000" w:themeColor="text1"/>
        </w:rPr>
        <w:t>:</w:t>
      </w:r>
      <w:r w:rsidRPr="00BB64BE">
        <w:rPr>
          <w:b/>
          <w:color w:val="000000" w:themeColor="text1"/>
        </w:rPr>
        <w:t xml:space="preserve">  </w:t>
      </w:r>
      <w:r w:rsidRPr="00BB64BE">
        <w:rPr>
          <w:color w:val="000000" w:themeColor="text1"/>
        </w:rPr>
        <w:t>This term has the meaning ascribed to it in the HIPAA Privacy Rule at 45 CFR Section 164.514(d).</w:t>
      </w:r>
    </w:p>
    <w:p w14:paraId="16D707F5" w14:textId="77777777" w:rsidR="00945585" w:rsidRPr="00BB64BE" w:rsidRDefault="00945585" w:rsidP="00945585">
      <w:pPr>
        <w:pStyle w:val="ListParagraph"/>
        <w:rPr>
          <w:b/>
          <w:color w:val="000000" w:themeColor="text1"/>
        </w:rPr>
      </w:pPr>
    </w:p>
    <w:p w14:paraId="52591074" w14:textId="29FCBF39" w:rsidR="00945585" w:rsidRPr="00BB64BE" w:rsidRDefault="00945585" w:rsidP="00945585">
      <w:pPr>
        <w:pStyle w:val="ListParagraph"/>
        <w:numPr>
          <w:ilvl w:val="1"/>
          <w:numId w:val="25"/>
        </w:numPr>
      </w:pPr>
      <w:proofErr w:type="spellStart"/>
      <w:r w:rsidRPr="00BB64BE">
        <w:rPr>
          <w:b/>
          <w:color w:val="000000" w:themeColor="text1"/>
        </w:rPr>
        <w:t>PCORnet</w:t>
      </w:r>
      <w:proofErr w:type="spellEnd"/>
      <w:r w:rsidRPr="00BB64BE">
        <w:rPr>
          <w:b/>
          <w:color w:val="000000" w:themeColor="text1"/>
        </w:rPr>
        <w:t xml:space="preserve"> Policies</w:t>
      </w:r>
      <w:r w:rsidRPr="00BB64BE">
        <w:rPr>
          <w:color w:val="000000" w:themeColor="text1"/>
        </w:rPr>
        <w:t>:</w:t>
      </w:r>
      <w:r w:rsidRPr="00BB64BE">
        <w:rPr>
          <w:b/>
          <w:color w:val="000000" w:themeColor="text1"/>
        </w:rPr>
        <w:t xml:space="preserve">  </w:t>
      </w:r>
      <w:r w:rsidRPr="00BB64BE">
        <w:rPr>
          <w:color w:val="000000" w:themeColor="text1"/>
        </w:rPr>
        <w:t xml:space="preserve">Policies adopted by </w:t>
      </w:r>
      <w:proofErr w:type="spellStart"/>
      <w:r w:rsidRPr="00BB64BE">
        <w:rPr>
          <w:color w:val="000000" w:themeColor="text1"/>
        </w:rPr>
        <w:t>PCORnet</w:t>
      </w:r>
      <w:proofErr w:type="spellEnd"/>
      <w:r w:rsidRPr="00BB64BE">
        <w:rPr>
          <w:color w:val="000000" w:themeColor="text1"/>
        </w:rPr>
        <w:t xml:space="preserve"> leadership and made available to </w:t>
      </w:r>
      <w:r w:rsidR="007E3E85">
        <w:rPr>
          <w:color w:val="000000" w:themeColor="text1"/>
        </w:rPr>
        <w:t>Site</w:t>
      </w:r>
      <w:r w:rsidRPr="00BB64BE">
        <w:rPr>
          <w:color w:val="000000" w:themeColor="text1"/>
        </w:rPr>
        <w:t xml:space="preserve"> Participants regarding the operation and governance of </w:t>
      </w:r>
      <w:proofErr w:type="spellStart"/>
      <w:r w:rsidRPr="00BB64BE">
        <w:rPr>
          <w:color w:val="000000" w:themeColor="text1"/>
        </w:rPr>
        <w:t>PCORnet</w:t>
      </w:r>
      <w:proofErr w:type="spellEnd"/>
      <w:r w:rsidRPr="00BB64BE">
        <w:rPr>
          <w:color w:val="000000" w:themeColor="text1"/>
        </w:rPr>
        <w:t xml:space="preserve">, which may be amended from time to time. </w:t>
      </w:r>
    </w:p>
    <w:p w14:paraId="3DD912CC" w14:textId="77777777" w:rsidR="00945585" w:rsidRPr="00BB64BE" w:rsidRDefault="00945585" w:rsidP="00945585">
      <w:pPr>
        <w:pStyle w:val="ListParagraph"/>
        <w:rPr>
          <w:b/>
          <w:color w:val="000000" w:themeColor="text1"/>
        </w:rPr>
      </w:pPr>
    </w:p>
    <w:p w14:paraId="4E7976D0" w14:textId="77777777" w:rsidR="007D1E7C" w:rsidRPr="00BB64BE" w:rsidRDefault="007D1E7C" w:rsidP="007D1E7C">
      <w:pPr>
        <w:pStyle w:val="ListParagraph"/>
        <w:numPr>
          <w:ilvl w:val="1"/>
          <w:numId w:val="25"/>
        </w:numPr>
      </w:pPr>
      <w:r>
        <w:rPr>
          <w:b/>
          <w:bCs/>
        </w:rPr>
        <w:t xml:space="preserve">PPRL Hash: </w:t>
      </w:r>
      <w:r>
        <w:t xml:space="preserve">PPRL stands for Privacy-Preserved Record Linkage, which describes a set of methods and/or software for performing linkage across multiple data sources without exposing or exchanging PHI information. </w:t>
      </w:r>
    </w:p>
    <w:p w14:paraId="2A170C79" w14:textId="77777777" w:rsidR="007D1E7C" w:rsidRPr="00E22CD5" w:rsidRDefault="007D1E7C" w:rsidP="00E22CD5">
      <w:pPr>
        <w:pStyle w:val="ListParagraph"/>
        <w:ind w:left="1008"/>
      </w:pPr>
    </w:p>
    <w:p w14:paraId="4BB30216" w14:textId="6E2F5D31" w:rsidR="00945585" w:rsidRPr="00BB64BE" w:rsidRDefault="00945585" w:rsidP="00945585">
      <w:pPr>
        <w:pStyle w:val="ListParagraph"/>
        <w:numPr>
          <w:ilvl w:val="1"/>
          <w:numId w:val="25"/>
        </w:numPr>
      </w:pPr>
      <w:r w:rsidRPr="00BB64BE">
        <w:rPr>
          <w:b/>
          <w:color w:val="000000" w:themeColor="text1"/>
        </w:rPr>
        <w:t>Protected Health Information (“PHI”)</w:t>
      </w:r>
      <w:r w:rsidRPr="00BB64BE">
        <w:rPr>
          <w:color w:val="000000" w:themeColor="text1"/>
        </w:rPr>
        <w:t>:  This term has the meaning ascribed to it in the HIPAA Privacy Rule at 45 CFR Section 160.103.</w:t>
      </w:r>
    </w:p>
    <w:p w14:paraId="2D63E800" w14:textId="77777777" w:rsidR="00945585" w:rsidRPr="00BB64BE" w:rsidRDefault="00945585" w:rsidP="00945585">
      <w:pPr>
        <w:pStyle w:val="ListParagraph"/>
        <w:rPr>
          <w:b/>
          <w:color w:val="000000" w:themeColor="text1"/>
        </w:rPr>
      </w:pPr>
    </w:p>
    <w:p w14:paraId="7CB4516B" w14:textId="77777777" w:rsidR="007D1E7C" w:rsidRDefault="007D1E7C" w:rsidP="007D1E7C">
      <w:pPr>
        <w:pStyle w:val="ListParagraph"/>
        <w:numPr>
          <w:ilvl w:val="1"/>
          <w:numId w:val="25"/>
        </w:numPr>
      </w:pPr>
      <w:r w:rsidRPr="001A5968">
        <w:t>“</w:t>
      </w:r>
      <w:r w:rsidRPr="00BB64BE">
        <w:rPr>
          <w:b/>
          <w:bCs/>
        </w:rPr>
        <w:t>Research</w:t>
      </w:r>
      <w:r w:rsidRPr="001A5968">
        <w:t>” or “</w:t>
      </w:r>
      <w:r w:rsidRPr="00BB64BE">
        <w:rPr>
          <w:b/>
          <w:bCs/>
        </w:rPr>
        <w:t>research</w:t>
      </w:r>
      <w:r w:rsidRPr="001A5968">
        <w:t xml:space="preserve">”: shall have the meaning given to that term by HIPAA at 45 C.F.R. § </w:t>
      </w:r>
      <w:proofErr w:type="gramStart"/>
      <w:r w:rsidRPr="001A5968">
        <w:t>164.501, and</w:t>
      </w:r>
      <w:proofErr w:type="gramEnd"/>
      <w:r w:rsidRPr="001A5968">
        <w:t xml:space="preserve"> may also include related public health analyses.</w:t>
      </w:r>
    </w:p>
    <w:p w14:paraId="2CA48356" w14:textId="77777777" w:rsidR="007D1E7C" w:rsidRDefault="007D1E7C" w:rsidP="007D1E7C">
      <w:pPr>
        <w:pStyle w:val="ListParagraph"/>
      </w:pPr>
    </w:p>
    <w:p w14:paraId="6CC811F4" w14:textId="6BFBA5C4" w:rsidR="00945585" w:rsidRPr="00E22CD5" w:rsidRDefault="00945585" w:rsidP="00945585">
      <w:pPr>
        <w:pStyle w:val="ListParagraph"/>
        <w:numPr>
          <w:ilvl w:val="1"/>
          <w:numId w:val="25"/>
        </w:numPr>
      </w:pPr>
      <w:r w:rsidRPr="00E22CD5">
        <w:rPr>
          <w:b/>
          <w:color w:val="000000" w:themeColor="text1"/>
        </w:rPr>
        <w:t>Secure File Transfer Method</w:t>
      </w:r>
      <w:r w:rsidRPr="00E22CD5">
        <w:rPr>
          <w:color w:val="000000" w:themeColor="text1"/>
        </w:rPr>
        <w:t>:</w:t>
      </w:r>
      <w:r w:rsidRPr="00E22CD5">
        <w:rPr>
          <w:b/>
          <w:color w:val="000000" w:themeColor="text1"/>
        </w:rPr>
        <w:t xml:space="preserve"> </w:t>
      </w:r>
      <w:r w:rsidRPr="00E22CD5">
        <w:rPr>
          <w:color w:val="000000" w:themeColor="text1"/>
        </w:rPr>
        <w:t xml:space="preserve">A method to securely transfer Data between Site Participants and </w:t>
      </w:r>
      <w:r w:rsidR="00FA2FF7" w:rsidRPr="00E22CD5">
        <w:rPr>
          <w:color w:val="000000" w:themeColor="text1"/>
        </w:rPr>
        <w:t>DCC</w:t>
      </w:r>
      <w:r w:rsidRPr="00E22CD5">
        <w:rPr>
          <w:color w:val="000000" w:themeColor="text1"/>
        </w:rPr>
        <w:t xml:space="preserve">. This method will be specified for each Query and Data transfer by the </w:t>
      </w:r>
      <w:r w:rsidR="00FA2FF7" w:rsidRPr="00E22CD5">
        <w:rPr>
          <w:color w:val="000000" w:themeColor="text1"/>
        </w:rPr>
        <w:t>DCC</w:t>
      </w:r>
      <w:r w:rsidRPr="00E22CD5">
        <w:rPr>
          <w:color w:val="000000" w:themeColor="text1"/>
        </w:rPr>
        <w:t>, subject to Site Participant’s approval.</w:t>
      </w:r>
    </w:p>
    <w:p w14:paraId="5265A232" w14:textId="77777777" w:rsidR="00945585" w:rsidRPr="00E22CD5" w:rsidRDefault="00945585" w:rsidP="00945585">
      <w:pPr>
        <w:pStyle w:val="ListParagraph"/>
        <w:rPr>
          <w:b/>
          <w:color w:val="000000"/>
        </w:rPr>
      </w:pPr>
    </w:p>
    <w:p w14:paraId="349F2E09" w14:textId="77777777" w:rsidR="007D1E7C" w:rsidRPr="00E22CD5" w:rsidRDefault="007D1E7C" w:rsidP="007D1E7C">
      <w:pPr>
        <w:pStyle w:val="ListParagraph"/>
        <w:numPr>
          <w:ilvl w:val="1"/>
          <w:numId w:val="25"/>
        </w:numPr>
        <w:rPr>
          <w:b/>
          <w:bCs/>
        </w:rPr>
      </w:pPr>
      <w:r w:rsidRPr="00E22CD5">
        <w:rPr>
          <w:b/>
          <w:bCs/>
        </w:rPr>
        <w:t>Structured Data</w:t>
      </w:r>
      <w:r w:rsidRPr="00E22CD5">
        <w:t xml:space="preserve">: This term is defined as the portion of Contributed Data that can be organized into a standardized format. </w:t>
      </w:r>
    </w:p>
    <w:p w14:paraId="3500BC16" w14:textId="77777777" w:rsidR="007D1E7C" w:rsidRPr="00E22CD5" w:rsidRDefault="007D1E7C" w:rsidP="00E22CD5">
      <w:pPr>
        <w:rPr>
          <w:b/>
          <w:bCs/>
        </w:rPr>
      </w:pPr>
    </w:p>
    <w:p w14:paraId="45CD4EC2" w14:textId="622B6FF1" w:rsidR="007D1E7C" w:rsidRPr="00E22CD5" w:rsidRDefault="007D1E7C" w:rsidP="007D1E7C">
      <w:pPr>
        <w:pStyle w:val="ListParagraph"/>
        <w:numPr>
          <w:ilvl w:val="1"/>
          <w:numId w:val="25"/>
        </w:numPr>
      </w:pPr>
      <w:r w:rsidRPr="00E22CD5">
        <w:rPr>
          <w:b/>
          <w:color w:val="000000" w:themeColor="text1"/>
        </w:rPr>
        <w:t>Site Participant Data (“Data”)</w:t>
      </w:r>
      <w:r w:rsidRPr="00E22CD5">
        <w:rPr>
          <w:color w:val="000000" w:themeColor="text1"/>
        </w:rPr>
        <w:t xml:space="preserve">:  Data generated, collected, processed, maintained, held or stored by Site Participant locally in connection with its participation in </w:t>
      </w:r>
      <w:r w:rsidR="00E81713">
        <w:rPr>
          <w:color w:val="000000" w:themeColor="text1"/>
        </w:rPr>
        <w:t>CISTEM2</w:t>
      </w:r>
      <w:r w:rsidRPr="00E22CD5">
        <w:rPr>
          <w:color w:val="000000" w:themeColor="text1"/>
        </w:rPr>
        <w:t xml:space="preserve">, which may be transferred to the </w:t>
      </w:r>
      <w:r w:rsidR="00B6313E">
        <w:rPr>
          <w:color w:val="000000" w:themeColor="text1"/>
        </w:rPr>
        <w:t>D</w:t>
      </w:r>
      <w:r w:rsidRPr="00E22CD5">
        <w:rPr>
          <w:color w:val="000000" w:themeColor="text1"/>
        </w:rPr>
        <w:t xml:space="preserve">CC in response to a </w:t>
      </w:r>
      <w:r w:rsidR="00E81713">
        <w:rPr>
          <w:color w:val="000000" w:themeColor="text1"/>
        </w:rPr>
        <w:t>study-specific</w:t>
      </w:r>
      <w:r w:rsidRPr="00E22CD5">
        <w:rPr>
          <w:color w:val="000000" w:themeColor="text1"/>
        </w:rPr>
        <w:t xml:space="preserve"> Query.  </w:t>
      </w:r>
    </w:p>
    <w:p w14:paraId="55E9DD69" w14:textId="77777777" w:rsidR="007D1E7C" w:rsidRPr="00E22CD5" w:rsidRDefault="007D1E7C" w:rsidP="00E22CD5"/>
    <w:p w14:paraId="200C2904" w14:textId="77777777" w:rsidR="00945585" w:rsidRPr="00E22CD5" w:rsidRDefault="00945585" w:rsidP="00945585">
      <w:pPr>
        <w:pStyle w:val="ListParagraph"/>
        <w:numPr>
          <w:ilvl w:val="1"/>
          <w:numId w:val="25"/>
        </w:numPr>
      </w:pPr>
      <w:r w:rsidRPr="00E22CD5">
        <w:rPr>
          <w:b/>
          <w:color w:val="000000"/>
        </w:rPr>
        <w:t>Unsecured PHI</w:t>
      </w:r>
      <w:r w:rsidRPr="00E22CD5">
        <w:rPr>
          <w:color w:val="000000"/>
        </w:rPr>
        <w:t xml:space="preserve">:  PHI that is not rendered unusable, unreadable or indecipherable to unauthorized persons </w:t>
      </w:r>
      <w:proofErr w:type="gramStart"/>
      <w:r w:rsidRPr="00E22CD5">
        <w:rPr>
          <w:color w:val="000000"/>
        </w:rPr>
        <w:t>through the use of</w:t>
      </w:r>
      <w:proofErr w:type="gramEnd"/>
      <w:r w:rsidRPr="00E22CD5">
        <w:rPr>
          <w:color w:val="000000"/>
        </w:rPr>
        <w:t xml:space="preserve"> a technology or methodology specified by the Secretary in the guidance issued under section 13402(h)(2) of Public Law 111-5, as the term is defined in 45 CFR 164.402.</w:t>
      </w:r>
    </w:p>
    <w:p w14:paraId="3488654A" w14:textId="77777777" w:rsidR="00945585" w:rsidRDefault="00945585" w:rsidP="00945585">
      <w:pPr>
        <w:pStyle w:val="ListParagraph"/>
      </w:pPr>
    </w:p>
    <w:p w14:paraId="0C5E4E2B" w14:textId="77777777" w:rsidR="007D1E7C" w:rsidRPr="001A2B19" w:rsidRDefault="007D1E7C" w:rsidP="007D1E7C">
      <w:pPr>
        <w:pStyle w:val="ListParagraph"/>
        <w:numPr>
          <w:ilvl w:val="1"/>
          <w:numId w:val="25"/>
        </w:numPr>
        <w:rPr>
          <w:b/>
          <w:bCs/>
        </w:rPr>
      </w:pPr>
      <w:r>
        <w:rPr>
          <w:b/>
          <w:bCs/>
        </w:rPr>
        <w:t xml:space="preserve">Unstructured Data: </w:t>
      </w:r>
      <w:r>
        <w:t xml:space="preserve">This term is defined as the portion of Contributed Data that cannot be organized into a standardized format. </w:t>
      </w:r>
    </w:p>
    <w:p w14:paraId="1E5B48A2" w14:textId="77777777" w:rsidR="008020CE" w:rsidRPr="001A2B19" w:rsidRDefault="008020CE" w:rsidP="001A2B19">
      <w:pPr>
        <w:pStyle w:val="ListParagraph"/>
        <w:rPr>
          <w:b/>
          <w:bCs/>
        </w:rPr>
      </w:pPr>
    </w:p>
    <w:p w14:paraId="2DB1F045" w14:textId="05AF3B83" w:rsidR="008020CE" w:rsidRPr="001A2B19" w:rsidRDefault="008020CE" w:rsidP="007D1E7C">
      <w:pPr>
        <w:pStyle w:val="ListParagraph"/>
        <w:numPr>
          <w:ilvl w:val="1"/>
          <w:numId w:val="25"/>
        </w:numPr>
        <w:rPr>
          <w:b/>
          <w:bCs/>
        </w:rPr>
      </w:pPr>
      <w:r>
        <w:rPr>
          <w:b/>
          <w:bCs/>
        </w:rPr>
        <w:t xml:space="preserve">Study Team: </w:t>
      </w:r>
      <w:r w:rsidR="00057417" w:rsidRPr="001A2B19">
        <w:t xml:space="preserve">Study Team consists of </w:t>
      </w:r>
      <w:r w:rsidR="00793BC6" w:rsidRPr="00793BC6">
        <w:t>authorized members who are permitted to access either Contributed Data or Curated Data generated for the CISTEM2 study</w:t>
      </w:r>
      <w:r w:rsidR="00760BFB">
        <w:t>.</w:t>
      </w:r>
      <w:r w:rsidR="00F92143">
        <w:t xml:space="preserve"> </w:t>
      </w:r>
      <w:r w:rsidR="00435F4C" w:rsidRPr="00435F4C">
        <w:t>It is mandatory for the approved study team members to be included in the Institutional Review Board (IRB) documentation or to be recorded in a comparable manner that demonstrates their compliance with training requirements for conducting research involving human subjects</w:t>
      </w:r>
      <w:r w:rsidR="00A34BE7">
        <w:t xml:space="preserve">. </w:t>
      </w:r>
      <w:r w:rsidR="00E22647">
        <w:t xml:space="preserve"> </w:t>
      </w:r>
    </w:p>
    <w:p w14:paraId="1CC13E8E" w14:textId="77777777" w:rsidR="00EB702D" w:rsidRPr="001A2B19" w:rsidRDefault="00EB702D" w:rsidP="001A2B19">
      <w:pPr>
        <w:pStyle w:val="ListParagraph"/>
        <w:rPr>
          <w:b/>
          <w:bCs/>
        </w:rPr>
      </w:pPr>
    </w:p>
    <w:p w14:paraId="71A331FA" w14:textId="29B51A62" w:rsidR="00EB702D" w:rsidRPr="00F67B5B" w:rsidRDefault="00EB702D" w:rsidP="007D1E7C">
      <w:pPr>
        <w:pStyle w:val="ListParagraph"/>
        <w:numPr>
          <w:ilvl w:val="1"/>
          <w:numId w:val="25"/>
        </w:numPr>
        <w:rPr>
          <w:b/>
          <w:bCs/>
        </w:rPr>
      </w:pPr>
      <w:r w:rsidRPr="00F67B5B">
        <w:rPr>
          <w:b/>
          <w:bCs/>
        </w:rPr>
        <w:t xml:space="preserve">Data Use Approval: </w:t>
      </w:r>
      <w:r w:rsidR="00B516BA" w:rsidRPr="00F67B5B">
        <w:t xml:space="preserve">Data Use Approval </w:t>
      </w:r>
      <w:r w:rsidR="003D027C" w:rsidRPr="00F67B5B">
        <w:t>shall refer to the approval process established by the GPC Data Request Oversight Committee (DROC</w:t>
      </w:r>
      <w:proofErr w:type="gramStart"/>
      <w:r w:rsidR="003D027C" w:rsidRPr="00F67B5B">
        <w:t>)</w:t>
      </w:r>
      <w:proofErr w:type="gramEnd"/>
      <w:r w:rsidR="003D027C" w:rsidRPr="00F67B5B">
        <w:t xml:space="preserve"> or any equivalent process mutually agreed upon by all </w:t>
      </w:r>
      <w:r w:rsidR="00C75CD7">
        <w:t>P</w:t>
      </w:r>
      <w:r w:rsidR="003D027C" w:rsidRPr="00F67B5B">
        <w:t>arties involved</w:t>
      </w:r>
      <w:r w:rsidR="00531E95" w:rsidRPr="00F67B5B">
        <w:t>.</w:t>
      </w:r>
    </w:p>
    <w:p w14:paraId="388B4775" w14:textId="77777777" w:rsidR="00945585" w:rsidRPr="001A5968" w:rsidRDefault="00945585" w:rsidP="00F152A9">
      <w:pPr>
        <w:pStyle w:val="ListParagraph"/>
        <w:ind w:left="360" w:hanging="360"/>
        <w:rPr>
          <w:b/>
        </w:rPr>
      </w:pPr>
    </w:p>
    <w:p w14:paraId="52412B18" w14:textId="7D0A2658" w:rsidR="00945585" w:rsidRPr="000F0CCF" w:rsidRDefault="00945585" w:rsidP="00F152A9">
      <w:pPr>
        <w:pStyle w:val="ListParagraph"/>
        <w:numPr>
          <w:ilvl w:val="0"/>
          <w:numId w:val="25"/>
        </w:numPr>
        <w:rPr>
          <w:b/>
          <w:u w:val="single"/>
        </w:rPr>
      </w:pPr>
      <w:r w:rsidRPr="000F0CCF">
        <w:rPr>
          <w:b/>
          <w:u w:val="single"/>
        </w:rPr>
        <w:lastRenderedPageBreak/>
        <w:t>Contributed Data</w:t>
      </w:r>
      <w:r>
        <w:rPr>
          <w:b/>
          <w:u w:val="single"/>
        </w:rPr>
        <w:t>.</w:t>
      </w:r>
      <w:r>
        <w:rPr>
          <w:b/>
          <w:u w:val="single"/>
        </w:rPr>
        <w:br/>
      </w:r>
    </w:p>
    <w:p w14:paraId="291F1E86" w14:textId="464089C5" w:rsidR="00945585" w:rsidRPr="00E22CD5" w:rsidRDefault="003857D9" w:rsidP="00945585">
      <w:pPr>
        <w:pStyle w:val="ListParagraph"/>
        <w:numPr>
          <w:ilvl w:val="1"/>
          <w:numId w:val="25"/>
        </w:numPr>
        <w:rPr>
          <w:b/>
        </w:rPr>
      </w:pPr>
      <w:r>
        <w:rPr>
          <w:b/>
          <w:bCs/>
        </w:rPr>
        <w:t>DCC</w:t>
      </w:r>
      <w:r w:rsidR="00945585" w:rsidRPr="00E22CD5">
        <w:rPr>
          <w:b/>
          <w:bCs/>
        </w:rPr>
        <w:t xml:space="preserve"> Receipt, Use and Disclosure of Contributed Data</w:t>
      </w:r>
      <w:r w:rsidR="00945585" w:rsidRPr="00E22CD5">
        <w:t>.</w:t>
      </w:r>
    </w:p>
    <w:p w14:paraId="29E2B640" w14:textId="66D18D85" w:rsidR="00945585" w:rsidRDefault="00945585" w:rsidP="00945585">
      <w:pPr>
        <w:pStyle w:val="ListParagraph"/>
        <w:numPr>
          <w:ilvl w:val="2"/>
          <w:numId w:val="25"/>
        </w:numPr>
        <w:autoSpaceDE w:val="0"/>
        <w:autoSpaceDN w:val="0"/>
        <w:adjustRightInd w:val="0"/>
      </w:pPr>
      <w:r w:rsidRPr="00E22CD5">
        <w:t xml:space="preserve">Each Site Participant agrees to create, organize, transmit, and disclose Contributed Data to the </w:t>
      </w:r>
      <w:r w:rsidR="002E2CFE">
        <w:t>DCC</w:t>
      </w:r>
      <w:r w:rsidRPr="00E22CD5">
        <w:t xml:space="preserve"> from time to time in accordance with </w:t>
      </w:r>
      <w:proofErr w:type="spellStart"/>
      <w:r w:rsidRPr="00E22CD5">
        <w:t>PCORnet</w:t>
      </w:r>
      <w:proofErr w:type="spellEnd"/>
      <w:r w:rsidRPr="00E22CD5">
        <w:t xml:space="preserve"> and GPC Policies and Research Protocol. Each Site Participant hereby grants (or has caused the applicable licensor or rights-holder to grant) to the </w:t>
      </w:r>
      <w:r w:rsidR="00FA2FF7" w:rsidRPr="00E22CD5">
        <w:t>DCC</w:t>
      </w:r>
      <w:r w:rsidRPr="00E22CD5">
        <w:t xml:space="preserve"> a worldwide, royalty-free, nonexclusive, limited license, with the right to grant sublicenses through multiple tiers to access, use, and disclose the</w:t>
      </w:r>
      <w:r w:rsidRPr="001A5968">
        <w:t xml:space="preserve"> Contributed Data for curation</w:t>
      </w:r>
      <w:r>
        <w:t xml:space="preserve"> </w:t>
      </w:r>
      <w:r w:rsidRPr="001A5968">
        <w:t>purposes, solely to the extent such purposes are in accordance with the</w:t>
      </w:r>
      <w:r>
        <w:t xml:space="preserve"> </w:t>
      </w:r>
      <w:proofErr w:type="spellStart"/>
      <w:r>
        <w:t>PCORnet</w:t>
      </w:r>
      <w:proofErr w:type="spellEnd"/>
      <w:r>
        <w:t>, GPC Policies</w:t>
      </w:r>
      <w:r w:rsidRPr="001A5968">
        <w:t xml:space="preserve"> and the </w:t>
      </w:r>
      <w:r>
        <w:t>Research Protocol</w:t>
      </w:r>
      <w:r w:rsidRPr="001A5968">
        <w:t>, and applicable</w:t>
      </w:r>
      <w:r>
        <w:t xml:space="preserve"> </w:t>
      </w:r>
      <w:r w:rsidRPr="001A5968">
        <w:t>Legal Requirements, and as described in this Agreement, which may</w:t>
      </w:r>
      <w:r>
        <w:t xml:space="preserve"> </w:t>
      </w:r>
      <w:r w:rsidRPr="001A5968">
        <w:t>include:</w:t>
      </w:r>
    </w:p>
    <w:p w14:paraId="7976783C" w14:textId="4CEA289F" w:rsidR="00945585" w:rsidRPr="00E22CD5" w:rsidRDefault="00945585" w:rsidP="00945585">
      <w:pPr>
        <w:pStyle w:val="ListParagraph"/>
        <w:numPr>
          <w:ilvl w:val="3"/>
          <w:numId w:val="25"/>
        </w:numPr>
        <w:autoSpaceDE w:val="0"/>
        <w:autoSpaceDN w:val="0"/>
        <w:adjustRightInd w:val="0"/>
        <w:ind w:left="2088"/>
      </w:pPr>
      <w:r w:rsidRPr="001A5968">
        <w:t>the creation of Limited Data Sets from the Contributed</w:t>
      </w:r>
      <w:r>
        <w:t xml:space="preserve"> </w:t>
      </w:r>
      <w:r w:rsidRPr="001A5968">
        <w:t>Data (yielding Curated Data)</w:t>
      </w:r>
      <w:r>
        <w:t xml:space="preserve"> </w:t>
      </w:r>
      <w:r w:rsidRPr="001A5968">
        <w:t xml:space="preserve">created by </w:t>
      </w:r>
      <w:r w:rsidRPr="00E22CD5">
        <w:t xml:space="preserve">the </w:t>
      </w:r>
      <w:proofErr w:type="gramStart"/>
      <w:r w:rsidR="00FA2FF7" w:rsidRPr="00E22CD5">
        <w:t>DCC</w:t>
      </w:r>
      <w:r w:rsidRPr="00E22CD5">
        <w:t>;</w:t>
      </w:r>
      <w:proofErr w:type="gramEnd"/>
    </w:p>
    <w:p w14:paraId="50EF7E79" w14:textId="53D60642" w:rsidR="00945585" w:rsidRDefault="00945585" w:rsidP="00945585">
      <w:pPr>
        <w:pStyle w:val="ListParagraph"/>
        <w:numPr>
          <w:ilvl w:val="3"/>
          <w:numId w:val="25"/>
        </w:numPr>
        <w:autoSpaceDE w:val="0"/>
        <w:autoSpaceDN w:val="0"/>
        <w:adjustRightInd w:val="0"/>
        <w:ind w:left="2088"/>
      </w:pPr>
      <w:r>
        <w:t xml:space="preserve">the </w:t>
      </w:r>
      <w:r w:rsidRPr="001A5968">
        <w:t>De-Identification of Contributed Data (yielding</w:t>
      </w:r>
      <w:r>
        <w:t xml:space="preserve"> </w:t>
      </w:r>
      <w:r w:rsidRPr="001A5968">
        <w:t xml:space="preserve">Curated Data), whether by </w:t>
      </w:r>
      <w:r w:rsidRPr="00E22CD5">
        <w:t xml:space="preserve">the </w:t>
      </w:r>
      <w:proofErr w:type="gramStart"/>
      <w:r w:rsidR="00FA2FF7" w:rsidRPr="00E22CD5">
        <w:t>DCC</w:t>
      </w:r>
      <w:r w:rsidRPr="001A5968">
        <w:t>;</w:t>
      </w:r>
      <w:proofErr w:type="gramEnd"/>
    </w:p>
    <w:p w14:paraId="0ED3B85C" w14:textId="4A8DA2E1" w:rsidR="00945585" w:rsidRDefault="00945585" w:rsidP="008F2687">
      <w:pPr>
        <w:pStyle w:val="ListParagraph"/>
        <w:numPr>
          <w:ilvl w:val="3"/>
          <w:numId w:val="25"/>
        </w:numPr>
        <w:autoSpaceDE w:val="0"/>
        <w:autoSpaceDN w:val="0"/>
        <w:adjustRightInd w:val="0"/>
        <w:ind w:left="2088"/>
      </w:pPr>
      <w:r w:rsidRPr="001A5968">
        <w:t>the creation and implementation of PPRL Hashes using a</w:t>
      </w:r>
      <w:r>
        <w:t xml:space="preserve"> </w:t>
      </w:r>
      <w:r w:rsidRPr="001A5968">
        <w:t xml:space="preserve">software tool, such as Datavant, selected by the </w:t>
      </w:r>
      <w:r>
        <w:t>Study Team</w:t>
      </w:r>
      <w:r w:rsidRPr="001A5968">
        <w:t xml:space="preserve"> and the use of such PPRL Hashes to deduplicate</w:t>
      </w:r>
      <w:r>
        <w:t xml:space="preserve"> </w:t>
      </w:r>
      <w:r w:rsidRPr="001A5968">
        <w:t>Contributed Data or to link to death and</w:t>
      </w:r>
      <w:r>
        <w:t xml:space="preserve"> transplant</w:t>
      </w:r>
      <w:r w:rsidRPr="001A5968">
        <w:t xml:space="preserve"> registr</w:t>
      </w:r>
      <w:r>
        <w:t>ies</w:t>
      </w:r>
      <w:r w:rsidRPr="001A5968">
        <w:t>.</w:t>
      </w:r>
    </w:p>
    <w:p w14:paraId="6B545113" w14:textId="102F1949" w:rsidR="00945585" w:rsidRDefault="00945585" w:rsidP="00945585">
      <w:pPr>
        <w:pStyle w:val="ListParagraph"/>
        <w:numPr>
          <w:ilvl w:val="2"/>
          <w:numId w:val="25"/>
        </w:numPr>
        <w:autoSpaceDE w:val="0"/>
        <w:autoSpaceDN w:val="0"/>
        <w:adjustRightInd w:val="0"/>
      </w:pPr>
      <w:r w:rsidRPr="001A5968">
        <w:t>Notwithstanding anything to the contrary in this Agreement, in the event</w:t>
      </w:r>
      <w:r>
        <w:t xml:space="preserve"> </w:t>
      </w:r>
      <w:r w:rsidRPr="001A5968">
        <w:t xml:space="preserve">the </w:t>
      </w:r>
      <w:r w:rsidR="00BA4E1F">
        <w:t>DCC</w:t>
      </w:r>
      <w:r w:rsidRPr="001A5968">
        <w:t xml:space="preserve"> determines any of the Contributed Data provided</w:t>
      </w:r>
      <w:r>
        <w:t xml:space="preserve"> </w:t>
      </w:r>
      <w:r w:rsidRPr="001A5968">
        <w:t xml:space="preserve">by any Site </w:t>
      </w:r>
      <w:r w:rsidRPr="00E22CD5">
        <w:t xml:space="preserve">Participant is not permitted by this Agreement or otherwise inappropriate, the </w:t>
      </w:r>
      <w:r w:rsidR="00FA2FF7" w:rsidRPr="00E22CD5">
        <w:t>DCC</w:t>
      </w:r>
      <w:r w:rsidRPr="00E22CD5">
        <w:t xml:space="preserve"> shall promptly notify the relevant Site Participant and, pursuant to the </w:t>
      </w:r>
      <w:r w:rsidR="00FA2FF7" w:rsidRPr="00E22CD5">
        <w:t>DCC</w:t>
      </w:r>
      <w:r w:rsidRPr="00E22CD5">
        <w:t>’s policy and practice, may immediately remove or destroy any impermissible or</w:t>
      </w:r>
      <w:r>
        <w:t xml:space="preserve"> </w:t>
      </w:r>
      <w:r w:rsidRPr="001A5968">
        <w:t xml:space="preserve">inappropriate data. </w:t>
      </w:r>
    </w:p>
    <w:p w14:paraId="62C63457" w14:textId="6A791713" w:rsidR="00FF771F" w:rsidRDefault="00FF771F" w:rsidP="002B7F0D">
      <w:pPr>
        <w:pStyle w:val="ListParagraph"/>
        <w:autoSpaceDE w:val="0"/>
        <w:autoSpaceDN w:val="0"/>
        <w:adjustRightInd w:val="0"/>
        <w:ind w:left="1368"/>
      </w:pPr>
    </w:p>
    <w:p w14:paraId="1CB733D3" w14:textId="762247EE" w:rsidR="00945585" w:rsidRDefault="00945585" w:rsidP="00945585">
      <w:pPr>
        <w:pStyle w:val="ListParagraph"/>
        <w:numPr>
          <w:ilvl w:val="1"/>
          <w:numId w:val="25"/>
        </w:numPr>
        <w:autoSpaceDE w:val="0"/>
        <w:autoSpaceDN w:val="0"/>
        <w:adjustRightInd w:val="0"/>
      </w:pPr>
      <w:r w:rsidRPr="00756AAC">
        <w:rPr>
          <w:b/>
          <w:bCs/>
        </w:rPr>
        <w:t>Site Participant Responsibility for Contributed Data.</w:t>
      </w:r>
      <w:r w:rsidRPr="008456CE">
        <w:rPr>
          <w:b/>
          <w:bCs/>
        </w:rPr>
        <w:t xml:space="preserve"> </w:t>
      </w:r>
      <w:r w:rsidRPr="001A5968">
        <w:t>Each Site Participant agrees</w:t>
      </w:r>
      <w:r>
        <w:t xml:space="preserve"> </w:t>
      </w:r>
      <w:r w:rsidRPr="001A5968">
        <w:t>that:</w:t>
      </w:r>
    </w:p>
    <w:p w14:paraId="037296A3" w14:textId="77777777" w:rsidR="003A3F2B" w:rsidRDefault="00945585" w:rsidP="00945585">
      <w:pPr>
        <w:pStyle w:val="ListParagraph"/>
        <w:numPr>
          <w:ilvl w:val="2"/>
          <w:numId w:val="25"/>
        </w:numPr>
        <w:autoSpaceDE w:val="0"/>
        <w:autoSpaceDN w:val="0"/>
        <w:adjustRightInd w:val="0"/>
      </w:pPr>
      <w:r w:rsidRPr="001A5968">
        <w:t xml:space="preserve">All Contributed </w:t>
      </w:r>
      <w:r w:rsidRPr="008F2687">
        <w:t xml:space="preserve">Data shall be disclosed by such Site Participant to the </w:t>
      </w:r>
      <w:r w:rsidR="00FA2FF7" w:rsidRPr="008F2687">
        <w:t>DCC</w:t>
      </w:r>
      <w:r w:rsidRPr="008F2687">
        <w:t xml:space="preserve"> for inclusion in the CISTEM2 Database in accordance with </w:t>
      </w:r>
      <w:proofErr w:type="spellStart"/>
      <w:r w:rsidRPr="008F2687">
        <w:t>PCORnet</w:t>
      </w:r>
      <w:proofErr w:type="spellEnd"/>
      <w:r w:rsidRPr="008F2687">
        <w:t xml:space="preserve"> and GPC Policies and Research Protocol. All Structured Data shall be disclosed by Site Participant in format that is in accordance with the Common Data Model, or as otherwise determined by the </w:t>
      </w:r>
      <w:r w:rsidR="00FA2FF7" w:rsidRPr="008F2687">
        <w:t>DCC</w:t>
      </w:r>
      <w:r w:rsidRPr="008F2687">
        <w:t xml:space="preserve">. </w:t>
      </w:r>
    </w:p>
    <w:p w14:paraId="3B4BEB1D" w14:textId="08198C4F" w:rsidR="00945585" w:rsidRPr="008F2687" w:rsidRDefault="00062022" w:rsidP="00945585">
      <w:pPr>
        <w:pStyle w:val="ListParagraph"/>
        <w:numPr>
          <w:ilvl w:val="2"/>
          <w:numId w:val="25"/>
        </w:numPr>
        <w:autoSpaceDE w:val="0"/>
        <w:autoSpaceDN w:val="0"/>
        <w:adjustRightInd w:val="0"/>
      </w:pPr>
      <w:r w:rsidRPr="00062022">
        <w:t>Site Participant may, upon mutual agreement</w:t>
      </w:r>
      <w:r w:rsidR="0063406B">
        <w:t xml:space="preserve"> with </w:t>
      </w:r>
      <w:r w:rsidR="00C168EF">
        <w:t xml:space="preserve">the </w:t>
      </w:r>
      <w:r w:rsidR="0063406B">
        <w:t>Study Team</w:t>
      </w:r>
      <w:r w:rsidRPr="00062022">
        <w:t>, be selected to provide Unstructured Data on an optional basis</w:t>
      </w:r>
      <w:r w:rsidR="009D2CBC">
        <w:t>.</w:t>
      </w:r>
      <w:r w:rsidR="00AB0138">
        <w:t xml:space="preserve"> </w:t>
      </w:r>
      <w:r w:rsidR="00945585" w:rsidRPr="008F2687">
        <w:t xml:space="preserve">All Unstructured Data shall be provided in accordance with the standards set forth in the Research Protocol and its supplements, which shall require Site Participants to perform best-practice De-Identification techniques locally, using known patient identifiers and pattern recognition and to transmit Unstructured Data in flat file versions of obfuscated text to the </w:t>
      </w:r>
      <w:r w:rsidR="00FA2FF7" w:rsidRPr="008F2687">
        <w:t>DCC</w:t>
      </w:r>
      <w:r w:rsidR="00945585" w:rsidRPr="008F2687">
        <w:t>, who will convert such Unstructured Data into Limited Data Sets or De-Identified Data.</w:t>
      </w:r>
    </w:p>
    <w:p w14:paraId="6A87799F" w14:textId="69775F66" w:rsidR="00945585" w:rsidRPr="008F2687" w:rsidRDefault="00945585" w:rsidP="00945585">
      <w:pPr>
        <w:pStyle w:val="ListParagraph"/>
        <w:numPr>
          <w:ilvl w:val="2"/>
          <w:numId w:val="25"/>
        </w:numPr>
        <w:autoSpaceDE w:val="0"/>
        <w:autoSpaceDN w:val="0"/>
        <w:adjustRightInd w:val="0"/>
      </w:pPr>
      <w:r w:rsidRPr="008F2687">
        <w:t xml:space="preserve">Site Participant has collected, used, secured and disclosed, and shall continue to collect, use, secure and disclose, the Contributed Data it provides to the </w:t>
      </w:r>
      <w:r w:rsidR="00FA2FF7" w:rsidRPr="008F2687">
        <w:t>DCC</w:t>
      </w:r>
      <w:r w:rsidRPr="008F2687">
        <w:t xml:space="preserve"> in full compliance with applicable Legal Requirements, including, without limitation, HIPAA.</w:t>
      </w:r>
    </w:p>
    <w:p w14:paraId="6A51AA8A" w14:textId="7A61E087" w:rsidR="00945585" w:rsidRPr="008F2687" w:rsidRDefault="00945585" w:rsidP="00945585">
      <w:pPr>
        <w:pStyle w:val="ListParagraph"/>
        <w:numPr>
          <w:ilvl w:val="2"/>
          <w:numId w:val="25"/>
        </w:numPr>
        <w:autoSpaceDE w:val="0"/>
        <w:autoSpaceDN w:val="0"/>
        <w:adjustRightInd w:val="0"/>
      </w:pPr>
      <w:r w:rsidRPr="008F2687">
        <w:t xml:space="preserve">Site Participant has obtained all necessary consents and authorizations to disclose any Contributed Data provided to the </w:t>
      </w:r>
      <w:r w:rsidR="00FA2FF7" w:rsidRPr="008F2687">
        <w:t>DCC</w:t>
      </w:r>
      <w:r w:rsidRPr="008F2687">
        <w:t xml:space="preserve"> for the purposes set forth in this Agreement, to the extent applicable. The Parties understand and agree that Site Participants may provide Contributed Data that is covered by (</w:t>
      </w:r>
      <w:proofErr w:type="spellStart"/>
      <w:r w:rsidRPr="008F2687">
        <w:t>i</w:t>
      </w:r>
      <w:proofErr w:type="spellEnd"/>
      <w:r w:rsidRPr="008F2687">
        <w:t xml:space="preserve">) an Informed Consent and HIPAA </w:t>
      </w:r>
      <w:r w:rsidRPr="008F2687">
        <w:lastRenderedPageBreak/>
        <w:t xml:space="preserve">Authorization or (ii) an IRB Waiver, and that such </w:t>
      </w:r>
      <w:r w:rsidR="00B67DC9">
        <w:t>Contributed</w:t>
      </w:r>
      <w:r w:rsidR="00B67DC9" w:rsidRPr="008F2687">
        <w:t xml:space="preserve"> </w:t>
      </w:r>
      <w:r w:rsidRPr="008F2687">
        <w:t>Data does not constitute Protected Health Information under HIPAA.</w:t>
      </w:r>
    </w:p>
    <w:p w14:paraId="5A0871E8" w14:textId="7DFD73D7" w:rsidR="00945585" w:rsidRPr="008F2687" w:rsidRDefault="00945585" w:rsidP="00945585">
      <w:pPr>
        <w:pStyle w:val="ListParagraph"/>
        <w:numPr>
          <w:ilvl w:val="2"/>
          <w:numId w:val="25"/>
        </w:numPr>
        <w:autoSpaceDE w:val="0"/>
        <w:autoSpaceDN w:val="0"/>
        <w:adjustRightInd w:val="0"/>
      </w:pPr>
      <w:r w:rsidRPr="008F2687">
        <w:t xml:space="preserve">Site Participant will not knowingly provide Contributed Data to the </w:t>
      </w:r>
      <w:r w:rsidR="00FA2FF7" w:rsidRPr="008F2687">
        <w:t>DCC</w:t>
      </w:r>
      <w:r w:rsidRPr="008F2687">
        <w:t xml:space="preserve"> that misappropriates, violates or infringes any rights of the </w:t>
      </w:r>
      <w:r w:rsidR="00FA2FF7" w:rsidRPr="008F2687">
        <w:t>DCC</w:t>
      </w:r>
      <w:r w:rsidRPr="008F2687">
        <w:t xml:space="preserve"> or any third party.</w:t>
      </w:r>
    </w:p>
    <w:p w14:paraId="1106C234" w14:textId="69FF1219" w:rsidR="00945585" w:rsidRDefault="00945585" w:rsidP="00945585">
      <w:pPr>
        <w:pStyle w:val="ListParagraph"/>
        <w:numPr>
          <w:ilvl w:val="2"/>
          <w:numId w:val="25"/>
        </w:numPr>
        <w:autoSpaceDE w:val="0"/>
        <w:autoSpaceDN w:val="0"/>
        <w:adjustRightInd w:val="0"/>
      </w:pPr>
      <w:r w:rsidRPr="008F2687">
        <w:t xml:space="preserve">As between Site Participant and </w:t>
      </w:r>
      <w:r w:rsidR="00FA2FF7" w:rsidRPr="008F2687">
        <w:t>DCC</w:t>
      </w:r>
      <w:r w:rsidRPr="008F2687">
        <w:t xml:space="preserve">, Site Participant is solely responsible for ensuring that any Contributed Data that such Site Participant provides to the </w:t>
      </w:r>
      <w:r w:rsidR="00FA2FF7" w:rsidRPr="008F2687">
        <w:t>DCC</w:t>
      </w:r>
      <w:r w:rsidRPr="008F2687">
        <w:t xml:space="preserve"> for curation and inclusion in the CISTEM2 Database accurately reflects the information held by the Site Participant (in its EHR or otherwise), and, at the time of the provision of the Contributed Data to the </w:t>
      </w:r>
      <w:r w:rsidR="00FA2FF7" w:rsidRPr="008F2687">
        <w:t>DCC</w:t>
      </w:r>
      <w:r w:rsidRPr="008F2687">
        <w:t>, Contributed Data will be transmitted securely and free from any viruses or any other contaminants or disabling devices and, to the best of its knowledge, any material that may violate or infringe any patent, copyright, trademark, service mark, trade secret</w:t>
      </w:r>
      <w:r w:rsidRPr="001A5968">
        <w:t xml:space="preserve"> or any other right of any third party or any</w:t>
      </w:r>
      <w:r>
        <w:t xml:space="preserve"> </w:t>
      </w:r>
      <w:r w:rsidRPr="001A5968">
        <w:t xml:space="preserve">material that is otherwise unlawful, obscene or objectionable. </w:t>
      </w:r>
    </w:p>
    <w:p w14:paraId="4B54EE1A" w14:textId="304A7E1F" w:rsidR="00945585" w:rsidRPr="001A5968" w:rsidRDefault="00945585" w:rsidP="00945585">
      <w:pPr>
        <w:pStyle w:val="ListParagraph"/>
        <w:numPr>
          <w:ilvl w:val="2"/>
          <w:numId w:val="25"/>
        </w:numPr>
        <w:autoSpaceDE w:val="0"/>
        <w:autoSpaceDN w:val="0"/>
        <w:adjustRightInd w:val="0"/>
      </w:pPr>
      <w:r w:rsidRPr="001A5968">
        <w:t xml:space="preserve">The </w:t>
      </w:r>
      <w:r w:rsidR="00FA2FF7" w:rsidRPr="008520D2">
        <w:t>DCC</w:t>
      </w:r>
      <w:r w:rsidRPr="001A5968">
        <w:t xml:space="preserve"> shall curate Contributed Data and make available</w:t>
      </w:r>
      <w:r>
        <w:t xml:space="preserve"> </w:t>
      </w:r>
      <w:r w:rsidRPr="001A5968">
        <w:t xml:space="preserve">Curated Data to other Site Participants and </w:t>
      </w:r>
      <w:r>
        <w:t>approved study team members</w:t>
      </w:r>
      <w:r w:rsidRPr="001A5968">
        <w:t xml:space="preserve"> as permitted</w:t>
      </w:r>
      <w:r>
        <w:t xml:space="preserve"> </w:t>
      </w:r>
      <w:r w:rsidRPr="001A5968">
        <w:t>under this Agreement only in reliance on such Site Participant’s</w:t>
      </w:r>
      <w:r>
        <w:t xml:space="preserve"> </w:t>
      </w:r>
      <w:r w:rsidRPr="001A5968">
        <w:t>representations set forth in this Agreement. Site Participant shall assume</w:t>
      </w:r>
      <w:r>
        <w:t xml:space="preserve"> </w:t>
      </w:r>
      <w:r w:rsidRPr="001A5968">
        <w:t>and be solely responsible for any reporting obligations under any Legal</w:t>
      </w:r>
      <w:r>
        <w:t xml:space="preserve"> </w:t>
      </w:r>
      <w:r w:rsidRPr="001A5968">
        <w:t>Requirements or contract arising from such Site Participant’s breach of</w:t>
      </w:r>
      <w:r>
        <w:t xml:space="preserve"> </w:t>
      </w:r>
      <w:r w:rsidRPr="001A5968">
        <w:t xml:space="preserve">this Section </w:t>
      </w:r>
      <w:r>
        <w:t>2(b).</w:t>
      </w:r>
      <w:r>
        <w:br/>
      </w:r>
    </w:p>
    <w:p w14:paraId="334B651C" w14:textId="77777777" w:rsidR="00C66EBB" w:rsidRPr="001A2B19" w:rsidRDefault="00945585" w:rsidP="00F152A9">
      <w:pPr>
        <w:pStyle w:val="ListParagraph"/>
        <w:numPr>
          <w:ilvl w:val="0"/>
          <w:numId w:val="25"/>
        </w:numPr>
        <w:autoSpaceDE w:val="0"/>
        <w:autoSpaceDN w:val="0"/>
        <w:adjustRightInd w:val="0"/>
      </w:pPr>
      <w:r w:rsidRPr="00E2047A">
        <w:rPr>
          <w:b/>
          <w:bCs/>
          <w:u w:val="single"/>
        </w:rPr>
        <w:t>Curated Data.</w:t>
      </w:r>
    </w:p>
    <w:p w14:paraId="6D0DAB95" w14:textId="77777777" w:rsidR="00190FE7" w:rsidRPr="001A2B19" w:rsidRDefault="00190FE7" w:rsidP="001A2B19">
      <w:pPr>
        <w:pStyle w:val="ListParagraph"/>
        <w:autoSpaceDE w:val="0"/>
        <w:autoSpaceDN w:val="0"/>
        <w:adjustRightInd w:val="0"/>
        <w:ind w:left="360"/>
      </w:pPr>
    </w:p>
    <w:p w14:paraId="1CFF110C" w14:textId="77777777" w:rsidR="00C66EBB" w:rsidRPr="009747A7" w:rsidRDefault="00C66EBB" w:rsidP="00C66EBB">
      <w:pPr>
        <w:pStyle w:val="ListParagraph"/>
        <w:numPr>
          <w:ilvl w:val="1"/>
          <w:numId w:val="25"/>
        </w:numPr>
        <w:autoSpaceDE w:val="0"/>
        <w:autoSpaceDN w:val="0"/>
        <w:adjustRightInd w:val="0"/>
        <w:rPr>
          <w:b/>
          <w:bCs/>
        </w:rPr>
      </w:pPr>
      <w:r>
        <w:rPr>
          <w:b/>
          <w:bCs/>
        </w:rPr>
        <w:t xml:space="preserve">Data </w:t>
      </w:r>
      <w:r w:rsidRPr="009747A7">
        <w:rPr>
          <w:b/>
          <w:bCs/>
        </w:rPr>
        <w:t>Coordinating Center Use and Disclosure of Curated Data.</w:t>
      </w:r>
    </w:p>
    <w:p w14:paraId="003DBBC0" w14:textId="77777777" w:rsidR="00C66EBB" w:rsidRPr="008520D2" w:rsidRDefault="00C66EBB" w:rsidP="00C66EBB">
      <w:pPr>
        <w:pStyle w:val="ListParagraph"/>
        <w:numPr>
          <w:ilvl w:val="2"/>
          <w:numId w:val="25"/>
        </w:numPr>
        <w:autoSpaceDE w:val="0"/>
        <w:autoSpaceDN w:val="0"/>
        <w:adjustRightInd w:val="0"/>
      </w:pPr>
      <w:r w:rsidRPr="001A5968">
        <w:t>Each Site Participant hereby grants (or has caused the applicable licensor</w:t>
      </w:r>
      <w:r>
        <w:t xml:space="preserve"> </w:t>
      </w:r>
      <w:r w:rsidRPr="001A5968">
        <w:t xml:space="preserve">or rights-holder to grant) to </w:t>
      </w:r>
      <w:r w:rsidRPr="008520D2">
        <w:t xml:space="preserve">the DCC a worldwide, royalty-free, non-exclusive, limited license, with the right to grant sublicenses through multiple tiers, to access, use, and disclose the Curated Data only to support, maintain, provide and improve the CISTEM2 Database to support the research mission of CISTEM2 in a manner consistent with the Research Protocol, applicable Legal Requirements, and </w:t>
      </w:r>
      <w:proofErr w:type="spellStart"/>
      <w:r w:rsidRPr="008520D2">
        <w:t>PCORnet</w:t>
      </w:r>
      <w:proofErr w:type="spellEnd"/>
      <w:r w:rsidRPr="008520D2">
        <w:t xml:space="preserve"> and GPC Policies, and as set forth in this Agreement.</w:t>
      </w:r>
    </w:p>
    <w:p w14:paraId="23A6D444" w14:textId="79E9C38F" w:rsidR="00945585" w:rsidRPr="008520D2" w:rsidRDefault="00C66EBB" w:rsidP="001A2B19">
      <w:pPr>
        <w:pStyle w:val="ListParagraph"/>
        <w:numPr>
          <w:ilvl w:val="2"/>
          <w:numId w:val="25"/>
        </w:numPr>
        <w:autoSpaceDE w:val="0"/>
        <w:autoSpaceDN w:val="0"/>
        <w:adjustRightInd w:val="0"/>
      </w:pPr>
      <w:r w:rsidRPr="008520D2">
        <w:t xml:space="preserve">The DCC agrees to use, secure, disclose, and maintain the Curated Data, including </w:t>
      </w:r>
      <w:r w:rsidR="00CD6C85">
        <w:t>Limited</w:t>
      </w:r>
      <w:r w:rsidRPr="008520D2">
        <w:t xml:space="preserve"> Data</w:t>
      </w:r>
      <w:r w:rsidR="00CD6C85">
        <w:t xml:space="preserve"> Set</w:t>
      </w:r>
      <w:r w:rsidRPr="008520D2">
        <w:t xml:space="preserve"> and De-Identified Data, in the CISTEM2 Database in full compliance with applicable Legal Requirements, including without limitation, HIPAA. To the extent such Curated Data constitutes a Limited Data Set under HIPAA, the DCC will ensure the </w:t>
      </w:r>
      <w:r>
        <w:t>approved use of the data</w:t>
      </w:r>
      <w:r w:rsidRPr="008520D2">
        <w:t xml:space="preserve"> complies with the requirements set forth in 45 C.F.R. § 164.514(e).</w:t>
      </w:r>
      <w:r w:rsidR="00945585">
        <w:rPr>
          <w:b/>
          <w:bCs/>
          <w:u w:val="single"/>
        </w:rPr>
        <w:br/>
      </w:r>
    </w:p>
    <w:p w14:paraId="285E57B6" w14:textId="0F7DC92B" w:rsidR="00945585" w:rsidRPr="004B685C" w:rsidRDefault="00945585" w:rsidP="00945585">
      <w:pPr>
        <w:pStyle w:val="ListParagraph"/>
        <w:numPr>
          <w:ilvl w:val="0"/>
          <w:numId w:val="25"/>
        </w:numPr>
        <w:rPr>
          <w:b/>
          <w:bCs/>
        </w:rPr>
      </w:pPr>
      <w:r w:rsidRPr="00842DD3">
        <w:rPr>
          <w:b/>
          <w:bCs/>
          <w:u w:val="single"/>
        </w:rPr>
        <w:t>PPRL Hashes.</w:t>
      </w:r>
      <w:r w:rsidRPr="009923CB">
        <w:rPr>
          <w:b/>
          <w:bCs/>
        </w:rPr>
        <w:t xml:space="preserve"> </w:t>
      </w:r>
      <w:r w:rsidRPr="001A5968">
        <w:t xml:space="preserve">The obligations set forth in this Section </w:t>
      </w:r>
      <w:r>
        <w:t>4</w:t>
      </w:r>
      <w:r w:rsidRPr="001A5968">
        <w:t xml:space="preserve"> apply only to </w:t>
      </w:r>
      <w:r w:rsidR="00552BC0">
        <w:t>Contributed</w:t>
      </w:r>
      <w:r w:rsidR="00552BC0" w:rsidRPr="001A5968">
        <w:t xml:space="preserve"> </w:t>
      </w:r>
      <w:r w:rsidRPr="001A5968">
        <w:t xml:space="preserve">Data for which the </w:t>
      </w:r>
      <w:r w:rsidR="00CB66B4">
        <w:t>DCC</w:t>
      </w:r>
      <w:r w:rsidRPr="001A5968">
        <w:t xml:space="preserve"> will implement PPRL Hashes and are</w:t>
      </w:r>
      <w:r>
        <w:t xml:space="preserve"> </w:t>
      </w:r>
      <w:r w:rsidRPr="001A5968">
        <w:t>in addition to other obligations established by this Agreement.</w:t>
      </w:r>
      <w:r>
        <w:br/>
      </w:r>
    </w:p>
    <w:p w14:paraId="4657B88F" w14:textId="499EF406" w:rsidR="00945585" w:rsidRPr="00BA3561" w:rsidRDefault="00945585" w:rsidP="00945585">
      <w:pPr>
        <w:pStyle w:val="ListParagraph"/>
        <w:numPr>
          <w:ilvl w:val="1"/>
          <w:numId w:val="25"/>
        </w:numPr>
        <w:autoSpaceDE w:val="0"/>
        <w:autoSpaceDN w:val="0"/>
        <w:adjustRightInd w:val="0"/>
      </w:pPr>
      <w:r w:rsidRPr="001A5968">
        <w:t>Any PPRL Hashes are for the sole purpose of de-duplicating Contributed Data and linking Contributed Data with other data that</w:t>
      </w:r>
      <w:r>
        <w:t xml:space="preserve"> </w:t>
      </w:r>
      <w:r w:rsidRPr="001A5968">
        <w:t>also includes PPRL Hashes, including death registry data</w:t>
      </w:r>
      <w:r>
        <w:t>, transplant</w:t>
      </w:r>
      <w:r w:rsidRPr="001A5968">
        <w:t xml:space="preserve"> registry data</w:t>
      </w:r>
      <w:r>
        <w:t xml:space="preserve"> and other administrative </w:t>
      </w:r>
      <w:r w:rsidRPr="00BA3561">
        <w:t xml:space="preserve">databases, in accordance with the </w:t>
      </w:r>
      <w:proofErr w:type="spellStart"/>
      <w:r w:rsidRPr="00BA3561">
        <w:t>PCORnet</w:t>
      </w:r>
      <w:proofErr w:type="spellEnd"/>
      <w:r w:rsidRPr="00BA3561">
        <w:t xml:space="preserve"> and GPC policies and the Research Protocol. The </w:t>
      </w:r>
      <w:r w:rsidR="00FA2FF7" w:rsidRPr="00BA3561">
        <w:t>DCC</w:t>
      </w:r>
      <w:r w:rsidRPr="00BA3561">
        <w:t xml:space="preserve"> will not use any PPRL Hashes for any other purpose and shall not use such hashes to identify the subject of any Contributed Data or Curated Data provided by Site Participant, nor shall the </w:t>
      </w:r>
      <w:r w:rsidR="00CB66B4" w:rsidRPr="00BA3561">
        <w:t>DCC</w:t>
      </w:r>
      <w:r w:rsidRPr="00BA3561">
        <w:t xml:space="preserve"> disclose any PPRL Hashes to any other Party who does not need access to the PPRL Hashes for purposes of linking Contributed Data or Curated Data. The </w:t>
      </w:r>
      <w:r w:rsidR="00CB66B4" w:rsidRPr="00BA3561">
        <w:t xml:space="preserve">DCC </w:t>
      </w:r>
      <w:r w:rsidRPr="00BA3561">
        <w:t xml:space="preserve">specifically agrees not to </w:t>
      </w:r>
      <w:r w:rsidRPr="00BA3561">
        <w:lastRenderedPageBreak/>
        <w:t>use the PPRL Hashes to identify, re-identify, attempt to identify or to contact the subject of any Contributed Data or Curated Data provided under this Agreement.</w:t>
      </w:r>
      <w:r w:rsidRPr="00BA3561">
        <w:br/>
      </w:r>
    </w:p>
    <w:p w14:paraId="2E501ED1" w14:textId="2F3CDB67" w:rsidR="00945585" w:rsidRPr="001A5968" w:rsidRDefault="00945585" w:rsidP="00945585">
      <w:pPr>
        <w:pStyle w:val="ListParagraph"/>
        <w:numPr>
          <w:ilvl w:val="1"/>
          <w:numId w:val="25"/>
        </w:numPr>
        <w:autoSpaceDE w:val="0"/>
        <w:autoSpaceDN w:val="0"/>
        <w:adjustRightInd w:val="0"/>
      </w:pPr>
      <w:r w:rsidRPr="00BA3561">
        <w:t xml:space="preserve">The </w:t>
      </w:r>
      <w:r w:rsidR="00FA2FF7" w:rsidRPr="00BA3561">
        <w:t>DCC</w:t>
      </w:r>
      <w:r w:rsidRPr="00BA3561">
        <w:t xml:space="preserve"> shall u</w:t>
      </w:r>
      <w:r w:rsidRPr="001A5968">
        <w:t>se appropriate safeguards to prevent the use or</w:t>
      </w:r>
      <w:r>
        <w:t xml:space="preserve"> </w:t>
      </w:r>
      <w:r w:rsidRPr="001A5968">
        <w:t>disclosure of any PPRL Hashes other than as strictly necessary to link the</w:t>
      </w:r>
      <w:r>
        <w:t xml:space="preserve"> </w:t>
      </w:r>
      <w:r w:rsidRPr="001A5968">
        <w:t xml:space="preserve">Contributed Data or Curated Data in connection with the </w:t>
      </w:r>
      <w:r>
        <w:t>CISTEM2 project</w:t>
      </w:r>
      <w:r w:rsidRPr="001A5968">
        <w:t>.</w:t>
      </w:r>
    </w:p>
    <w:p w14:paraId="52BAFBBC" w14:textId="77777777" w:rsidR="00945585" w:rsidRPr="001A5968" w:rsidRDefault="00945585" w:rsidP="00945585">
      <w:pPr>
        <w:rPr>
          <w:b/>
          <w:bCs/>
        </w:rPr>
      </w:pPr>
    </w:p>
    <w:p w14:paraId="6A5843E5" w14:textId="2DCE61DE" w:rsidR="00945585" w:rsidRDefault="00945585" w:rsidP="00945585">
      <w:pPr>
        <w:pStyle w:val="ListParagraph"/>
        <w:numPr>
          <w:ilvl w:val="0"/>
          <w:numId w:val="25"/>
        </w:numPr>
        <w:autoSpaceDE w:val="0"/>
        <w:autoSpaceDN w:val="0"/>
        <w:adjustRightInd w:val="0"/>
      </w:pPr>
      <w:r w:rsidRPr="00262507">
        <w:rPr>
          <w:b/>
          <w:bCs/>
          <w:u w:val="single"/>
        </w:rPr>
        <w:t>Compliance Obligations.</w:t>
      </w:r>
      <w:r w:rsidRPr="00262507">
        <w:rPr>
          <w:b/>
          <w:bCs/>
        </w:rPr>
        <w:t xml:space="preserve"> </w:t>
      </w:r>
      <w:r w:rsidRPr="001A5968">
        <w:t>The Parties agree to comply with, and take all reasonable</w:t>
      </w:r>
      <w:r>
        <w:t xml:space="preserve"> </w:t>
      </w:r>
      <w:r w:rsidRPr="001A5968">
        <w:t xml:space="preserve">actions to maintain compliance with, the </w:t>
      </w:r>
      <w:proofErr w:type="spellStart"/>
      <w:r>
        <w:t>PCORnet</w:t>
      </w:r>
      <w:proofErr w:type="spellEnd"/>
      <w:r>
        <w:t xml:space="preserve"> and GPC </w:t>
      </w:r>
      <w:r w:rsidRPr="001A5968">
        <w:t xml:space="preserve">Policies </w:t>
      </w:r>
      <w:r>
        <w:t xml:space="preserve">and </w:t>
      </w:r>
      <w:r w:rsidRPr="001A5968">
        <w:t xml:space="preserve">the </w:t>
      </w:r>
      <w:r>
        <w:t>Research Protocol</w:t>
      </w:r>
      <w:r w:rsidRPr="001A5968">
        <w:t>, and to comply with all applicable Legal Requirements with respect to such Party’s</w:t>
      </w:r>
      <w:r>
        <w:t xml:space="preserve"> </w:t>
      </w:r>
      <w:r w:rsidRPr="001A5968">
        <w:t>activities hereunder. Site Participants shall cause each of its representatives that may have</w:t>
      </w:r>
      <w:r>
        <w:t xml:space="preserve"> </w:t>
      </w:r>
      <w:r w:rsidRPr="001A5968">
        <w:t xml:space="preserve">access to the </w:t>
      </w:r>
      <w:r w:rsidR="000A53BC">
        <w:t>DCC’s</w:t>
      </w:r>
      <w:r w:rsidRPr="001A5968">
        <w:t xml:space="preserve"> systems to comply with the </w:t>
      </w:r>
      <w:r w:rsidR="000A53BC">
        <w:t>DCC’s</w:t>
      </w:r>
      <w:r>
        <w:t xml:space="preserve"> </w:t>
      </w:r>
      <w:r w:rsidRPr="001A5968">
        <w:t>applicable policies and procedures.</w:t>
      </w:r>
    </w:p>
    <w:p w14:paraId="4CFC553A" w14:textId="3C470371" w:rsidR="00945585" w:rsidRPr="00E95272" w:rsidRDefault="00945585" w:rsidP="001A2B19"/>
    <w:p w14:paraId="075E80F8" w14:textId="023365EC" w:rsidR="00945585" w:rsidRDefault="00945585" w:rsidP="00945585">
      <w:pPr>
        <w:pStyle w:val="ListParagraph"/>
        <w:numPr>
          <w:ilvl w:val="0"/>
          <w:numId w:val="25"/>
        </w:numPr>
        <w:autoSpaceDE w:val="0"/>
        <w:autoSpaceDN w:val="0"/>
        <w:adjustRightInd w:val="0"/>
      </w:pPr>
      <w:r w:rsidRPr="00A60435">
        <w:rPr>
          <w:b/>
          <w:bCs/>
          <w:u w:val="single"/>
        </w:rPr>
        <w:t>Governance.</w:t>
      </w:r>
      <w:r w:rsidRPr="00A60435">
        <w:rPr>
          <w:b/>
          <w:bCs/>
        </w:rPr>
        <w:t xml:space="preserve"> </w:t>
      </w:r>
      <w:r w:rsidRPr="001A5968">
        <w:t>Notwithstanding the term and termination provisions set forth at Section 1</w:t>
      </w:r>
      <w:r>
        <w:t>0</w:t>
      </w:r>
      <w:r w:rsidRPr="001A5968">
        <w:t xml:space="preserve"> </w:t>
      </w:r>
      <w:r>
        <w:t xml:space="preserve">and 11 </w:t>
      </w:r>
      <w:r w:rsidRPr="001A5968">
        <w:t>herein, the</w:t>
      </w:r>
      <w:r>
        <w:t xml:space="preserve"> core study team member</w:t>
      </w:r>
      <w:r w:rsidRPr="001A5968">
        <w:t xml:space="preserve"> at its discretion may choose not to renew a Site Participant’s</w:t>
      </w:r>
      <w:r>
        <w:t xml:space="preserve"> </w:t>
      </w:r>
      <w:r w:rsidRPr="001A5968">
        <w:t xml:space="preserve">participation in the </w:t>
      </w:r>
      <w:r>
        <w:t xml:space="preserve">CISTEM2 project </w:t>
      </w:r>
      <w:r w:rsidRPr="001A5968">
        <w:t>if the Site</w:t>
      </w:r>
      <w:r>
        <w:t xml:space="preserve"> </w:t>
      </w:r>
      <w:r w:rsidRPr="001A5968">
        <w:t xml:space="preserve">Participant is </w:t>
      </w:r>
      <w:r>
        <w:t xml:space="preserve">found to be </w:t>
      </w:r>
      <w:r w:rsidRPr="001A5968">
        <w:t xml:space="preserve">not in good standing in accordance with the </w:t>
      </w:r>
      <w:proofErr w:type="spellStart"/>
      <w:r>
        <w:t>PCORnet</w:t>
      </w:r>
      <w:proofErr w:type="spellEnd"/>
      <w:r>
        <w:t xml:space="preserve"> and GPC policies, Research Protocol and </w:t>
      </w:r>
      <w:r w:rsidRPr="001A5968">
        <w:t>this Agreement.</w:t>
      </w:r>
    </w:p>
    <w:p w14:paraId="4F8656FA" w14:textId="77777777" w:rsidR="00945585" w:rsidRPr="00A60435" w:rsidRDefault="00945585" w:rsidP="00945585">
      <w:pPr>
        <w:pStyle w:val="ListParagraph"/>
        <w:rPr>
          <w:b/>
          <w:bCs/>
        </w:rPr>
      </w:pPr>
    </w:p>
    <w:p w14:paraId="6FC38717" w14:textId="77777777" w:rsidR="00945585" w:rsidRDefault="00945585" w:rsidP="00945585">
      <w:pPr>
        <w:pStyle w:val="ListParagraph"/>
        <w:numPr>
          <w:ilvl w:val="0"/>
          <w:numId w:val="25"/>
        </w:numPr>
        <w:autoSpaceDE w:val="0"/>
        <w:autoSpaceDN w:val="0"/>
        <w:adjustRightInd w:val="0"/>
      </w:pPr>
      <w:r w:rsidRPr="00B46052">
        <w:rPr>
          <w:b/>
          <w:bCs/>
          <w:u w:val="single"/>
        </w:rPr>
        <w:t>Expenses</w:t>
      </w:r>
      <w:r w:rsidRPr="00B46052">
        <w:rPr>
          <w:u w:val="single"/>
        </w:rPr>
        <w:t>.</w:t>
      </w:r>
      <w:r w:rsidRPr="001A5968">
        <w:t xml:space="preserve"> Each party shall be solely responsible for all costs and expenses incurred by</w:t>
      </w:r>
      <w:r>
        <w:t xml:space="preserve"> </w:t>
      </w:r>
      <w:r w:rsidRPr="001A5968">
        <w:t>such Party in the performance of this Agreement except as otherwise provided in this</w:t>
      </w:r>
      <w:r>
        <w:t xml:space="preserve"> </w:t>
      </w:r>
      <w:r w:rsidRPr="001A5968">
        <w:t>Agreement. For the avoidance of doubt, each Party understands it shall receive certain</w:t>
      </w:r>
      <w:r>
        <w:t xml:space="preserve"> </w:t>
      </w:r>
      <w:r w:rsidRPr="001A5968">
        <w:t xml:space="preserve">funding relating to the </w:t>
      </w:r>
      <w:r>
        <w:t>CISTEM2 project</w:t>
      </w:r>
      <w:r w:rsidRPr="001A5968">
        <w:t xml:space="preserve"> pursuant to the </w:t>
      </w:r>
      <w:r>
        <w:t>NIH</w:t>
      </w:r>
      <w:r w:rsidRPr="001A5968">
        <w:t xml:space="preserve"> Subawards.</w:t>
      </w:r>
    </w:p>
    <w:p w14:paraId="3B226821" w14:textId="77777777" w:rsidR="00945585" w:rsidRPr="00984BFD" w:rsidRDefault="00945585" w:rsidP="00945585">
      <w:pPr>
        <w:pStyle w:val="ListParagraph"/>
        <w:rPr>
          <w:b/>
          <w:bCs/>
        </w:rPr>
      </w:pPr>
    </w:p>
    <w:p w14:paraId="32018DAF" w14:textId="67BB0A55" w:rsidR="00945585" w:rsidRPr="00EF1BE0" w:rsidRDefault="00945585" w:rsidP="00945585">
      <w:pPr>
        <w:pStyle w:val="ListParagraph"/>
        <w:numPr>
          <w:ilvl w:val="0"/>
          <w:numId w:val="25"/>
        </w:numPr>
        <w:autoSpaceDE w:val="0"/>
        <w:autoSpaceDN w:val="0"/>
        <w:adjustRightInd w:val="0"/>
        <w:rPr>
          <w:u w:val="single"/>
        </w:rPr>
      </w:pPr>
      <w:r w:rsidRPr="00AA256D">
        <w:rPr>
          <w:b/>
          <w:bCs/>
          <w:u w:val="single"/>
        </w:rPr>
        <w:t>Acknowledgements; Disclaimer; Limitation of Liability</w:t>
      </w:r>
      <w:r w:rsidR="0008234B">
        <w:rPr>
          <w:b/>
          <w:bCs/>
          <w:u w:val="single"/>
        </w:rPr>
        <w:t>; Insurance</w:t>
      </w:r>
      <w:r w:rsidRPr="00AA256D">
        <w:rPr>
          <w:u w:val="single"/>
        </w:rPr>
        <w:t>.</w:t>
      </w:r>
      <w:r>
        <w:rPr>
          <w:u w:val="single"/>
        </w:rPr>
        <w:br/>
      </w:r>
    </w:p>
    <w:p w14:paraId="00A5484C" w14:textId="58418637" w:rsidR="00945585" w:rsidRPr="00414D46" w:rsidRDefault="00945585" w:rsidP="00C8280E">
      <w:pPr>
        <w:pStyle w:val="ListParagraph"/>
        <w:numPr>
          <w:ilvl w:val="1"/>
          <w:numId w:val="25"/>
        </w:numPr>
        <w:autoSpaceDE w:val="0"/>
        <w:autoSpaceDN w:val="0"/>
        <w:adjustRightInd w:val="0"/>
      </w:pPr>
      <w:r w:rsidRPr="00414D46">
        <w:rPr>
          <w:b/>
          <w:bCs/>
        </w:rPr>
        <w:t>Acknowledgements</w:t>
      </w:r>
      <w:r w:rsidRPr="00414D46">
        <w:t xml:space="preserve">. The Parties acknowledges that the </w:t>
      </w:r>
      <w:r w:rsidR="00FA2FF7" w:rsidRPr="00414D46">
        <w:t>DCC</w:t>
      </w:r>
      <w:r w:rsidRPr="00414D46">
        <w:t xml:space="preserve"> is creating and managing the CISTEM2 Database solely in furtherance of </w:t>
      </w:r>
      <w:r w:rsidR="00371451">
        <w:t>the</w:t>
      </w:r>
      <w:r w:rsidR="00371451" w:rsidRPr="00414D46">
        <w:t xml:space="preserve"> </w:t>
      </w:r>
      <w:r w:rsidRPr="00414D46">
        <w:t xml:space="preserve">Research Protocol. </w:t>
      </w:r>
      <w:r w:rsidRPr="00414D46">
        <w:br/>
      </w:r>
    </w:p>
    <w:p w14:paraId="5FD3374A" w14:textId="1E70B561" w:rsidR="00945585" w:rsidRDefault="00945585" w:rsidP="00945585">
      <w:pPr>
        <w:pStyle w:val="ListParagraph"/>
        <w:numPr>
          <w:ilvl w:val="1"/>
          <w:numId w:val="25"/>
        </w:numPr>
        <w:autoSpaceDE w:val="0"/>
        <w:autoSpaceDN w:val="0"/>
        <w:adjustRightInd w:val="0"/>
      </w:pPr>
      <w:r w:rsidRPr="00414D46">
        <w:rPr>
          <w:b/>
          <w:bCs/>
        </w:rPr>
        <w:t>Disclaimer</w:t>
      </w:r>
      <w:r w:rsidRPr="00414D46">
        <w:t xml:space="preserve">. The CISTEM2 Database, and access thereto, is provided on an “AS IS” and “AS AVAILABLE” basis. To the maximum extent permitted by applicable law, the </w:t>
      </w:r>
      <w:r w:rsidR="00FA2FF7" w:rsidRPr="00414D46">
        <w:t>DCC</w:t>
      </w:r>
      <w:r w:rsidRPr="00414D46">
        <w:t xml:space="preserve"> expressly disclaims all warranties and conditions, either express or implied, with respect to the CISTEM2 Database, including, but not limited to: all implied warranties and conditions of merchantability, title, fitness for a particular purpose, adequacy, or suitability for a particular purpose, use, or result, or arising from a course of dealing, usage, or trade practice; and any warranties of freedom from infringement of any domestic or foreign patents, copyrights, trademarks, trade secrets or other proprietary rights of any Party. The </w:t>
      </w:r>
      <w:r w:rsidR="00FA2FF7" w:rsidRPr="00414D46">
        <w:t>DCC</w:t>
      </w:r>
      <w:r w:rsidRPr="00414D46">
        <w:t xml:space="preserve"> specifically disclaims any warranty that the CISTEM2 Database will meet any Site Participant’s requirements or will operate in combinations or in a manner selected for use by such Site Participant, or that the CISTEM2 Database will be provided without error or interruption. The </w:t>
      </w:r>
      <w:r w:rsidR="00FA2FF7" w:rsidRPr="00414D46">
        <w:t>DCC</w:t>
      </w:r>
      <w:r w:rsidRPr="00414D46">
        <w:t xml:space="preserve"> shall not be liable for any losses or damages resulting from or due to (</w:t>
      </w:r>
      <w:proofErr w:type="spellStart"/>
      <w:r w:rsidRPr="00414D46">
        <w:t>i</w:t>
      </w:r>
      <w:proofErr w:type="spellEnd"/>
      <w:r w:rsidRPr="00414D46">
        <w:t xml:space="preserve">) mistakes or errors in Curated Data or (ii) service interruptions or downtime with respect to Site Participants’ access to or use of the CISTEM2 Database, even if the Coordinating Center has been advised of the possibility of such damages. The Parties agree not to seek to hold the </w:t>
      </w:r>
      <w:r w:rsidR="00FA2FF7" w:rsidRPr="00414D46">
        <w:t>DCC</w:t>
      </w:r>
      <w:r w:rsidRPr="00414D46">
        <w:t xml:space="preserve"> or any of the </w:t>
      </w:r>
      <w:r w:rsidR="00FA2FF7" w:rsidRPr="00414D46">
        <w:t>DCC</w:t>
      </w:r>
      <w:r w:rsidRPr="00414D46">
        <w:t>’s directors, officers, employees, medical staff, agents, contractors liable for the consequences of any action or inaction of any other Site</w:t>
      </w:r>
      <w:r w:rsidRPr="001A5968">
        <w:t xml:space="preserve"> Participant and/or </w:t>
      </w:r>
      <w:r w:rsidR="005C7831">
        <w:t>External Collaborator</w:t>
      </w:r>
      <w:r w:rsidRPr="001A5968">
        <w:t>.</w:t>
      </w:r>
      <w:r>
        <w:t xml:space="preserve"> </w:t>
      </w:r>
      <w:r>
        <w:br/>
      </w:r>
    </w:p>
    <w:p w14:paraId="44FD0E1D" w14:textId="2D4F9698" w:rsidR="00945585" w:rsidRDefault="00945585" w:rsidP="00945585">
      <w:pPr>
        <w:pStyle w:val="ListParagraph"/>
        <w:numPr>
          <w:ilvl w:val="1"/>
          <w:numId w:val="25"/>
        </w:numPr>
        <w:autoSpaceDE w:val="0"/>
        <w:autoSpaceDN w:val="0"/>
        <w:adjustRightInd w:val="0"/>
      </w:pPr>
      <w:r w:rsidRPr="00472C95">
        <w:rPr>
          <w:b/>
          <w:bCs/>
        </w:rPr>
        <w:lastRenderedPageBreak/>
        <w:t xml:space="preserve">Limitation of Liability. </w:t>
      </w:r>
      <w:r w:rsidR="00C90D11" w:rsidRPr="002B7F0D">
        <w:t xml:space="preserve">In no event will any Party be liable for any indirect, special, consequential, incidental, punitive or non-contractual damages or lost profit or income arising out of or related to this Agreement, even if a Party has been advised of the possibility thereof.  Each Party will be solely responsible for obtaining, and hereby represents that it has obtained, any necessary approvals and authorizations from </w:t>
      </w:r>
      <w:r w:rsidR="00A25BBE">
        <w:t>i</w:t>
      </w:r>
      <w:r w:rsidR="00C90D11" w:rsidRPr="002B7F0D">
        <w:t xml:space="preserve">ndividuals and Data </w:t>
      </w:r>
      <w:r w:rsidR="00A25BBE">
        <w:t>c</w:t>
      </w:r>
      <w:r w:rsidR="00C90D11" w:rsidRPr="002B7F0D">
        <w:t xml:space="preserve">ontributors, regarding the inclusion of </w:t>
      </w:r>
      <w:r w:rsidR="00A25BBE">
        <w:t xml:space="preserve">Contributed Data </w:t>
      </w:r>
      <w:r w:rsidR="00C90D11" w:rsidRPr="002B7F0D">
        <w:t>in the</w:t>
      </w:r>
      <w:r w:rsidR="00A25BBE">
        <w:t xml:space="preserve"> CISTEM2 Database</w:t>
      </w:r>
      <w:r w:rsidR="00C90D11" w:rsidRPr="002B7F0D">
        <w:t>. Each Party agrees to be responsible for the negligence, of any of its</w:t>
      </w:r>
      <w:r w:rsidR="00A25BBE">
        <w:t xml:space="preserve"> Authorized Users</w:t>
      </w:r>
      <w:r w:rsidR="00C90D11" w:rsidRPr="002B7F0D">
        <w:t xml:space="preserve">, and for assuring the </w:t>
      </w:r>
      <w:r w:rsidR="00A25BBE">
        <w:t xml:space="preserve">Authorized User’s </w:t>
      </w:r>
      <w:r w:rsidR="00C90D11" w:rsidRPr="002B7F0D">
        <w:t xml:space="preserve">compliance with the agreement(s) governing the </w:t>
      </w:r>
      <w:r w:rsidR="00A25BBE">
        <w:t xml:space="preserve">Authorized User’s </w:t>
      </w:r>
      <w:r w:rsidR="00B55CD9">
        <w:t>submission to and receipt</w:t>
      </w:r>
      <w:r w:rsidR="00B55CD9" w:rsidRPr="002B7F0D">
        <w:t xml:space="preserve"> </w:t>
      </w:r>
      <w:r w:rsidR="00C90D11" w:rsidRPr="002B7F0D">
        <w:t xml:space="preserve">of </w:t>
      </w:r>
      <w:r w:rsidR="000A6012">
        <w:t>Contributed Data</w:t>
      </w:r>
      <w:r w:rsidR="00C90D11" w:rsidRPr="002B7F0D">
        <w:t>. No Party will be responsible for claims, expenses, damages or liabilities arising out of the negligence or wrongful act or omission of another Party or that other Party’s agents, servants or employees in connection with this Agreement. Liability for Parties that are state institutions is limited to the extent of liability incurred under the Party’s applicable state tort claims act.</w:t>
      </w:r>
      <w:r w:rsidR="00CF74A1">
        <w:t xml:space="preserve"> </w:t>
      </w:r>
      <w:r w:rsidR="00CF74A1" w:rsidRPr="00760F06">
        <w:t>Each Party shall be responsible for its own negligent acts and omissions under this Agreement and the negligent acts or omissions of its employees, officers, or directors, to the extent allowed by law.</w:t>
      </w:r>
      <w:r w:rsidR="00CF74A1">
        <w:t xml:space="preserve"> </w:t>
      </w:r>
      <w:r w:rsidR="00CF74A1" w:rsidRPr="00F36D9F">
        <w:t>Under no circumstances will any Party be liable to another Party for any indirect or consequential damages of any kind, including lost profits (</w:t>
      </w:r>
      <w:proofErr w:type="gramStart"/>
      <w:r w:rsidR="00CF74A1" w:rsidRPr="00F36D9F">
        <w:t>whether or not</w:t>
      </w:r>
      <w:proofErr w:type="gramEnd"/>
      <w:r w:rsidR="00CF74A1" w:rsidRPr="00F36D9F">
        <w:t xml:space="preserve"> the Parties have been advised of such loss or damage) arising in any way in connection with this Agreement.</w:t>
      </w:r>
      <w:r>
        <w:br/>
      </w:r>
    </w:p>
    <w:p w14:paraId="15AF4EB5" w14:textId="36529222" w:rsidR="00F36D9F" w:rsidRDefault="003E4B64" w:rsidP="003E4B64">
      <w:pPr>
        <w:pStyle w:val="ListParagraph"/>
        <w:numPr>
          <w:ilvl w:val="1"/>
          <w:numId w:val="25"/>
        </w:numPr>
        <w:autoSpaceDE w:val="0"/>
        <w:autoSpaceDN w:val="0"/>
        <w:adjustRightInd w:val="0"/>
      </w:pPr>
      <w:r>
        <w:rPr>
          <w:b/>
          <w:bCs/>
        </w:rPr>
        <w:t xml:space="preserve">Insurance. </w:t>
      </w:r>
      <w:r w:rsidR="00F36D9F" w:rsidRPr="00F36D9F">
        <w:t>Each Party shall maintain in force at its sole cost and expense with reputable insurance companies, insurance of a type and in an amount reasonably sufficient to protect against liability hereunder.  In addition to such insurance and/or in the alternative, a Party may maintain a program of self-insurance to protect against the same.  Each Party shall have the right to request the appropriate certificates of insurance from the other Parties for the purpose of ascertaining the sufficiency of such coverage.  Notwithstanding any other terms or conditions of this Agreement, no state/federal public institution that is an instrumentality of a state/federal government shall be required to comply with the insurance requirements of this Section so long as such institution relies on the applicable law of its state/federal jurisdiction to protect and limit its liability as an instrumentality of such state/federal government.</w:t>
      </w:r>
    </w:p>
    <w:p w14:paraId="000FEC5F" w14:textId="77777777" w:rsidR="00760F06" w:rsidRDefault="00760F06" w:rsidP="002B7F0D">
      <w:pPr>
        <w:pStyle w:val="ListParagraph"/>
        <w:autoSpaceDE w:val="0"/>
        <w:autoSpaceDN w:val="0"/>
        <w:adjustRightInd w:val="0"/>
        <w:ind w:left="1008"/>
      </w:pPr>
    </w:p>
    <w:p w14:paraId="3B1359FC" w14:textId="77777777" w:rsidR="00945585" w:rsidRPr="001A5968" w:rsidRDefault="00945585" w:rsidP="00945585">
      <w:pPr>
        <w:pStyle w:val="ListParagraph"/>
        <w:numPr>
          <w:ilvl w:val="1"/>
          <w:numId w:val="25"/>
        </w:numPr>
        <w:autoSpaceDE w:val="0"/>
        <w:autoSpaceDN w:val="0"/>
        <w:adjustRightInd w:val="0"/>
      </w:pPr>
      <w:r w:rsidRPr="001A5968">
        <w:t>THE FOREGOING LIMITATION OF LIABILITY WILL COVER, WITHOUT</w:t>
      </w:r>
      <w:r>
        <w:t xml:space="preserve"> </w:t>
      </w:r>
      <w:r w:rsidRPr="001A5968">
        <w:t>LIMITATION, ANY OTHER INJURY, ARISING, DIRECTLY OR</w:t>
      </w:r>
      <w:r>
        <w:t xml:space="preserve"> </w:t>
      </w:r>
      <w:r w:rsidRPr="001A5968">
        <w:t>INDIRECTLY, FROM A PARTY’S USE OF THE DATA AS PERMITTED</w:t>
      </w:r>
      <w:r>
        <w:t xml:space="preserve"> </w:t>
      </w:r>
      <w:r w:rsidRPr="001A5968">
        <w:t>HEREUNDER.</w:t>
      </w:r>
    </w:p>
    <w:p w14:paraId="706FDE27" w14:textId="77777777" w:rsidR="00945585" w:rsidRPr="001A5968" w:rsidRDefault="00945585" w:rsidP="00945585">
      <w:pPr>
        <w:autoSpaceDE w:val="0"/>
        <w:autoSpaceDN w:val="0"/>
        <w:adjustRightInd w:val="0"/>
        <w:rPr>
          <w:color w:val="000000"/>
        </w:rPr>
      </w:pPr>
    </w:p>
    <w:p w14:paraId="0EAA748F" w14:textId="53AA1030" w:rsidR="00945585" w:rsidRDefault="00945585" w:rsidP="00945585">
      <w:pPr>
        <w:pStyle w:val="ListParagraph"/>
        <w:numPr>
          <w:ilvl w:val="0"/>
          <w:numId w:val="25"/>
        </w:numPr>
        <w:autoSpaceDE w:val="0"/>
        <w:autoSpaceDN w:val="0"/>
        <w:adjustRightInd w:val="0"/>
      </w:pPr>
      <w:r w:rsidRPr="00157748">
        <w:rPr>
          <w:b/>
          <w:bCs/>
          <w:u w:val="single"/>
        </w:rPr>
        <w:t>Term.</w:t>
      </w:r>
      <w:r w:rsidRPr="001A5968">
        <w:t xml:space="preserve"> This Agreement shall be effective as of the Effective Date hereof and shall</w:t>
      </w:r>
      <w:r>
        <w:t xml:space="preserve"> </w:t>
      </w:r>
      <w:r w:rsidRPr="001A5968">
        <w:t>continue until</w:t>
      </w:r>
      <w:r>
        <w:t xml:space="preserve"> the completion of the study</w:t>
      </w:r>
      <w:r w:rsidRPr="001A5968">
        <w:t xml:space="preserve"> </w:t>
      </w:r>
      <w:r>
        <w:t>(</w:t>
      </w:r>
      <w:r w:rsidRPr="001A5968">
        <w:t>Ma</w:t>
      </w:r>
      <w:r>
        <w:t>rch</w:t>
      </w:r>
      <w:r w:rsidRPr="001A5968">
        <w:t xml:space="preserve"> </w:t>
      </w:r>
      <w:r>
        <w:t>31</w:t>
      </w:r>
      <w:r w:rsidRPr="001A5968">
        <w:t>, 202</w:t>
      </w:r>
      <w:r>
        <w:t>9) (“</w:t>
      </w:r>
      <w:r w:rsidRPr="00083A7A">
        <w:rPr>
          <w:b/>
          <w:bCs/>
        </w:rPr>
        <w:t>Initial Term</w:t>
      </w:r>
      <w:r>
        <w:t>”)</w:t>
      </w:r>
      <w:r w:rsidRPr="001A5968">
        <w:t>. This Agreement will thereafter</w:t>
      </w:r>
      <w:r>
        <w:t xml:space="preserve"> </w:t>
      </w:r>
      <w:r w:rsidRPr="001A5968">
        <w:t>be automatically renewed for</w:t>
      </w:r>
      <w:r>
        <w:t xml:space="preserve"> </w:t>
      </w:r>
      <w:r w:rsidR="00192A18">
        <w:t>three</w:t>
      </w:r>
      <w:r w:rsidR="00FB4595">
        <w:t xml:space="preserve"> d</w:t>
      </w:r>
      <w:r w:rsidR="00233D13">
        <w:t xml:space="preserve">ays </w:t>
      </w:r>
      <w:r w:rsidR="00192A18">
        <w:t xml:space="preserve">(3) </w:t>
      </w:r>
      <w:r w:rsidRPr="001A5968">
        <w:t>successive one-year terms (each a “</w:t>
      </w:r>
      <w:r w:rsidRPr="00083A7A">
        <w:rPr>
          <w:b/>
          <w:bCs/>
        </w:rPr>
        <w:t>Renewal Term</w:t>
      </w:r>
      <w:r w:rsidRPr="001A5968">
        <w:t>”</w:t>
      </w:r>
      <w:r>
        <w:t xml:space="preserve"> </w:t>
      </w:r>
      <w:r w:rsidRPr="001A5968">
        <w:t>and together with the Initial Term, the “</w:t>
      </w:r>
      <w:r w:rsidRPr="00083A7A">
        <w:rPr>
          <w:b/>
          <w:bCs/>
        </w:rPr>
        <w:t>Term</w:t>
      </w:r>
      <w:r w:rsidRPr="001A5968">
        <w:t>”), unless terminated in accordance</w:t>
      </w:r>
      <w:r>
        <w:t xml:space="preserve"> </w:t>
      </w:r>
      <w:r w:rsidRPr="001A5968">
        <w:t>with Section 11.</w:t>
      </w:r>
    </w:p>
    <w:p w14:paraId="3C464520" w14:textId="77777777" w:rsidR="00945585" w:rsidRPr="001A5968" w:rsidRDefault="00945585" w:rsidP="00945585">
      <w:pPr>
        <w:autoSpaceDE w:val="0"/>
        <w:autoSpaceDN w:val="0"/>
        <w:adjustRightInd w:val="0"/>
      </w:pPr>
    </w:p>
    <w:p w14:paraId="6ED6B8C9" w14:textId="68DFCC53" w:rsidR="00945585" w:rsidRDefault="00945585" w:rsidP="00945585">
      <w:pPr>
        <w:pStyle w:val="ListParagraph"/>
        <w:numPr>
          <w:ilvl w:val="0"/>
          <w:numId w:val="25"/>
        </w:numPr>
        <w:autoSpaceDE w:val="0"/>
        <w:autoSpaceDN w:val="0"/>
        <w:adjustRightInd w:val="0"/>
      </w:pPr>
      <w:r w:rsidRPr="006E1CD5">
        <w:rPr>
          <w:b/>
          <w:bCs/>
          <w:u w:val="single"/>
        </w:rPr>
        <w:t>Termination.</w:t>
      </w:r>
      <w:r w:rsidRPr="001A5968">
        <w:t xml:space="preserve"> </w:t>
      </w:r>
      <w:r>
        <w:br/>
      </w:r>
    </w:p>
    <w:p w14:paraId="3E7BE0E5" w14:textId="42ABEAFC" w:rsidR="00945585" w:rsidRPr="00414D46" w:rsidRDefault="00945585" w:rsidP="00945585">
      <w:pPr>
        <w:pStyle w:val="ListParagraph"/>
        <w:numPr>
          <w:ilvl w:val="1"/>
          <w:numId w:val="25"/>
        </w:numPr>
        <w:autoSpaceDE w:val="0"/>
        <w:autoSpaceDN w:val="0"/>
        <w:adjustRightInd w:val="0"/>
      </w:pPr>
      <w:r w:rsidRPr="001A5968">
        <w:t>Any Party may terminate its participation in this Agreement immediately</w:t>
      </w:r>
      <w:r>
        <w:t xml:space="preserve"> </w:t>
      </w:r>
      <w:r w:rsidRPr="001A5968">
        <w:t xml:space="preserve">for any or no reason after providing written notice to </w:t>
      </w:r>
      <w:r w:rsidRPr="00414D46">
        <w:t xml:space="preserve">the </w:t>
      </w:r>
      <w:r w:rsidR="00FA2FF7" w:rsidRPr="00414D46">
        <w:t>DCC</w:t>
      </w:r>
      <w:r w:rsidRPr="00414D46">
        <w:t>, upon at least ninety (90) days’ prior written notice.</w:t>
      </w:r>
      <w:r w:rsidRPr="00414D46">
        <w:br/>
      </w:r>
    </w:p>
    <w:p w14:paraId="316F7DFE" w14:textId="615122BA" w:rsidR="00945585" w:rsidRDefault="00945585" w:rsidP="00945585">
      <w:pPr>
        <w:pStyle w:val="ListParagraph"/>
        <w:numPr>
          <w:ilvl w:val="1"/>
          <w:numId w:val="25"/>
        </w:numPr>
        <w:autoSpaceDE w:val="0"/>
        <w:autoSpaceDN w:val="0"/>
        <w:adjustRightInd w:val="0"/>
      </w:pPr>
      <w:r w:rsidRPr="00414D46">
        <w:lastRenderedPageBreak/>
        <w:t xml:space="preserve">The CISTEM2 </w:t>
      </w:r>
      <w:r w:rsidR="00812E91" w:rsidRPr="00414D46">
        <w:t>s</w:t>
      </w:r>
      <w:r w:rsidRPr="00414D46">
        <w:t xml:space="preserve">tudy </w:t>
      </w:r>
      <w:r w:rsidR="00812E91" w:rsidRPr="00414D46">
        <w:t>t</w:t>
      </w:r>
      <w:r w:rsidRPr="00414D46">
        <w:t xml:space="preserve">eam and </w:t>
      </w:r>
      <w:r w:rsidR="00FA2FF7" w:rsidRPr="00414D46">
        <w:t>DCC</w:t>
      </w:r>
      <w:r w:rsidRPr="00414D46">
        <w:t xml:space="preserve"> may te</w:t>
      </w:r>
      <w:r w:rsidRPr="001A5968">
        <w:t xml:space="preserve">rminate </w:t>
      </w:r>
      <w:r w:rsidR="00F64907">
        <w:t xml:space="preserve">this Agreement </w:t>
      </w:r>
      <w:r w:rsidRPr="001A5968">
        <w:t xml:space="preserve">pursuant to Section </w:t>
      </w:r>
      <w:r w:rsidR="00C85000">
        <w:t>6</w:t>
      </w:r>
      <w:r w:rsidRPr="001A5968">
        <w:t xml:space="preserve"> above.</w:t>
      </w:r>
      <w:r>
        <w:br/>
      </w:r>
    </w:p>
    <w:p w14:paraId="701D3EA8" w14:textId="69B0D235" w:rsidR="00945585" w:rsidRPr="00414D46" w:rsidRDefault="00945585" w:rsidP="00945585">
      <w:pPr>
        <w:pStyle w:val="ListParagraph"/>
        <w:numPr>
          <w:ilvl w:val="1"/>
          <w:numId w:val="25"/>
        </w:numPr>
        <w:autoSpaceDE w:val="0"/>
        <w:autoSpaceDN w:val="0"/>
        <w:adjustRightInd w:val="0"/>
      </w:pPr>
      <w:r w:rsidRPr="00414D46">
        <w:rPr>
          <w:b/>
          <w:bCs/>
        </w:rPr>
        <w:t>Effect of Termination of Entire Agreement.</w:t>
      </w:r>
      <w:r w:rsidRPr="00414D46">
        <w:t xml:space="preserve"> </w:t>
      </w:r>
    </w:p>
    <w:p w14:paraId="01414347" w14:textId="3A892348" w:rsidR="00945585" w:rsidRPr="00F67B5B" w:rsidRDefault="00945585" w:rsidP="00945585">
      <w:pPr>
        <w:pStyle w:val="ListParagraph"/>
        <w:numPr>
          <w:ilvl w:val="2"/>
          <w:numId w:val="25"/>
        </w:numPr>
        <w:autoSpaceDE w:val="0"/>
        <w:autoSpaceDN w:val="0"/>
        <w:adjustRightInd w:val="0"/>
      </w:pPr>
      <w:r w:rsidRPr="00F67B5B">
        <w:t xml:space="preserve">All licenses granted in this Agreement with respect to Curated Data that have not already been approved in a Data Use Approval shall immediately terminate; provided, that any licenses granted in this Agreement to Curated Data that are already subject to a Data Use Approval shall continue solely for the purposes set forth in that Data Use </w:t>
      </w:r>
      <w:proofErr w:type="gramStart"/>
      <w:r w:rsidRPr="00F67B5B">
        <w:t>Approval;</w:t>
      </w:r>
      <w:proofErr w:type="gramEnd"/>
    </w:p>
    <w:p w14:paraId="6499889D" w14:textId="5DA83F51" w:rsidR="00945585" w:rsidRPr="00414D46" w:rsidRDefault="00945585" w:rsidP="00945585">
      <w:pPr>
        <w:pStyle w:val="ListParagraph"/>
        <w:numPr>
          <w:ilvl w:val="2"/>
          <w:numId w:val="25"/>
        </w:numPr>
        <w:autoSpaceDE w:val="0"/>
        <w:autoSpaceDN w:val="0"/>
        <w:adjustRightInd w:val="0"/>
      </w:pPr>
      <w:r w:rsidRPr="00414D46">
        <w:t xml:space="preserve">Any continued use of </w:t>
      </w:r>
      <w:r w:rsidR="00342A1A">
        <w:t xml:space="preserve">the Contributed </w:t>
      </w:r>
      <w:r w:rsidR="00387FEC">
        <w:t xml:space="preserve">Data </w:t>
      </w:r>
      <w:r w:rsidR="00342A1A">
        <w:t xml:space="preserve">and </w:t>
      </w:r>
      <w:r w:rsidRPr="00414D46">
        <w:t xml:space="preserve">Curated Data after the termination date shall be in full compliance with the Data Use Approval and this </w:t>
      </w:r>
      <w:proofErr w:type="gramStart"/>
      <w:r w:rsidRPr="00414D46">
        <w:t>Agreement;</w:t>
      </w:r>
      <w:proofErr w:type="gramEnd"/>
      <w:r w:rsidRPr="00414D46">
        <w:t xml:space="preserve"> </w:t>
      </w:r>
    </w:p>
    <w:p w14:paraId="711AE006" w14:textId="01C5D641" w:rsidR="00945585" w:rsidRPr="00510229" w:rsidRDefault="00945585" w:rsidP="00945585">
      <w:pPr>
        <w:pStyle w:val="ListParagraph"/>
        <w:numPr>
          <w:ilvl w:val="2"/>
          <w:numId w:val="25"/>
        </w:numPr>
        <w:autoSpaceDE w:val="0"/>
        <w:autoSpaceDN w:val="0"/>
        <w:adjustRightInd w:val="0"/>
        <w:rPr>
          <w:color w:val="000000"/>
        </w:rPr>
      </w:pPr>
      <w:r w:rsidRPr="00414D46">
        <w:t xml:space="preserve">The following Sections will survive termination of the entire Agreement: Sections 1, </w:t>
      </w:r>
      <w:r w:rsidR="00D03466">
        <w:t xml:space="preserve">7, </w:t>
      </w:r>
      <w:r w:rsidRPr="00414D46">
        <w:t>8, 9, 10, 11 and 1</w:t>
      </w:r>
      <w:r w:rsidR="00D03466">
        <w:t>3</w:t>
      </w:r>
      <w:r w:rsidRPr="00414D46">
        <w:t xml:space="preserve">. Sections 2 and 3 shall survive solely to the extent necessary to permit the </w:t>
      </w:r>
      <w:r w:rsidR="00FA2FF7" w:rsidRPr="00414D46">
        <w:t>DCC</w:t>
      </w:r>
      <w:r w:rsidRPr="001A5968">
        <w:t xml:space="preserve"> to destroy</w:t>
      </w:r>
      <w:r>
        <w:t xml:space="preserve"> </w:t>
      </w:r>
      <w:r w:rsidRPr="001A5968">
        <w:t xml:space="preserve">Contributed Data and Curated Data and to permit </w:t>
      </w:r>
      <w:r w:rsidR="00AF7A4B">
        <w:t xml:space="preserve">the </w:t>
      </w:r>
      <w:r w:rsidRPr="001A5968">
        <w:t>use</w:t>
      </w:r>
      <w:r w:rsidR="003A116F">
        <w:t xml:space="preserve"> of</w:t>
      </w:r>
      <w:r w:rsidRPr="001A5968">
        <w:t xml:space="preserve"> Curated Data to the extent permitted</w:t>
      </w:r>
      <w:r>
        <w:t xml:space="preserve"> </w:t>
      </w:r>
      <w:r w:rsidRPr="001A5968">
        <w:t xml:space="preserve">by </w:t>
      </w:r>
      <w:r w:rsidR="00EB22FA">
        <w:t>a Data Use Approval</w:t>
      </w:r>
      <w:r w:rsidRPr="001A5968">
        <w:t xml:space="preserve"> issued prior to the date of termination of this</w:t>
      </w:r>
      <w:r>
        <w:t xml:space="preserve"> </w:t>
      </w:r>
      <w:r w:rsidRPr="001A5968">
        <w:t>Agreement.</w:t>
      </w:r>
    </w:p>
    <w:p w14:paraId="2F114316" w14:textId="77777777" w:rsidR="00945585" w:rsidRPr="001A5968" w:rsidRDefault="00945585" w:rsidP="00945585">
      <w:pPr>
        <w:autoSpaceDE w:val="0"/>
        <w:autoSpaceDN w:val="0"/>
        <w:adjustRightInd w:val="0"/>
        <w:rPr>
          <w:color w:val="000000"/>
        </w:rPr>
      </w:pPr>
    </w:p>
    <w:p w14:paraId="4447750A" w14:textId="4FD8E4D4" w:rsidR="00945585" w:rsidRPr="004C2279" w:rsidRDefault="00945585" w:rsidP="00945585">
      <w:pPr>
        <w:pStyle w:val="ListParagraph"/>
        <w:numPr>
          <w:ilvl w:val="0"/>
          <w:numId w:val="25"/>
        </w:numPr>
        <w:autoSpaceDE w:val="0"/>
        <w:autoSpaceDN w:val="0"/>
        <w:adjustRightInd w:val="0"/>
      </w:pPr>
      <w:r w:rsidRPr="004C2279">
        <w:rPr>
          <w:b/>
          <w:bCs/>
          <w:u w:val="single"/>
        </w:rPr>
        <w:t>Confidentiality</w:t>
      </w:r>
      <w:r w:rsidRPr="004C2279">
        <w:rPr>
          <w:u w:val="single"/>
        </w:rPr>
        <w:t>.</w:t>
      </w:r>
      <w:r w:rsidRPr="001A5968">
        <w:t xml:space="preserve"> “</w:t>
      </w:r>
      <w:r w:rsidRPr="004C2279">
        <w:rPr>
          <w:b/>
          <w:bCs/>
        </w:rPr>
        <w:t>Confidential Information</w:t>
      </w:r>
      <w:r w:rsidRPr="001A5968">
        <w:t xml:space="preserve">” means any information </w:t>
      </w:r>
      <w:proofErr w:type="spellStart"/>
      <w:r w:rsidR="00192A18">
        <w:t>i</w:t>
      </w:r>
      <w:proofErr w:type="spellEnd"/>
      <w:r w:rsidR="00192A18">
        <w:t xml:space="preserve">) disclosed by a Party to this Agreement to the other Party of this Agreement, ii) disclosed during the term of this Agreement, iii) that was reasonably disclosed in furtherance of the Research Protocol, and iv) </w:t>
      </w:r>
      <w:r w:rsidRPr="001A5968">
        <w:t>designated</w:t>
      </w:r>
      <w:r>
        <w:t xml:space="preserve"> </w:t>
      </w:r>
      <w:r w:rsidRPr="001A5968">
        <w:t>confidential in writing by a Party, or if given orally, is confirmed in writing as having been</w:t>
      </w:r>
      <w:r>
        <w:t xml:space="preserve"> </w:t>
      </w:r>
      <w:r w:rsidRPr="001A5968">
        <w:t>disclosed as confidential or proprietary within a reasonable time (not to exceed thirty (30)</w:t>
      </w:r>
      <w:r>
        <w:t xml:space="preserve"> </w:t>
      </w:r>
      <w:r w:rsidRPr="001A5968">
        <w:t>days) after the oral disclosure</w:t>
      </w:r>
      <w:r>
        <w:t xml:space="preserve"> </w:t>
      </w:r>
      <w:r w:rsidRPr="001A5968">
        <w:t>and disclosed to another Party hereunder. Confidential</w:t>
      </w:r>
      <w:r>
        <w:t xml:space="preserve"> </w:t>
      </w:r>
      <w:r w:rsidRPr="001A5968">
        <w:t>Information shall not include the Curated Data, which shall be</w:t>
      </w:r>
      <w:r>
        <w:t xml:space="preserve"> </w:t>
      </w:r>
      <w:r w:rsidRPr="001A5968">
        <w:t xml:space="preserve">subject to the applicable restrictions on use and disclosure set forth in Sections </w:t>
      </w:r>
      <w:r>
        <w:t>2</w:t>
      </w:r>
      <w:r w:rsidRPr="001A5968">
        <w:t xml:space="preserve">, </w:t>
      </w:r>
      <w:r>
        <w:t>3</w:t>
      </w:r>
      <w:r w:rsidRPr="001A5968">
        <w:t xml:space="preserve">, and </w:t>
      </w:r>
      <w:r>
        <w:t xml:space="preserve">4 </w:t>
      </w:r>
      <w:r w:rsidRPr="001A5968">
        <w:t>hereof. Confidential Information shall also not include information that the receiving Party</w:t>
      </w:r>
      <w:r>
        <w:t xml:space="preserve"> </w:t>
      </w:r>
      <w:r w:rsidRPr="001A5968">
        <w:t>can demonstrate: (a) is, as of the time of its disclosure, or thereafter becomes, publicly</w:t>
      </w:r>
      <w:r>
        <w:t xml:space="preserve"> </w:t>
      </w:r>
      <w:r w:rsidRPr="001A5968">
        <w:t>available through a source other than the receiving Party; (b) was known to the receiving</w:t>
      </w:r>
      <w:r>
        <w:t xml:space="preserve"> </w:t>
      </w:r>
      <w:r w:rsidRPr="001A5968">
        <w:t>Party as of the time of its disclosure; (c) is independently developed by the receiving Party</w:t>
      </w:r>
      <w:r>
        <w:t xml:space="preserve"> </w:t>
      </w:r>
      <w:r w:rsidRPr="001A5968">
        <w:t>without use of the Confidential Information; (d) is subsequently learned from a third party</w:t>
      </w:r>
      <w:r>
        <w:t xml:space="preserve"> </w:t>
      </w:r>
      <w:r w:rsidRPr="001A5968">
        <w:t>that is not under a confidentiality obligation to the disclosing Party. Each Party agrees that,</w:t>
      </w:r>
      <w:r>
        <w:t xml:space="preserve"> </w:t>
      </w:r>
      <w:r w:rsidRPr="001A5968">
        <w:t xml:space="preserve">during the Term and for </w:t>
      </w:r>
      <w:r>
        <w:t>six</w:t>
      </w:r>
      <w:r w:rsidRPr="001A5968">
        <w:t xml:space="preserve"> (</w:t>
      </w:r>
      <w:r>
        <w:t>6</w:t>
      </w:r>
      <w:r w:rsidRPr="001A5968">
        <w:t>) years thereafter: (</w:t>
      </w:r>
      <w:proofErr w:type="spellStart"/>
      <w:r w:rsidRPr="001A5968">
        <w:t>i</w:t>
      </w:r>
      <w:proofErr w:type="spellEnd"/>
      <w:r w:rsidRPr="001A5968">
        <w:t>) it will not disclose to any third party</w:t>
      </w:r>
      <w:r>
        <w:t xml:space="preserve"> </w:t>
      </w:r>
      <w:r w:rsidRPr="001A5968">
        <w:t>any Confidential Information disclosed to it by the other Party except as expressly</w:t>
      </w:r>
      <w:r>
        <w:t xml:space="preserve"> </w:t>
      </w:r>
      <w:r w:rsidRPr="001A5968">
        <w:t>permitted in this Agreement; (ii) it will not use any Confidential Information disclosed to</w:t>
      </w:r>
      <w:r>
        <w:t xml:space="preserve"> </w:t>
      </w:r>
      <w:r w:rsidRPr="001A5968">
        <w:t>it by the other Party for its own purposes (except as necessary to perform its obligations or</w:t>
      </w:r>
      <w:r>
        <w:t xml:space="preserve"> </w:t>
      </w:r>
      <w:r w:rsidRPr="001A5968">
        <w:t>exercise its rights under this Agreement); and (iii) it will maintain the confidentiality of all</w:t>
      </w:r>
      <w:r>
        <w:t xml:space="preserve"> </w:t>
      </w:r>
      <w:r w:rsidRPr="001A5968">
        <w:t>Confidential Information of the other Party in its possession or control, which obligation</w:t>
      </w:r>
      <w:r>
        <w:t xml:space="preserve"> </w:t>
      </w:r>
      <w:r w:rsidRPr="001A5968">
        <w:t>shall be satisfied by the receiving Party using the same effort it uses to protect its own</w:t>
      </w:r>
      <w:r>
        <w:t xml:space="preserve"> </w:t>
      </w:r>
      <w:r w:rsidRPr="001A5968">
        <w:t>confidential information of a similar nature, but in no event less than reasonable care.</w:t>
      </w:r>
      <w:r>
        <w:t xml:space="preserve"> </w:t>
      </w:r>
      <w:r w:rsidRPr="001A5968">
        <w:t>Notwithstanding the foregoing, any Party may disclose Confidential Information (x) to the</w:t>
      </w:r>
      <w:r>
        <w:t xml:space="preserve"> </w:t>
      </w:r>
      <w:r w:rsidRPr="001A5968">
        <w:t>extent required by a court of competent jurisdiction or other governmental authority or</w:t>
      </w:r>
      <w:r>
        <w:t xml:space="preserve"> </w:t>
      </w:r>
      <w:r w:rsidRPr="001A5968">
        <w:t>otherwise as required by law, provided that such Party notifies the disclosing Party so that</w:t>
      </w:r>
      <w:r>
        <w:t xml:space="preserve"> </w:t>
      </w:r>
      <w:r w:rsidRPr="001A5968">
        <w:t>the disclosing Party may seek a protective order before such disclosure; (y) on a “need-to</w:t>
      </w:r>
      <w:r>
        <w:t>-</w:t>
      </w:r>
      <w:r w:rsidRPr="001A5968">
        <w:t>know”</w:t>
      </w:r>
      <w:r>
        <w:t xml:space="preserve"> </w:t>
      </w:r>
      <w:r w:rsidRPr="001A5968">
        <w:t>basis under an obligation of confidentiality to its and its affiliates’ legal counsel,</w:t>
      </w:r>
      <w:r>
        <w:t xml:space="preserve"> </w:t>
      </w:r>
      <w:r w:rsidRPr="001A5968">
        <w:t>accountants,</w:t>
      </w:r>
      <w:r>
        <w:t xml:space="preserve"> </w:t>
      </w:r>
      <w:r w:rsidRPr="001A5968">
        <w:t>employees, agents, contractors and consultants, provided that such individuals</w:t>
      </w:r>
      <w:r>
        <w:t xml:space="preserve"> </w:t>
      </w:r>
      <w:r w:rsidRPr="001A5968">
        <w:t>are bound by obligations of confidentiality at least as restrictive as those required for a</w:t>
      </w:r>
      <w:r>
        <w:t xml:space="preserve"> </w:t>
      </w:r>
      <w:r w:rsidRPr="001A5968">
        <w:t>Receiving Party under this Agreement;</w:t>
      </w:r>
      <w:r>
        <w:t xml:space="preserve"> </w:t>
      </w:r>
      <w:r w:rsidRPr="001A5968">
        <w:t>or (z) to the other Parties in compliance with this</w:t>
      </w:r>
      <w:r>
        <w:t xml:space="preserve"> </w:t>
      </w:r>
      <w:r w:rsidRPr="001A5968">
        <w:t>Agreement. Upon termination of this Agreement, or at any time the disclosing Party may</w:t>
      </w:r>
      <w:r>
        <w:t xml:space="preserve"> </w:t>
      </w:r>
      <w:r w:rsidRPr="001A5968">
        <w:t>so request, the receiving Party will deliver promptly to the disclosing Party, or, at the</w:t>
      </w:r>
      <w:r>
        <w:t xml:space="preserve"> </w:t>
      </w:r>
      <w:r w:rsidRPr="001A5968">
        <w:t xml:space="preserve">disclosing Party’s option, the receiving </w:t>
      </w:r>
      <w:r w:rsidRPr="001A5968">
        <w:lastRenderedPageBreak/>
        <w:t>Party will destroy, all Confidential Information of</w:t>
      </w:r>
      <w:r>
        <w:t xml:space="preserve"> </w:t>
      </w:r>
      <w:r w:rsidRPr="001A5968">
        <w:t>the disclosing Party obtained hereunder (and all copies thereof) that the receiving Party</w:t>
      </w:r>
      <w:r>
        <w:t xml:space="preserve"> </w:t>
      </w:r>
      <w:r w:rsidRPr="001A5968">
        <w:t>may then possess or have under its control. Notwithstanding the foregoing, the receiving</w:t>
      </w:r>
      <w:r>
        <w:t xml:space="preserve"> </w:t>
      </w:r>
      <w:r w:rsidRPr="001A5968">
        <w:t>Party may retain one (1) copy of Confidential Information for archival purposes, solely for</w:t>
      </w:r>
      <w:r>
        <w:t xml:space="preserve"> </w:t>
      </w:r>
      <w:r w:rsidRPr="001A5968">
        <w:t>verification of compliance hereunder and/or in accordance with applicable laws or</w:t>
      </w:r>
      <w:r>
        <w:t xml:space="preserve"> </w:t>
      </w:r>
      <w:r w:rsidRPr="001A5968">
        <w:t>regulations; provided, however, that any Confidential Information so retained shall</w:t>
      </w:r>
      <w:r>
        <w:t xml:space="preserve"> </w:t>
      </w:r>
      <w:r w:rsidRPr="001A5968">
        <w:t>continue to be subject to the confidentiality obligations of this Agreement.</w:t>
      </w:r>
    </w:p>
    <w:p w14:paraId="0461D681" w14:textId="77777777" w:rsidR="00945585" w:rsidRPr="00FA65B2" w:rsidRDefault="00945585" w:rsidP="00945585">
      <w:pPr>
        <w:autoSpaceDE w:val="0"/>
        <w:autoSpaceDN w:val="0"/>
        <w:adjustRightInd w:val="0"/>
        <w:rPr>
          <w:color w:val="000000"/>
        </w:rPr>
      </w:pPr>
    </w:p>
    <w:p w14:paraId="386ECC7C" w14:textId="1DB923DA" w:rsidR="00945585" w:rsidRPr="00F53410" w:rsidRDefault="00945585" w:rsidP="00945585">
      <w:pPr>
        <w:pStyle w:val="ListParagraph"/>
        <w:numPr>
          <w:ilvl w:val="0"/>
          <w:numId w:val="25"/>
        </w:numPr>
        <w:autoSpaceDE w:val="0"/>
        <w:autoSpaceDN w:val="0"/>
        <w:adjustRightInd w:val="0"/>
        <w:rPr>
          <w:color w:val="000000"/>
        </w:rPr>
      </w:pPr>
      <w:r w:rsidRPr="00F53410">
        <w:rPr>
          <w:b/>
          <w:bCs/>
          <w:color w:val="000000"/>
          <w:u w:val="single"/>
        </w:rPr>
        <w:t>Change in Law</w:t>
      </w:r>
      <w:r w:rsidRPr="00F53410">
        <w:rPr>
          <w:color w:val="000000"/>
        </w:rPr>
        <w:t xml:space="preserve">. Upon the enactment of any law or regulation affecting the use or disclosure of </w:t>
      </w:r>
      <w:r w:rsidR="00255E29">
        <w:rPr>
          <w:color w:val="000000"/>
        </w:rPr>
        <w:t>Data</w:t>
      </w:r>
      <w:r w:rsidRPr="00F53410">
        <w:rPr>
          <w:color w:val="000000"/>
        </w:rPr>
        <w:t xml:space="preserve">, or the publication of any decision of a court of the United States or applicable state relating to any such law, the publication of any interpretive policy or opinion of any governmental agency charged with the enforcement of any such law or regulation, or the opinion of counsel, the Parties may, amend this Agreement in such manner as the Parties determine necessary to comply with such law or regulation. If the Parties are unable to agree on an amendment within thirty (30) days thereafter, one of them may terminate this Agreement on written notice to the other. </w:t>
      </w:r>
    </w:p>
    <w:p w14:paraId="1771C3EE" w14:textId="77777777" w:rsidR="00945585" w:rsidRDefault="00945585" w:rsidP="00945585">
      <w:pPr>
        <w:rPr>
          <w:rFonts w:ascii="TimesNewRomanPSMT" w:hAnsi="TimesNewRomanPSMT" w:cs="TimesNewRomanPSMT"/>
        </w:rPr>
      </w:pPr>
    </w:p>
    <w:p w14:paraId="02763923" w14:textId="77777777" w:rsidR="00945585" w:rsidRPr="00ED12D3" w:rsidRDefault="00945585" w:rsidP="00945585">
      <w:pPr>
        <w:pStyle w:val="ListParagraph"/>
        <w:numPr>
          <w:ilvl w:val="0"/>
          <w:numId w:val="25"/>
        </w:numPr>
        <w:rPr>
          <w:b/>
          <w:bCs/>
          <w:u w:val="single"/>
        </w:rPr>
      </w:pPr>
      <w:r w:rsidRPr="00ED12D3">
        <w:rPr>
          <w:b/>
          <w:bCs/>
          <w:u w:val="single"/>
        </w:rPr>
        <w:t xml:space="preserve">Miscellaneous. </w:t>
      </w:r>
      <w:r>
        <w:rPr>
          <w:b/>
          <w:bCs/>
          <w:u w:val="single"/>
        </w:rPr>
        <w:br/>
      </w:r>
    </w:p>
    <w:p w14:paraId="0A8BB6AA" w14:textId="62A12A6D" w:rsidR="00AE378B" w:rsidRPr="007C3880" w:rsidRDefault="00945585" w:rsidP="00AE378B">
      <w:pPr>
        <w:pStyle w:val="ListParagraph"/>
        <w:numPr>
          <w:ilvl w:val="1"/>
          <w:numId w:val="25"/>
        </w:numPr>
        <w:autoSpaceDE w:val="0"/>
        <w:autoSpaceDN w:val="0"/>
        <w:adjustRightInd w:val="0"/>
      </w:pPr>
      <w:r w:rsidRPr="0017486D">
        <w:rPr>
          <w:b/>
          <w:bCs/>
        </w:rPr>
        <w:t>Amendments</w:t>
      </w:r>
      <w:r w:rsidRPr="00F36C9D">
        <w:t>.</w:t>
      </w:r>
      <w:r>
        <w:t xml:space="preserve"> </w:t>
      </w:r>
      <w:r w:rsidRPr="00B82C10">
        <w:rPr>
          <w:rFonts w:ascii="TimesNewRomanPSMT" w:hAnsi="TimesNewRomanPSMT" w:cs="TimesNewRomanPSMT"/>
        </w:rPr>
        <w:t xml:space="preserve">From time to time, </w:t>
      </w:r>
      <w:r w:rsidRPr="007C3880">
        <w:rPr>
          <w:rFonts w:ascii="TimesNewRomanPSMT" w:hAnsi="TimesNewRomanPSMT" w:cs="TimesNewRomanPSMT"/>
        </w:rPr>
        <w:t xml:space="preserve">the </w:t>
      </w:r>
      <w:r w:rsidR="00FA2FF7" w:rsidRPr="007C3880">
        <w:rPr>
          <w:rFonts w:ascii="TimesNewRomanPSMT" w:hAnsi="TimesNewRomanPSMT" w:cs="TimesNewRomanPSMT"/>
        </w:rPr>
        <w:t>DCC</w:t>
      </w:r>
      <w:r w:rsidRPr="007C3880">
        <w:rPr>
          <w:rFonts w:ascii="TimesNewRomanPSMT" w:hAnsi="TimesNewRomanPSMT" w:cs="TimesNewRomanPSMT"/>
        </w:rPr>
        <w:t xml:space="preserve"> may need to amend this Agreement to respond to changes in applicable Legal Requirements, </w:t>
      </w:r>
      <w:proofErr w:type="spellStart"/>
      <w:r w:rsidRPr="007C3880">
        <w:rPr>
          <w:rFonts w:ascii="TimesNewRomanPSMT" w:hAnsi="TimesNewRomanPSMT" w:cs="TimesNewRomanPSMT"/>
        </w:rPr>
        <w:t>PCORnet</w:t>
      </w:r>
      <w:proofErr w:type="spellEnd"/>
      <w:r w:rsidRPr="007C3880">
        <w:rPr>
          <w:rFonts w:ascii="TimesNewRomanPSMT" w:hAnsi="TimesNewRomanPSMT" w:cs="TimesNewRomanPSMT"/>
        </w:rPr>
        <w:t xml:space="preserve"> and GPC policies, or other operations deemed necessary for CISTEM2 project. Any such amendments shall take effect upon the sooner of the effective date of the change precipitating the amendment or thirty (30) days after notice by the </w:t>
      </w:r>
      <w:r w:rsidR="008607F8" w:rsidRPr="007C3880">
        <w:rPr>
          <w:rFonts w:ascii="TimesNewRomanPSMT" w:hAnsi="TimesNewRomanPSMT" w:cs="TimesNewRomanPSMT"/>
        </w:rPr>
        <w:t xml:space="preserve">DCC </w:t>
      </w:r>
      <w:r w:rsidRPr="007C3880">
        <w:rPr>
          <w:rFonts w:ascii="TimesNewRomanPSMT" w:hAnsi="TimesNewRomanPSMT" w:cs="TimesNewRomanPSMT"/>
        </w:rPr>
        <w:t xml:space="preserve">to the Site Participants of the need for the amendment, and unless otherwise required by such change, shall only apply to Contributed Data provided and Curated Data created after the time the change becomes effective. </w:t>
      </w:r>
      <w:proofErr w:type="gramStart"/>
      <w:r w:rsidRPr="007C3880">
        <w:rPr>
          <w:rFonts w:ascii="TimesNewRomanPSMT" w:hAnsi="TimesNewRomanPSMT" w:cs="TimesNewRomanPSMT"/>
        </w:rPr>
        <w:t>In the event that</w:t>
      </w:r>
      <w:proofErr w:type="gramEnd"/>
      <w:r w:rsidRPr="007C3880">
        <w:rPr>
          <w:rFonts w:ascii="TimesNewRomanPSMT" w:hAnsi="TimesNewRomanPSMT" w:cs="TimesNewRomanPSMT"/>
        </w:rPr>
        <w:t xml:space="preserve"> Site Participant disagrees with any such amendment, it may terminate this Agreement upon written notice to the other Parties in accordance with Section 1</w:t>
      </w:r>
      <w:r w:rsidR="00122E01">
        <w:rPr>
          <w:rFonts w:ascii="TimesNewRomanPSMT" w:hAnsi="TimesNewRomanPSMT" w:cs="TimesNewRomanPSMT"/>
        </w:rPr>
        <w:t>0</w:t>
      </w:r>
      <w:r w:rsidRPr="007C3880">
        <w:rPr>
          <w:rFonts w:ascii="TimesNewRomanPSMT" w:hAnsi="TimesNewRomanPSMT" w:cs="TimesNewRomanPSMT"/>
        </w:rPr>
        <w:t xml:space="preserve">. </w:t>
      </w:r>
    </w:p>
    <w:p w14:paraId="4625AA19" w14:textId="77777777" w:rsidR="00AE378B" w:rsidRPr="007C3880" w:rsidRDefault="00AE378B" w:rsidP="00AE378B">
      <w:pPr>
        <w:autoSpaceDE w:val="0"/>
        <w:autoSpaceDN w:val="0"/>
        <w:adjustRightInd w:val="0"/>
        <w:rPr>
          <w:rFonts w:ascii="TimesNewRomanPSMT" w:hAnsi="TimesNewRomanPSMT" w:cs="TimesNewRomanPSMT"/>
        </w:rPr>
      </w:pPr>
    </w:p>
    <w:p w14:paraId="0C7AA59F" w14:textId="5BE58C56" w:rsidR="00945585" w:rsidRPr="000447A9" w:rsidRDefault="00AC1AD4" w:rsidP="00AE378B">
      <w:pPr>
        <w:pStyle w:val="ListParagraph"/>
        <w:numPr>
          <w:ilvl w:val="1"/>
          <w:numId w:val="25"/>
        </w:numPr>
        <w:autoSpaceDE w:val="0"/>
        <w:autoSpaceDN w:val="0"/>
        <w:adjustRightInd w:val="0"/>
      </w:pPr>
      <w:r w:rsidRPr="007C3880">
        <w:rPr>
          <w:rFonts w:ascii="TimesNewRomanPSMT" w:hAnsi="TimesNewRomanPSMT" w:cs="TimesNewRomanPSMT"/>
          <w:b/>
          <w:bCs/>
        </w:rPr>
        <w:t>Reporting; Breach.</w:t>
      </w:r>
      <w:r w:rsidRPr="007C3880">
        <w:rPr>
          <w:rFonts w:ascii="TimesNewRomanPSMT" w:hAnsi="TimesNewRomanPSMT" w:cs="TimesNewRomanPSMT"/>
        </w:rPr>
        <w:t xml:space="preserve"> Each Party agrees to report, within five (5) days of discovery, any use or disclosure of </w:t>
      </w:r>
      <w:r w:rsidR="00CC483E" w:rsidRPr="007C3880">
        <w:rPr>
          <w:rFonts w:ascii="TimesNewRomanPSMT" w:hAnsi="TimesNewRomanPSMT" w:cs="TimesNewRomanPSMT"/>
        </w:rPr>
        <w:t>Data</w:t>
      </w:r>
      <w:r w:rsidRPr="007C3880">
        <w:rPr>
          <w:rFonts w:ascii="TimesNewRomanPSMT" w:hAnsi="TimesNewRomanPSMT" w:cs="TimesNewRomanPSMT"/>
        </w:rPr>
        <w:t xml:space="preserve"> not provided for by this Agreement, of which it becomes aware, to the Privacy Officer of the </w:t>
      </w:r>
      <w:r w:rsidR="00FA2FF7" w:rsidRPr="007C3880">
        <w:rPr>
          <w:rFonts w:ascii="TimesNewRomanPSMT" w:hAnsi="TimesNewRomanPSMT" w:cs="TimesNewRomanPSMT"/>
        </w:rPr>
        <w:t>DCC</w:t>
      </w:r>
      <w:r w:rsidR="00CC483E" w:rsidRPr="007C3880">
        <w:rPr>
          <w:rFonts w:ascii="TimesNewRomanPSMT" w:hAnsi="TimesNewRomanPSMT" w:cs="TimesNewRomanPSMT"/>
        </w:rPr>
        <w:t xml:space="preserve"> </w:t>
      </w:r>
      <w:r w:rsidRPr="007C3880">
        <w:rPr>
          <w:rFonts w:ascii="TimesNewRomanPSMT" w:hAnsi="TimesNewRomanPSMT" w:cs="TimesNewRomanPSMT"/>
        </w:rPr>
        <w:t>and the</w:t>
      </w:r>
      <w:r w:rsidRPr="00AC1AD4">
        <w:rPr>
          <w:rFonts w:ascii="TimesNewRomanPSMT" w:hAnsi="TimesNewRomanPSMT" w:cs="TimesNewRomanPSMT"/>
        </w:rPr>
        <w:t xml:space="preserve"> Privacy Officer of the </w:t>
      </w:r>
      <w:r w:rsidR="00CC483E">
        <w:rPr>
          <w:rFonts w:ascii="TimesNewRomanPSMT" w:hAnsi="TimesNewRomanPSMT" w:cs="TimesNewRomanPSMT"/>
        </w:rPr>
        <w:t xml:space="preserve">Site </w:t>
      </w:r>
      <w:r w:rsidRPr="00AC1AD4">
        <w:rPr>
          <w:rFonts w:ascii="TimesNewRomanPSMT" w:hAnsi="TimesNewRomanPSMT" w:cs="TimesNewRomanPSMT"/>
        </w:rPr>
        <w:t xml:space="preserve">Participants that supplied the </w:t>
      </w:r>
      <w:r w:rsidR="00CC483E">
        <w:rPr>
          <w:rFonts w:ascii="TimesNewRomanPSMT" w:hAnsi="TimesNewRomanPSMT" w:cs="TimesNewRomanPSMT"/>
        </w:rPr>
        <w:t>Data</w:t>
      </w:r>
      <w:r w:rsidRPr="00AC1AD4">
        <w:rPr>
          <w:rFonts w:ascii="TimesNewRomanPSMT" w:hAnsi="TimesNewRomanPSMT" w:cs="TimesNewRomanPSMT"/>
        </w:rPr>
        <w:t>.</w:t>
      </w:r>
      <w:r w:rsidR="0014007E">
        <w:rPr>
          <w:rFonts w:ascii="TimesNewRomanPSMT" w:hAnsi="TimesNewRomanPSMT" w:cs="TimesNewRomanPSMT"/>
        </w:rPr>
        <w:t xml:space="preserve"> </w:t>
      </w:r>
      <w:r w:rsidRPr="00AC1AD4">
        <w:rPr>
          <w:rFonts w:ascii="TimesNewRomanPSMT" w:hAnsi="TimesNewRomanPSMT" w:cs="TimesNewRomanPSMT"/>
        </w:rPr>
        <w:t xml:space="preserve">The Parties agree to cooperate in the handling and mitigation of any unauthorized use, disclosure or breach of </w:t>
      </w:r>
      <w:r w:rsidR="00CC483E">
        <w:rPr>
          <w:rFonts w:ascii="TimesNewRomanPSMT" w:hAnsi="TimesNewRomanPSMT" w:cs="TimesNewRomanPSMT"/>
        </w:rPr>
        <w:t>Data</w:t>
      </w:r>
      <w:r w:rsidRPr="00AC1AD4">
        <w:rPr>
          <w:rFonts w:ascii="TimesNewRomanPSMT" w:hAnsi="TimesNewRomanPSMT" w:cs="TimesNewRomanPSMT"/>
        </w:rPr>
        <w:t xml:space="preserve"> in accordance with the requirements of HIPAA and any other applicable laws.</w:t>
      </w:r>
      <w:r w:rsidR="00945585" w:rsidRPr="002B7F0D">
        <w:rPr>
          <w:rFonts w:ascii="TimesNewRomanPSMT" w:hAnsi="TimesNewRomanPSMT" w:cs="TimesNewRomanPSMT"/>
        </w:rPr>
        <w:br/>
      </w:r>
    </w:p>
    <w:p w14:paraId="58307731" w14:textId="77777777" w:rsidR="00945585" w:rsidRPr="00572924" w:rsidRDefault="00945585" w:rsidP="00945585">
      <w:pPr>
        <w:pStyle w:val="ListParagraph"/>
        <w:numPr>
          <w:ilvl w:val="1"/>
          <w:numId w:val="25"/>
        </w:numPr>
        <w:autoSpaceDE w:val="0"/>
        <w:autoSpaceDN w:val="0"/>
        <w:adjustRightInd w:val="0"/>
      </w:pPr>
      <w:r w:rsidRPr="00AD260E">
        <w:rPr>
          <w:rFonts w:ascii="TimesNewRomanPSMT" w:hAnsi="TimesNewRomanPSMT" w:cs="TimesNewRomanPSMT"/>
          <w:b/>
          <w:bCs/>
        </w:rPr>
        <w:t>Successors/Assigns</w:t>
      </w:r>
      <w:r w:rsidRPr="000447A9">
        <w:rPr>
          <w:rFonts w:ascii="TimesNewRomanPSMT" w:hAnsi="TimesNewRomanPSMT" w:cs="TimesNewRomanPSMT"/>
        </w:rPr>
        <w:t>. The provisions of this Agreement shall be binding upon and</w:t>
      </w:r>
      <w:r>
        <w:rPr>
          <w:rFonts w:ascii="TimesNewRomanPSMT" w:hAnsi="TimesNewRomanPSMT" w:cs="TimesNewRomanPSMT"/>
        </w:rPr>
        <w:t xml:space="preserve"> </w:t>
      </w:r>
      <w:r w:rsidRPr="00EC35B1">
        <w:rPr>
          <w:rFonts w:ascii="TimesNewRomanPSMT" w:hAnsi="TimesNewRomanPSMT" w:cs="TimesNewRomanPSMT"/>
        </w:rPr>
        <w:t>shall inure to the benefit of the Parties hereto and to each of their respective</w:t>
      </w:r>
      <w:r>
        <w:rPr>
          <w:rFonts w:ascii="TimesNewRomanPSMT" w:hAnsi="TimesNewRomanPSMT" w:cs="TimesNewRomanPSMT"/>
        </w:rPr>
        <w:t xml:space="preserve"> </w:t>
      </w:r>
      <w:r w:rsidRPr="00B7262A">
        <w:rPr>
          <w:rFonts w:ascii="TimesNewRomanPSMT" w:hAnsi="TimesNewRomanPSMT" w:cs="TimesNewRomanPSMT"/>
        </w:rPr>
        <w:t>successors and assigns, if any.</w:t>
      </w:r>
      <w:r>
        <w:rPr>
          <w:rFonts w:ascii="TimesNewRomanPSMT" w:hAnsi="TimesNewRomanPSMT" w:cs="TimesNewRomanPSMT"/>
        </w:rPr>
        <w:br/>
      </w:r>
    </w:p>
    <w:p w14:paraId="565966A3" w14:textId="77777777" w:rsidR="00945585" w:rsidRDefault="00945585" w:rsidP="00945585">
      <w:pPr>
        <w:pStyle w:val="ListParagraph"/>
        <w:numPr>
          <w:ilvl w:val="1"/>
          <w:numId w:val="25"/>
        </w:numPr>
        <w:autoSpaceDE w:val="0"/>
        <w:autoSpaceDN w:val="0"/>
        <w:adjustRightInd w:val="0"/>
      </w:pPr>
      <w:r w:rsidRPr="00AD260E">
        <w:rPr>
          <w:b/>
          <w:bCs/>
        </w:rPr>
        <w:t>Force Majeure</w:t>
      </w:r>
      <w:r>
        <w:t xml:space="preserve">. No Party shall be liable to any other Party for failure or delay in fulfilling its obligations under this Agreement to the extent such failure or delay is due to causes beyond its control, including, without limitation, acts of God or government, labor disputes (other than labor disputes involving a Party’s employees, which shall not excuse that Party’s non-performance), inability to secure labor, acts of war or terrorism, riots, natural disasters, pandemics, power surges or power failures, malfunctioning data transport and telecommunication lines, utilities, Internet connectivity and computer </w:t>
      </w:r>
      <w:r>
        <w:lastRenderedPageBreak/>
        <w:t>problems.</w:t>
      </w:r>
      <w:r>
        <w:br/>
      </w:r>
    </w:p>
    <w:p w14:paraId="3EC34F96" w14:textId="77777777" w:rsidR="00945585" w:rsidRDefault="00945585" w:rsidP="00945585">
      <w:pPr>
        <w:pStyle w:val="ListParagraph"/>
        <w:numPr>
          <w:ilvl w:val="1"/>
          <w:numId w:val="25"/>
        </w:numPr>
        <w:autoSpaceDE w:val="0"/>
        <w:autoSpaceDN w:val="0"/>
        <w:adjustRightInd w:val="0"/>
      </w:pPr>
      <w:r w:rsidRPr="00EE4DCF">
        <w:rPr>
          <w:b/>
          <w:bCs/>
        </w:rPr>
        <w:t>Relationship of the Parties</w:t>
      </w:r>
      <w:r>
        <w:t>. This Agreement will not be deemed or construed to create any partnership, employer/employee, joint venture or agency relationship among any of the Parties. Nothing in this Agreement will be construed to constitute or appoint any Party as the agent or representative of any other Party for any purpose whatsoever, or to grant to any Party any right or authority to assume or create any obligation or responsibility, express or implied, for or on behalf of or in the name of the other, or to bind the other in any way or manner whatsoever.</w:t>
      </w:r>
      <w:r>
        <w:br/>
      </w:r>
    </w:p>
    <w:p w14:paraId="65D0F532" w14:textId="77777777" w:rsidR="00945585" w:rsidRDefault="00945585" w:rsidP="00945585">
      <w:pPr>
        <w:pStyle w:val="ListParagraph"/>
        <w:numPr>
          <w:ilvl w:val="1"/>
          <w:numId w:val="25"/>
        </w:numPr>
        <w:autoSpaceDE w:val="0"/>
        <w:autoSpaceDN w:val="0"/>
        <w:adjustRightInd w:val="0"/>
      </w:pPr>
      <w:r w:rsidRPr="00D96335">
        <w:rPr>
          <w:b/>
          <w:bCs/>
        </w:rPr>
        <w:t>Entire Agreement</w:t>
      </w:r>
      <w:r>
        <w:t>. This Agreement, including exhibits incorporated herein, constitutes the entire agreement of the Parties relating to the subject matter of this Agreement.</w:t>
      </w:r>
    </w:p>
    <w:p w14:paraId="71AC3CFC" w14:textId="77777777" w:rsidR="00812369" w:rsidRDefault="00812369" w:rsidP="002B7F0D">
      <w:pPr>
        <w:pStyle w:val="ListParagraph"/>
        <w:autoSpaceDE w:val="0"/>
        <w:autoSpaceDN w:val="0"/>
        <w:adjustRightInd w:val="0"/>
        <w:ind w:left="1008"/>
      </w:pPr>
    </w:p>
    <w:p w14:paraId="1C5B78DA" w14:textId="77777777" w:rsidR="00945585" w:rsidRDefault="00945585" w:rsidP="00945585">
      <w:pPr>
        <w:pStyle w:val="ListParagraph"/>
        <w:numPr>
          <w:ilvl w:val="1"/>
          <w:numId w:val="25"/>
        </w:numPr>
        <w:autoSpaceDE w:val="0"/>
        <w:autoSpaceDN w:val="0"/>
        <w:adjustRightInd w:val="0"/>
      </w:pPr>
      <w:r w:rsidRPr="005F132B">
        <w:rPr>
          <w:b/>
          <w:bCs/>
        </w:rPr>
        <w:t>Severability</w:t>
      </w:r>
      <w:r>
        <w:t>. If any provision of this Agreement shall be held invalid, illegal or unenforceable for any reason, the validity, legality and enforceability of the remaining provisions shall not in any way be affected or impaired thereby and such remaining provisions shall be severable and remain enforceable to the full extent permitted by law.</w:t>
      </w:r>
      <w:r>
        <w:br/>
      </w:r>
    </w:p>
    <w:p w14:paraId="7C37F611" w14:textId="77777777" w:rsidR="00945585" w:rsidRDefault="00945585" w:rsidP="00945585">
      <w:pPr>
        <w:pStyle w:val="ListParagraph"/>
        <w:numPr>
          <w:ilvl w:val="1"/>
          <w:numId w:val="25"/>
        </w:numPr>
        <w:autoSpaceDE w:val="0"/>
        <w:autoSpaceDN w:val="0"/>
        <w:adjustRightInd w:val="0"/>
      </w:pPr>
      <w:r w:rsidRPr="0046412B">
        <w:rPr>
          <w:b/>
          <w:bCs/>
        </w:rPr>
        <w:t>Counterparts</w:t>
      </w:r>
      <w:r>
        <w:t>. This Agreement, including any amendment, may be executed via original signature or mutually acceptable electronic signature verified by a commercially acceptable third-party verification (i.e., Adobe Sign, Conga Sign, DocuSign), and delivered in one or more counterparts, each of which shall be deemed an original, and all of which together shall constitute one and the same instrument. A facsimile, electronic copy, or other reproduction of this Agreement shall be deemed an original.</w:t>
      </w:r>
      <w:r>
        <w:br/>
      </w:r>
    </w:p>
    <w:p w14:paraId="09E7F732" w14:textId="77777777" w:rsidR="00945585" w:rsidRDefault="00945585" w:rsidP="00945585">
      <w:pPr>
        <w:pStyle w:val="ListParagraph"/>
        <w:numPr>
          <w:ilvl w:val="1"/>
          <w:numId w:val="25"/>
        </w:numPr>
        <w:autoSpaceDE w:val="0"/>
        <w:autoSpaceDN w:val="0"/>
        <w:adjustRightInd w:val="0"/>
      </w:pPr>
      <w:r w:rsidRPr="00D96335">
        <w:rPr>
          <w:b/>
          <w:bCs/>
        </w:rPr>
        <w:t>Notices</w:t>
      </w:r>
      <w:r>
        <w:t xml:space="preserve">. </w:t>
      </w:r>
      <w:r w:rsidRPr="00826473">
        <w:t>Any notice to be given to a Party shall be given in writing and delivered to the following addresses by certified or registered mail, return receipt requested, or in person with proof of delivery. Such notice shall have been deemed received upon the date of mailing if by certified or registered mail or electronic mail and upon the date of delivery if by private courier or hand delivery:</w:t>
      </w:r>
    </w:p>
    <w:p w14:paraId="2302E6F3" w14:textId="77777777" w:rsidR="00945585" w:rsidRDefault="00945585" w:rsidP="00945585">
      <w:pPr>
        <w:pStyle w:val="ListParagraph"/>
        <w:autoSpaceDE w:val="0"/>
        <w:autoSpaceDN w:val="0"/>
        <w:adjustRightInd w:val="0"/>
        <w:ind w:left="1008"/>
        <w:rPr>
          <w:b/>
          <w:bCs/>
        </w:rPr>
      </w:pPr>
    </w:p>
    <w:tbl>
      <w:tblPr>
        <w:tblStyle w:val="TableGrid"/>
        <w:tblW w:w="0" w:type="auto"/>
        <w:tblInd w:w="1008" w:type="dxa"/>
        <w:tblLook w:val="04A0" w:firstRow="1" w:lastRow="0" w:firstColumn="1" w:lastColumn="0" w:noHBand="0" w:noVBand="1"/>
      </w:tblPr>
      <w:tblGrid>
        <w:gridCol w:w="2047"/>
        <w:gridCol w:w="6295"/>
      </w:tblGrid>
      <w:tr w:rsidR="00945585" w:rsidRPr="00C66922" w14:paraId="0A3F45FE" w14:textId="77777777" w:rsidTr="001A5E12">
        <w:tc>
          <w:tcPr>
            <w:tcW w:w="2047" w:type="dxa"/>
          </w:tcPr>
          <w:p w14:paraId="4162AB14" w14:textId="77777777" w:rsidR="00945585" w:rsidRPr="001A2B19" w:rsidRDefault="00945585" w:rsidP="001A5E12">
            <w:pPr>
              <w:autoSpaceDE w:val="0"/>
              <w:autoSpaceDN w:val="0"/>
              <w:adjustRightInd w:val="0"/>
              <w:rPr>
                <w:highlight w:val="yellow"/>
              </w:rPr>
            </w:pPr>
            <w:commentRangeStart w:id="5"/>
            <w:r w:rsidRPr="001A2B19">
              <w:rPr>
                <w:highlight w:val="yellow"/>
              </w:rPr>
              <w:t>Site Participant:</w:t>
            </w:r>
          </w:p>
          <w:p w14:paraId="0149FDF4" w14:textId="77777777" w:rsidR="00945585" w:rsidRPr="001A2B19" w:rsidRDefault="00945585" w:rsidP="001A5E12">
            <w:pPr>
              <w:pStyle w:val="ListParagraph"/>
              <w:autoSpaceDE w:val="0"/>
              <w:autoSpaceDN w:val="0"/>
              <w:adjustRightInd w:val="0"/>
              <w:ind w:left="0"/>
              <w:rPr>
                <w:highlight w:val="yellow"/>
              </w:rPr>
            </w:pPr>
          </w:p>
        </w:tc>
        <w:tc>
          <w:tcPr>
            <w:tcW w:w="6295" w:type="dxa"/>
          </w:tcPr>
          <w:p w14:paraId="0EA02B65" w14:textId="104598EF" w:rsidR="00945585" w:rsidRPr="001A2B19" w:rsidRDefault="00945585" w:rsidP="001A5E12">
            <w:pPr>
              <w:pStyle w:val="ListParagraph"/>
              <w:autoSpaceDE w:val="0"/>
              <w:autoSpaceDN w:val="0"/>
              <w:adjustRightInd w:val="0"/>
              <w:ind w:left="0"/>
              <w:rPr>
                <w:highlight w:val="yellow"/>
              </w:rPr>
            </w:pPr>
            <w:r w:rsidRPr="001A2B19">
              <w:rPr>
                <w:highlight w:val="yellow"/>
              </w:rPr>
              <w:t xml:space="preserve">Name: </w:t>
            </w:r>
            <w:r w:rsidR="003B6C51" w:rsidRPr="001A2B19">
              <w:rPr>
                <w:highlight w:val="yellow"/>
              </w:rPr>
              <w:t xml:space="preserve"> </w:t>
            </w:r>
          </w:p>
          <w:p w14:paraId="31AD8C8C" w14:textId="5908CC8F" w:rsidR="00945585" w:rsidRPr="001A2B19" w:rsidRDefault="00945585" w:rsidP="001A5E12">
            <w:pPr>
              <w:pStyle w:val="ListParagraph"/>
              <w:autoSpaceDE w:val="0"/>
              <w:autoSpaceDN w:val="0"/>
              <w:adjustRightInd w:val="0"/>
              <w:ind w:left="0"/>
              <w:rPr>
                <w:highlight w:val="yellow"/>
              </w:rPr>
            </w:pPr>
            <w:r w:rsidRPr="001A2B19">
              <w:rPr>
                <w:highlight w:val="yellow"/>
              </w:rPr>
              <w:t xml:space="preserve">Title: </w:t>
            </w:r>
            <w:r w:rsidR="003B6C51" w:rsidRPr="001A2B19">
              <w:rPr>
                <w:highlight w:val="yellow"/>
              </w:rPr>
              <w:t xml:space="preserve"> </w:t>
            </w:r>
          </w:p>
          <w:p w14:paraId="69F5A771" w14:textId="419C6B95" w:rsidR="00945585" w:rsidRPr="001A2B19" w:rsidRDefault="00945585" w:rsidP="001A5E12">
            <w:pPr>
              <w:pStyle w:val="ListParagraph"/>
              <w:autoSpaceDE w:val="0"/>
              <w:autoSpaceDN w:val="0"/>
              <w:adjustRightInd w:val="0"/>
              <w:ind w:left="0"/>
              <w:rPr>
                <w:highlight w:val="yellow"/>
              </w:rPr>
            </w:pPr>
            <w:r w:rsidRPr="001A2B19">
              <w:rPr>
                <w:highlight w:val="yellow"/>
              </w:rPr>
              <w:t xml:space="preserve">Institution: </w:t>
            </w:r>
          </w:p>
          <w:p w14:paraId="102594AD" w14:textId="5AAF93A2" w:rsidR="00945585" w:rsidRPr="001A2B19" w:rsidRDefault="00945585" w:rsidP="001A5E12">
            <w:pPr>
              <w:pStyle w:val="ListParagraph"/>
              <w:autoSpaceDE w:val="0"/>
              <w:autoSpaceDN w:val="0"/>
              <w:adjustRightInd w:val="0"/>
              <w:ind w:left="0"/>
              <w:rPr>
                <w:highlight w:val="yellow"/>
              </w:rPr>
            </w:pPr>
            <w:r w:rsidRPr="001A2B19">
              <w:rPr>
                <w:highlight w:val="yellow"/>
              </w:rPr>
              <w:t xml:space="preserve">Address: </w:t>
            </w:r>
          </w:p>
          <w:p w14:paraId="0CC55AF6" w14:textId="1CBF8AFE" w:rsidR="00945585" w:rsidRPr="001A2B19" w:rsidRDefault="00945585" w:rsidP="001A5E12">
            <w:pPr>
              <w:pStyle w:val="ListParagraph"/>
              <w:autoSpaceDE w:val="0"/>
              <w:autoSpaceDN w:val="0"/>
              <w:adjustRightInd w:val="0"/>
              <w:ind w:left="0"/>
              <w:rPr>
                <w:highlight w:val="yellow"/>
              </w:rPr>
            </w:pPr>
            <w:r w:rsidRPr="001A2B19">
              <w:rPr>
                <w:highlight w:val="yellow"/>
              </w:rPr>
              <w:t xml:space="preserve">Email: </w:t>
            </w:r>
            <w:commentRangeEnd w:id="5"/>
            <w:r w:rsidR="00BF33A3">
              <w:rPr>
                <w:rStyle w:val="CommentReference"/>
                <w:rFonts w:eastAsia="Times New Roman"/>
              </w:rPr>
              <w:commentReference w:id="5"/>
            </w:r>
          </w:p>
        </w:tc>
      </w:tr>
      <w:tr w:rsidR="00945585" w:rsidRPr="00C66922" w14:paraId="0B53AFF9" w14:textId="77777777" w:rsidTr="001A5E12">
        <w:tc>
          <w:tcPr>
            <w:tcW w:w="2047" w:type="dxa"/>
          </w:tcPr>
          <w:p w14:paraId="386CE4B6" w14:textId="34560F6D" w:rsidR="00945585" w:rsidRPr="00C66922" w:rsidRDefault="007C3880" w:rsidP="001A5E12">
            <w:pPr>
              <w:autoSpaceDE w:val="0"/>
              <w:autoSpaceDN w:val="0"/>
              <w:adjustRightInd w:val="0"/>
            </w:pPr>
            <w:r>
              <w:t>MU</w:t>
            </w:r>
            <w:r w:rsidR="00945585" w:rsidRPr="00C66922">
              <w:t xml:space="preserve">: </w:t>
            </w:r>
          </w:p>
        </w:tc>
        <w:tc>
          <w:tcPr>
            <w:tcW w:w="6295" w:type="dxa"/>
          </w:tcPr>
          <w:p w14:paraId="448EDFE0" w14:textId="77777777" w:rsidR="00945585" w:rsidRPr="00C66922" w:rsidRDefault="00945585" w:rsidP="001A5E12">
            <w:pPr>
              <w:pStyle w:val="ListParagraph"/>
              <w:autoSpaceDE w:val="0"/>
              <w:autoSpaceDN w:val="0"/>
              <w:adjustRightInd w:val="0"/>
              <w:ind w:left="0"/>
            </w:pPr>
            <w:r w:rsidRPr="00C66922">
              <w:t xml:space="preserve">Name: </w:t>
            </w:r>
          </w:p>
          <w:p w14:paraId="382F7256" w14:textId="77777777" w:rsidR="00945585" w:rsidRPr="00C66922" w:rsidRDefault="00945585" w:rsidP="001A5E12">
            <w:pPr>
              <w:pStyle w:val="ListParagraph"/>
              <w:autoSpaceDE w:val="0"/>
              <w:autoSpaceDN w:val="0"/>
              <w:adjustRightInd w:val="0"/>
              <w:ind w:left="0"/>
            </w:pPr>
            <w:r w:rsidRPr="00C66922">
              <w:t xml:space="preserve">Title: </w:t>
            </w:r>
          </w:p>
          <w:p w14:paraId="0F421E8B" w14:textId="77777777" w:rsidR="00945585" w:rsidRPr="00C66922" w:rsidRDefault="00945585" w:rsidP="001A5E12">
            <w:pPr>
              <w:pStyle w:val="ListParagraph"/>
              <w:autoSpaceDE w:val="0"/>
              <w:autoSpaceDN w:val="0"/>
              <w:adjustRightInd w:val="0"/>
              <w:ind w:left="0"/>
            </w:pPr>
            <w:r w:rsidRPr="00C66922">
              <w:t>Institution</w:t>
            </w:r>
          </w:p>
          <w:p w14:paraId="769A710A" w14:textId="77777777" w:rsidR="00945585" w:rsidRPr="00C66922" w:rsidRDefault="00945585" w:rsidP="001A5E12">
            <w:pPr>
              <w:pStyle w:val="ListParagraph"/>
              <w:autoSpaceDE w:val="0"/>
              <w:autoSpaceDN w:val="0"/>
              <w:adjustRightInd w:val="0"/>
              <w:ind w:left="0"/>
            </w:pPr>
            <w:r w:rsidRPr="00C66922">
              <w:t xml:space="preserve">Address: </w:t>
            </w:r>
          </w:p>
          <w:p w14:paraId="1DEF95D4" w14:textId="77777777" w:rsidR="00945585" w:rsidRPr="00C66922" w:rsidRDefault="00945585" w:rsidP="001A5E12">
            <w:pPr>
              <w:pStyle w:val="ListParagraph"/>
              <w:autoSpaceDE w:val="0"/>
              <w:autoSpaceDN w:val="0"/>
              <w:adjustRightInd w:val="0"/>
              <w:ind w:left="0"/>
            </w:pPr>
            <w:r w:rsidRPr="00C66922">
              <w:t xml:space="preserve">Email: </w:t>
            </w:r>
          </w:p>
        </w:tc>
      </w:tr>
    </w:tbl>
    <w:p w14:paraId="42CBE804" w14:textId="77777777" w:rsidR="00945585" w:rsidRPr="000E2CB9" w:rsidRDefault="00945585" w:rsidP="00945585">
      <w:pPr>
        <w:autoSpaceDE w:val="0"/>
        <w:autoSpaceDN w:val="0"/>
        <w:adjustRightInd w:val="0"/>
      </w:pPr>
    </w:p>
    <w:p w14:paraId="2390B5E6" w14:textId="77777777" w:rsidR="00945585" w:rsidRDefault="00945585" w:rsidP="00945585">
      <w:pPr>
        <w:autoSpaceDE w:val="0"/>
        <w:autoSpaceDN w:val="0"/>
        <w:adjustRightInd w:val="0"/>
        <w:rPr>
          <w:rFonts w:ascii="TimesNewRomanPSMT" w:hAnsi="TimesNewRomanPSMT" w:cs="TimesNewRomanPSMT"/>
        </w:rPr>
      </w:pPr>
    </w:p>
    <w:p w14:paraId="019F073C" w14:textId="77777777" w:rsidR="00945585" w:rsidRDefault="00945585" w:rsidP="00945585">
      <w:pPr>
        <w:autoSpaceDE w:val="0"/>
        <w:autoSpaceDN w:val="0"/>
        <w:adjustRightInd w:val="0"/>
        <w:rPr>
          <w:rFonts w:ascii="TimesNewRomanPSMT" w:hAnsi="TimesNewRomanPSMT" w:cs="TimesNewRomanPSMT"/>
        </w:rPr>
      </w:pPr>
    </w:p>
    <w:p w14:paraId="4CE531A2" w14:textId="77777777" w:rsidR="00945585" w:rsidRDefault="00945585" w:rsidP="00945585">
      <w:pPr>
        <w:autoSpaceDE w:val="0"/>
        <w:autoSpaceDN w:val="0"/>
        <w:adjustRightInd w:val="0"/>
        <w:rPr>
          <w:rFonts w:ascii="TimesNewRomanPSMT" w:hAnsi="TimesNewRomanPSMT" w:cs="TimesNewRomanPSMT"/>
        </w:rPr>
      </w:pPr>
    </w:p>
    <w:p w14:paraId="0FADED78" w14:textId="77777777" w:rsidR="00945585" w:rsidRPr="00D70CD1" w:rsidRDefault="00945585" w:rsidP="00945585">
      <w:pPr>
        <w:autoSpaceDE w:val="0"/>
        <w:autoSpaceDN w:val="0"/>
        <w:adjustRightInd w:val="0"/>
        <w:jc w:val="center"/>
        <w:rPr>
          <w:rFonts w:ascii="TimesNewRomanPSMT" w:hAnsi="TimesNewRomanPSMT" w:cs="TimesNewRomanPSMT"/>
        </w:rPr>
      </w:pPr>
      <w:r w:rsidRPr="00D70CD1">
        <w:rPr>
          <w:rFonts w:ascii="TimesNewRomanPSMT" w:hAnsi="TimesNewRomanPSMT" w:cs="TimesNewRomanPSMT"/>
        </w:rPr>
        <w:t>[REMAINDER OF PAGE INTENTIONALLY BLANK]</w:t>
      </w:r>
    </w:p>
    <w:p w14:paraId="1E7BDCD4" w14:textId="77777777" w:rsidR="00945585" w:rsidRDefault="00945585" w:rsidP="00945585">
      <w:pPr>
        <w:rPr>
          <w:rFonts w:ascii="TimesNewRomanPSMT" w:hAnsi="TimesNewRomanPSMT" w:cs="TimesNewRomanPSMT"/>
        </w:rPr>
      </w:pPr>
      <w:r>
        <w:rPr>
          <w:rFonts w:ascii="TimesNewRomanPSMT" w:hAnsi="TimesNewRomanPSMT" w:cs="TimesNewRomanPSMT"/>
        </w:rPr>
        <w:br w:type="page"/>
      </w:r>
    </w:p>
    <w:p w14:paraId="10D36864" w14:textId="77777777" w:rsidR="00945585" w:rsidRDefault="00945585" w:rsidP="00945585">
      <w:pPr>
        <w:autoSpaceDE w:val="0"/>
        <w:autoSpaceDN w:val="0"/>
        <w:adjustRightInd w:val="0"/>
        <w:rPr>
          <w:rFonts w:ascii="TimesNewRomanPSMT" w:hAnsi="TimesNewRomanPSMT" w:cs="TimesNewRomanPSMT"/>
        </w:rPr>
      </w:pPr>
      <w:r w:rsidRPr="004D4CAA">
        <w:rPr>
          <w:rFonts w:ascii="TimesNewRomanPSMT" w:hAnsi="TimesNewRomanPSMT" w:cs="TimesNewRomanPSMT"/>
          <w:b/>
          <w:bCs/>
        </w:rPr>
        <w:lastRenderedPageBreak/>
        <w:t>IN WITNESS WHEREOF</w:t>
      </w:r>
      <w:r>
        <w:rPr>
          <w:rFonts w:ascii="TimesNewRomanPSMT" w:hAnsi="TimesNewRomanPSMT" w:cs="TimesNewRomanPSMT"/>
        </w:rPr>
        <w:t>, the Parties have caused this Agreement to be executed by their duly authorized representatives as of the day and year first written above.</w:t>
      </w:r>
    </w:p>
    <w:p w14:paraId="195880B9" w14:textId="77777777" w:rsidR="00945585" w:rsidRDefault="00945585" w:rsidP="00945585">
      <w:pPr>
        <w:autoSpaceDE w:val="0"/>
        <w:autoSpaceDN w:val="0"/>
        <w:adjustRightInd w:val="0"/>
        <w:ind w:firstLine="720"/>
        <w:rPr>
          <w:rFonts w:ascii="TimesNewRomanPSMT" w:hAnsi="TimesNewRomanPSMT" w:cs="TimesNewRomanPSMT"/>
        </w:rPr>
      </w:pPr>
    </w:p>
    <w:p w14:paraId="382AEC9B" w14:textId="6211949D" w:rsidR="00945585" w:rsidRDefault="00945585" w:rsidP="00945585">
      <w:pPr>
        <w:autoSpaceDE w:val="0"/>
        <w:autoSpaceDN w:val="0"/>
        <w:adjustRightInd w:val="0"/>
        <w:spacing w:before="240" w:after="240"/>
        <w:rPr>
          <w:rFonts w:ascii="TimesNewRomanPSMT" w:hAnsi="TimesNewRomanPSMT" w:cs="TimesNewRomanPSMT"/>
          <w:b/>
          <w:bCs/>
        </w:rPr>
      </w:pPr>
    </w:p>
    <w:p w14:paraId="61C3CAC0" w14:textId="224843D6" w:rsidR="00945585" w:rsidRDefault="00945585" w:rsidP="00945585">
      <w:pPr>
        <w:autoSpaceDE w:val="0"/>
        <w:autoSpaceDN w:val="0"/>
        <w:adjustRightInd w:val="0"/>
        <w:spacing w:before="240" w:after="240"/>
        <w:rPr>
          <w:rFonts w:ascii="TimesNewRomanPSMT" w:hAnsi="TimesNewRomanPSMT" w:cs="TimesNewRomanPSMT"/>
        </w:rPr>
      </w:pPr>
      <w:r>
        <w:rPr>
          <w:rFonts w:ascii="TimesNewRomanPSMT" w:hAnsi="TimesNewRomanPSMT" w:cs="TimesNewRomanPSMT"/>
        </w:rPr>
        <w:t>THE CURATORS OF UNIVERSITY OF MISSOURI</w:t>
      </w:r>
    </w:p>
    <w:p w14:paraId="2B8A05EE" w14:textId="77777777" w:rsidR="00D02521" w:rsidRPr="001C71AD" w:rsidRDefault="00D02521" w:rsidP="00945585">
      <w:pPr>
        <w:autoSpaceDE w:val="0"/>
        <w:autoSpaceDN w:val="0"/>
        <w:adjustRightInd w:val="0"/>
        <w:spacing w:before="240" w:after="240"/>
        <w:rPr>
          <w:rFonts w:ascii="TimesNewRomanPSMT" w:hAnsi="TimesNewRomanPSMT" w:cs="TimesNewRomanPSMT"/>
          <w:b/>
          <w:bCs/>
        </w:rPr>
      </w:pPr>
    </w:p>
    <w:p w14:paraId="2F461CCA" w14:textId="77777777" w:rsidR="00945585" w:rsidRDefault="00945585" w:rsidP="00945585">
      <w:pPr>
        <w:autoSpaceDE w:val="0"/>
        <w:autoSpaceDN w:val="0"/>
        <w:adjustRightInd w:val="0"/>
        <w:spacing w:before="240" w:after="240"/>
        <w:rPr>
          <w:rFonts w:ascii="TimesNewRomanPSMT" w:hAnsi="TimesNewRomanPSMT" w:cs="TimesNewRomanPSMT"/>
        </w:rPr>
      </w:pPr>
      <w:r>
        <w:rPr>
          <w:rFonts w:ascii="TimesNewRomanPSMT" w:hAnsi="TimesNewRomanPSMT" w:cs="TimesNewRomanPSMT"/>
        </w:rPr>
        <w:t>By: __________________________________________</w:t>
      </w:r>
      <w:r>
        <w:rPr>
          <w:rFonts w:ascii="TimesNewRomanPSMT" w:hAnsi="TimesNewRomanPSMT" w:cs="TimesNewRomanPSMT"/>
        </w:rPr>
        <w:br/>
      </w:r>
      <w:r w:rsidRPr="00206667">
        <w:rPr>
          <w:rFonts w:ascii="TimesNewRomanPSMT" w:hAnsi="TimesNewRomanPSMT" w:cs="TimesNewRomanPSMT"/>
          <w:i/>
          <w:iCs/>
        </w:rPr>
        <w:t>Signature</w:t>
      </w:r>
    </w:p>
    <w:p w14:paraId="2FCB4095" w14:textId="77777777" w:rsidR="00945585" w:rsidRDefault="00945585" w:rsidP="00945585">
      <w:pPr>
        <w:autoSpaceDE w:val="0"/>
        <w:autoSpaceDN w:val="0"/>
        <w:adjustRightInd w:val="0"/>
        <w:spacing w:before="240" w:after="240"/>
        <w:rPr>
          <w:rFonts w:ascii="TimesNewRomanPSMT" w:hAnsi="TimesNewRomanPSMT" w:cs="TimesNewRomanPSMT"/>
        </w:rPr>
      </w:pPr>
      <w:r>
        <w:rPr>
          <w:rFonts w:ascii="TimesNewRomanPSMT" w:hAnsi="TimesNewRomanPSMT" w:cs="TimesNewRomanPSMT"/>
        </w:rPr>
        <w:t>Name:</w:t>
      </w:r>
    </w:p>
    <w:p w14:paraId="23796DBF" w14:textId="77777777" w:rsidR="00945585" w:rsidRDefault="00945585" w:rsidP="00945585">
      <w:pPr>
        <w:autoSpaceDE w:val="0"/>
        <w:autoSpaceDN w:val="0"/>
        <w:adjustRightInd w:val="0"/>
        <w:spacing w:before="240" w:after="240"/>
        <w:rPr>
          <w:rFonts w:ascii="TimesNewRomanPSMT" w:hAnsi="TimesNewRomanPSMT" w:cs="TimesNewRomanPSMT"/>
        </w:rPr>
      </w:pPr>
      <w:r>
        <w:rPr>
          <w:rFonts w:ascii="TimesNewRomanPSMT" w:hAnsi="TimesNewRomanPSMT" w:cs="TimesNewRomanPSMT"/>
        </w:rPr>
        <w:t xml:space="preserve">Title: </w:t>
      </w:r>
    </w:p>
    <w:p w14:paraId="4AE1E109" w14:textId="77777777" w:rsidR="00BC236E" w:rsidRDefault="00945585" w:rsidP="00945585">
      <w:pPr>
        <w:autoSpaceDE w:val="0"/>
        <w:autoSpaceDN w:val="0"/>
        <w:adjustRightInd w:val="0"/>
        <w:spacing w:before="240" w:after="240"/>
        <w:rPr>
          <w:rFonts w:ascii="TimesNewRomanPSMT" w:hAnsi="TimesNewRomanPSMT" w:cs="TimesNewRomanPSMT"/>
        </w:rPr>
      </w:pPr>
      <w:r>
        <w:rPr>
          <w:rFonts w:ascii="TimesNewRomanPSMT" w:hAnsi="TimesNewRomanPSMT" w:cs="TimesNewRomanPSMT"/>
        </w:rPr>
        <w:t xml:space="preserve">Date: </w:t>
      </w:r>
    </w:p>
    <w:p w14:paraId="0473F528" w14:textId="7C2C88A9" w:rsidR="00945585" w:rsidRDefault="00945585" w:rsidP="00945585">
      <w:pPr>
        <w:autoSpaceDE w:val="0"/>
        <w:autoSpaceDN w:val="0"/>
        <w:adjustRightInd w:val="0"/>
        <w:spacing w:before="240" w:after="240"/>
        <w:rPr>
          <w:rFonts w:ascii="TimesNewRomanPSMT" w:hAnsi="TimesNewRomanPSMT" w:cs="TimesNewRomanPSMT"/>
        </w:rPr>
      </w:pPr>
      <w:r>
        <w:rPr>
          <w:rFonts w:ascii="TimesNewRomanPSMT" w:hAnsi="TimesNewRomanPSMT" w:cs="TimesNewRomanPSMT"/>
        </w:rPr>
        <w:br/>
      </w:r>
    </w:p>
    <w:p w14:paraId="6F90BEEB" w14:textId="77777777" w:rsidR="00945585" w:rsidRPr="00D71648" w:rsidRDefault="00945585" w:rsidP="00945585">
      <w:pPr>
        <w:autoSpaceDE w:val="0"/>
        <w:autoSpaceDN w:val="0"/>
        <w:adjustRightInd w:val="0"/>
        <w:spacing w:before="240" w:after="240"/>
        <w:rPr>
          <w:rFonts w:ascii="TimesNewRomanPSMT" w:hAnsi="TimesNewRomanPSMT" w:cs="TimesNewRomanPSMT"/>
          <w:b/>
          <w:bCs/>
        </w:rPr>
      </w:pPr>
      <w:r>
        <w:rPr>
          <w:rFonts w:ascii="TimesNewRomanPSMT" w:hAnsi="TimesNewRomanPSMT" w:cs="TimesNewRomanPSMT"/>
          <w:b/>
          <w:bCs/>
        </w:rPr>
        <w:t>Site Participant</w:t>
      </w:r>
    </w:p>
    <w:p w14:paraId="1EF930D7" w14:textId="7B43E8BE" w:rsidR="00945585" w:rsidRDefault="00693FDF" w:rsidP="00945585">
      <w:pPr>
        <w:autoSpaceDE w:val="0"/>
        <w:autoSpaceDN w:val="0"/>
        <w:adjustRightInd w:val="0"/>
        <w:spacing w:before="240" w:after="240"/>
        <w:rPr>
          <w:rFonts w:ascii="TimesNewRomanPSMT" w:hAnsi="TimesNewRomanPSMT" w:cs="TimesNewRomanPSMT"/>
        </w:rPr>
      </w:pPr>
      <w:r w:rsidRPr="001A2B19">
        <w:rPr>
          <w:rFonts w:ascii="TimesNewRomanPSMT" w:hAnsi="TimesNewRomanPSMT" w:cs="TimesNewRomanPSMT"/>
          <w:highlight w:val="yellow"/>
        </w:rPr>
        <w:t>[Site’s Full Legal Name]</w:t>
      </w:r>
    </w:p>
    <w:p w14:paraId="1495D859" w14:textId="77777777" w:rsidR="00D02521" w:rsidRDefault="00D02521" w:rsidP="00945585">
      <w:pPr>
        <w:autoSpaceDE w:val="0"/>
        <w:autoSpaceDN w:val="0"/>
        <w:adjustRightInd w:val="0"/>
        <w:spacing w:before="240" w:after="240"/>
        <w:rPr>
          <w:rFonts w:ascii="TimesNewRomanPSMT" w:hAnsi="TimesNewRomanPSMT" w:cs="TimesNewRomanPSMT"/>
        </w:rPr>
      </w:pPr>
    </w:p>
    <w:p w14:paraId="58D35822" w14:textId="77777777" w:rsidR="00945585" w:rsidRPr="001A2B19" w:rsidRDefault="00945585" w:rsidP="00945585">
      <w:pPr>
        <w:autoSpaceDE w:val="0"/>
        <w:autoSpaceDN w:val="0"/>
        <w:adjustRightInd w:val="0"/>
        <w:spacing w:before="240" w:after="240"/>
        <w:rPr>
          <w:rFonts w:ascii="TimesNewRomanPSMT" w:hAnsi="TimesNewRomanPSMT" w:cs="TimesNewRomanPSMT"/>
          <w:highlight w:val="yellow"/>
        </w:rPr>
      </w:pPr>
      <w:r w:rsidRPr="001A2B19">
        <w:rPr>
          <w:rFonts w:ascii="TimesNewRomanPSMT" w:hAnsi="TimesNewRomanPSMT" w:cs="TimesNewRomanPSMT"/>
          <w:highlight w:val="yellow"/>
        </w:rPr>
        <w:t>By: ________________________________________</w:t>
      </w:r>
      <w:r w:rsidRPr="001A2B19">
        <w:rPr>
          <w:rFonts w:ascii="TimesNewRomanPSMT" w:hAnsi="TimesNewRomanPSMT" w:cs="TimesNewRomanPSMT"/>
          <w:highlight w:val="yellow"/>
        </w:rPr>
        <w:br/>
      </w:r>
      <w:r w:rsidRPr="001A2B19">
        <w:rPr>
          <w:rFonts w:ascii="TimesNewRomanPSMT" w:hAnsi="TimesNewRomanPSMT" w:cs="TimesNewRomanPSMT"/>
          <w:i/>
          <w:iCs/>
          <w:highlight w:val="yellow"/>
        </w:rPr>
        <w:t>Signature</w:t>
      </w:r>
    </w:p>
    <w:p w14:paraId="3EE8FAC0" w14:textId="7744C33F" w:rsidR="00945585" w:rsidRPr="001A2B19" w:rsidRDefault="00945585" w:rsidP="00945585">
      <w:pPr>
        <w:autoSpaceDE w:val="0"/>
        <w:autoSpaceDN w:val="0"/>
        <w:adjustRightInd w:val="0"/>
        <w:spacing w:before="240" w:after="240"/>
        <w:rPr>
          <w:rFonts w:ascii="TimesNewRomanPSMT" w:hAnsi="TimesNewRomanPSMT" w:cs="TimesNewRomanPSMT"/>
          <w:highlight w:val="yellow"/>
        </w:rPr>
      </w:pPr>
      <w:r w:rsidRPr="001A2B19">
        <w:rPr>
          <w:rFonts w:ascii="TimesNewRomanPSMT" w:hAnsi="TimesNewRomanPSMT" w:cs="TimesNewRomanPSMT"/>
          <w:highlight w:val="yellow"/>
        </w:rPr>
        <w:t xml:space="preserve">Name: </w:t>
      </w:r>
    </w:p>
    <w:p w14:paraId="0AE86EE5" w14:textId="24033C67" w:rsidR="00945585" w:rsidRPr="001A2B19" w:rsidRDefault="00945585" w:rsidP="00945585">
      <w:pPr>
        <w:autoSpaceDE w:val="0"/>
        <w:autoSpaceDN w:val="0"/>
        <w:adjustRightInd w:val="0"/>
        <w:spacing w:before="240" w:after="240"/>
        <w:rPr>
          <w:rFonts w:ascii="TimesNewRomanPSMT" w:hAnsi="TimesNewRomanPSMT" w:cs="TimesNewRomanPSMT"/>
          <w:highlight w:val="yellow"/>
        </w:rPr>
      </w:pPr>
      <w:r w:rsidRPr="001A2B19">
        <w:rPr>
          <w:rFonts w:ascii="TimesNewRomanPSMT" w:hAnsi="TimesNewRomanPSMT" w:cs="TimesNewRomanPSMT"/>
          <w:highlight w:val="yellow"/>
        </w:rPr>
        <w:t xml:space="preserve">Title: </w:t>
      </w:r>
    </w:p>
    <w:p w14:paraId="11F30430" w14:textId="77777777" w:rsidR="00945585" w:rsidRPr="00B957BA" w:rsidRDefault="00945585" w:rsidP="00945585">
      <w:pPr>
        <w:autoSpaceDE w:val="0"/>
        <w:autoSpaceDN w:val="0"/>
        <w:adjustRightInd w:val="0"/>
        <w:spacing w:before="240" w:after="240"/>
        <w:rPr>
          <w:rFonts w:ascii="TimesNewRomanPSMT" w:hAnsi="TimesNewRomanPSMT" w:cs="TimesNewRomanPSMT"/>
        </w:rPr>
      </w:pPr>
      <w:r w:rsidRPr="001A2B19">
        <w:rPr>
          <w:rFonts w:ascii="TimesNewRomanPSMT" w:hAnsi="TimesNewRomanPSMT" w:cs="TimesNewRomanPSMT"/>
          <w:highlight w:val="yellow"/>
        </w:rPr>
        <w:t>Date:</w:t>
      </w:r>
      <w:r>
        <w:rPr>
          <w:rFonts w:ascii="TimesNewRomanPSMT" w:hAnsi="TimesNewRomanPSMT" w:cs="TimesNewRomanPSMT"/>
        </w:rPr>
        <w:t xml:space="preserve"> </w:t>
      </w:r>
    </w:p>
    <w:p w14:paraId="6AC9A778" w14:textId="77777777" w:rsidR="001241D9" w:rsidRDefault="001241D9" w:rsidP="005870B0">
      <w:pPr>
        <w:autoSpaceDE w:val="0"/>
        <w:autoSpaceDN w:val="0"/>
        <w:adjustRightInd w:val="0"/>
        <w:ind w:firstLine="720"/>
        <w:rPr>
          <w:rFonts w:ascii="TimesNewRomanPSMT" w:hAnsi="TimesNewRomanPSMT" w:cs="TimesNewRomanPSMT"/>
        </w:rPr>
      </w:pPr>
    </w:p>
    <w:p w14:paraId="5E6AC795" w14:textId="77777777" w:rsidR="001241D9" w:rsidRDefault="001241D9" w:rsidP="005870B0">
      <w:pPr>
        <w:autoSpaceDE w:val="0"/>
        <w:autoSpaceDN w:val="0"/>
        <w:adjustRightInd w:val="0"/>
        <w:ind w:firstLine="720"/>
        <w:rPr>
          <w:rFonts w:ascii="TimesNewRomanPSMT" w:hAnsi="TimesNewRomanPSMT" w:cs="TimesNewRomanPSMT"/>
        </w:rPr>
      </w:pPr>
    </w:p>
    <w:p w14:paraId="3F3582A0" w14:textId="77777777" w:rsidR="00D71648" w:rsidRDefault="00D71648" w:rsidP="00D71648">
      <w:pPr>
        <w:autoSpaceDE w:val="0"/>
        <w:autoSpaceDN w:val="0"/>
        <w:adjustRightInd w:val="0"/>
        <w:spacing w:before="240" w:after="240"/>
        <w:rPr>
          <w:rFonts w:ascii="TimesNewRomanPSMT" w:hAnsi="TimesNewRomanPSMT" w:cs="TimesNewRomanPSMT"/>
        </w:rPr>
      </w:pPr>
    </w:p>
    <w:p w14:paraId="00205B3E" w14:textId="77777777" w:rsidR="001241D9" w:rsidRPr="001241D9" w:rsidRDefault="001241D9" w:rsidP="005652AF">
      <w:pPr>
        <w:autoSpaceDE w:val="0"/>
        <w:autoSpaceDN w:val="0"/>
        <w:adjustRightInd w:val="0"/>
        <w:spacing w:before="240" w:after="240"/>
        <w:ind w:firstLine="720"/>
        <w:rPr>
          <w:rFonts w:ascii="TimesNewRomanPSMT" w:hAnsi="TimesNewRomanPSMT" w:cs="TimesNewRomanPSMT"/>
        </w:rPr>
      </w:pPr>
    </w:p>
    <w:p w14:paraId="3D7DC031" w14:textId="77777777" w:rsidR="00C51FED" w:rsidRDefault="00C51FED">
      <w:pPr>
        <w:rPr>
          <w:rFonts w:ascii="TimesNewRomanPSMT" w:hAnsi="TimesNewRomanPSMT" w:cs="TimesNewRomanPSMT"/>
        </w:rPr>
      </w:pPr>
      <w:r>
        <w:rPr>
          <w:rFonts w:ascii="TimesNewRomanPSMT" w:hAnsi="TimesNewRomanPSMT" w:cs="TimesNewRomanPSMT"/>
        </w:rPr>
        <w:br w:type="page"/>
      </w:r>
    </w:p>
    <w:p w14:paraId="105CC931" w14:textId="77777777" w:rsidR="006F28D0" w:rsidRPr="00CE5A6D" w:rsidRDefault="006F28D0" w:rsidP="006F28D0">
      <w:pPr>
        <w:ind w:left="360"/>
        <w:jc w:val="center"/>
        <w:rPr>
          <w:b/>
        </w:rPr>
      </w:pPr>
      <w:r>
        <w:rPr>
          <w:b/>
        </w:rPr>
        <w:lastRenderedPageBreak/>
        <w:t>EXHIBIT</w:t>
      </w:r>
      <w:r w:rsidRPr="00CE5A6D">
        <w:rPr>
          <w:b/>
        </w:rPr>
        <w:t xml:space="preserve"> A</w:t>
      </w:r>
    </w:p>
    <w:p w14:paraId="529F093C" w14:textId="77777777" w:rsidR="006F28D0" w:rsidRPr="003C03DA" w:rsidRDefault="006F28D0" w:rsidP="006F28D0">
      <w:pPr>
        <w:ind w:left="360"/>
        <w:jc w:val="center"/>
        <w:rPr>
          <w:b/>
        </w:rPr>
      </w:pPr>
      <w:r>
        <w:rPr>
          <w:b/>
        </w:rPr>
        <w:t>Research Purpose and Study Protocol</w:t>
      </w:r>
    </w:p>
    <w:p w14:paraId="177DB5A5" w14:textId="77777777" w:rsidR="00B0288B" w:rsidRDefault="00B0288B" w:rsidP="006F28D0">
      <w:pPr>
        <w:kinsoku w:val="0"/>
        <w:overflowPunct w:val="0"/>
        <w:autoSpaceDE w:val="0"/>
        <w:autoSpaceDN w:val="0"/>
        <w:adjustRightInd w:val="0"/>
        <w:rPr>
          <w:rFonts w:eastAsia="Arial Unicode MS"/>
          <w:color w:val="000000"/>
          <w:szCs w:val="22"/>
        </w:rPr>
      </w:pPr>
    </w:p>
    <w:p w14:paraId="3A32119F" w14:textId="312C9C87" w:rsidR="006F28D0" w:rsidRPr="00B64297" w:rsidRDefault="006F28D0" w:rsidP="006F28D0">
      <w:pPr>
        <w:kinsoku w:val="0"/>
        <w:overflowPunct w:val="0"/>
        <w:autoSpaceDE w:val="0"/>
        <w:autoSpaceDN w:val="0"/>
        <w:adjustRightInd w:val="0"/>
        <w:rPr>
          <w:rFonts w:cs="Arial"/>
          <w:szCs w:val="22"/>
        </w:rPr>
      </w:pPr>
      <w:r w:rsidRPr="00C01FC2">
        <w:rPr>
          <w:rFonts w:eastAsia="Arial Unicode MS"/>
          <w:color w:val="000000"/>
          <w:szCs w:val="22"/>
        </w:rPr>
        <w:t>This Research Purpose and Study Protocol (“</w:t>
      </w:r>
      <w:r w:rsidRPr="00C01FC2">
        <w:rPr>
          <w:rFonts w:eastAsia="Arial Unicode MS"/>
          <w:b/>
          <w:color w:val="000000"/>
          <w:szCs w:val="22"/>
        </w:rPr>
        <w:t>Protocol</w:t>
      </w:r>
      <w:r w:rsidRPr="00C01FC2">
        <w:rPr>
          <w:rFonts w:eastAsia="Arial Unicode MS"/>
          <w:color w:val="000000"/>
          <w:szCs w:val="22"/>
        </w:rPr>
        <w:t>”) defines the scope of the study titled</w:t>
      </w:r>
      <w:bookmarkStart w:id="6" w:name="_Hlk129015689"/>
      <w:bookmarkStart w:id="7" w:name="OLE_LINK3"/>
      <w:bookmarkStart w:id="8" w:name="_Hlk129015601"/>
      <w:r w:rsidRPr="00C01FC2">
        <w:rPr>
          <w:rFonts w:eastAsia="Arial Unicode MS"/>
          <w:color w:val="000000"/>
          <w:szCs w:val="22"/>
        </w:rPr>
        <w:t xml:space="preserve"> </w:t>
      </w:r>
      <w:r w:rsidRPr="00C01FC2">
        <w:rPr>
          <w:rFonts w:cs="Arial"/>
          <w:szCs w:val="22"/>
          <w:u w:val="single"/>
        </w:rPr>
        <w:t>C</w:t>
      </w:r>
      <w:r w:rsidRPr="00C01FC2">
        <w:rPr>
          <w:rFonts w:cs="Arial"/>
          <w:szCs w:val="22"/>
        </w:rPr>
        <w:t xml:space="preserve">hoosing </w:t>
      </w:r>
      <w:r w:rsidRPr="00C01FC2">
        <w:rPr>
          <w:rFonts w:cs="Arial"/>
          <w:szCs w:val="22"/>
          <w:u w:val="single"/>
        </w:rPr>
        <w:t>IS</w:t>
      </w:r>
      <w:r w:rsidRPr="00C01FC2">
        <w:rPr>
          <w:rFonts w:cs="Arial"/>
          <w:szCs w:val="22"/>
        </w:rPr>
        <w:t xml:space="preserve"> regimens in kidney </w:t>
      </w:r>
      <w:r w:rsidRPr="00C01FC2">
        <w:rPr>
          <w:rFonts w:cs="Arial"/>
          <w:szCs w:val="22"/>
          <w:u w:val="single"/>
        </w:rPr>
        <w:t>T</w:t>
      </w:r>
      <w:r w:rsidRPr="00C01FC2">
        <w:rPr>
          <w:rFonts w:cs="Arial"/>
          <w:szCs w:val="22"/>
        </w:rPr>
        <w:t xml:space="preserve">ransplant by </w:t>
      </w:r>
      <w:r w:rsidRPr="00C01FC2">
        <w:rPr>
          <w:rFonts w:cs="Arial"/>
          <w:szCs w:val="22"/>
          <w:u w:val="single"/>
        </w:rPr>
        <w:t>E</w:t>
      </w:r>
      <w:r w:rsidRPr="00C01FC2">
        <w:rPr>
          <w:rFonts w:cs="Arial"/>
          <w:szCs w:val="22"/>
        </w:rPr>
        <w:t xml:space="preserve">fficacy and </w:t>
      </w:r>
      <w:r w:rsidRPr="00C01FC2">
        <w:rPr>
          <w:rFonts w:cs="Arial"/>
          <w:szCs w:val="22"/>
          <w:u w:val="single"/>
        </w:rPr>
        <w:t>M</w:t>
      </w:r>
      <w:r w:rsidRPr="00C01FC2">
        <w:rPr>
          <w:rFonts w:cs="Arial"/>
          <w:szCs w:val="22"/>
        </w:rPr>
        <w:t>orbidity 2 (</w:t>
      </w:r>
      <w:r w:rsidRPr="00C01FC2">
        <w:rPr>
          <w:rFonts w:cs="Arial"/>
          <w:b/>
          <w:bCs/>
          <w:szCs w:val="22"/>
        </w:rPr>
        <w:t>CISTEM2</w:t>
      </w:r>
      <w:r w:rsidRPr="00C01FC2">
        <w:rPr>
          <w:rFonts w:cs="Arial"/>
          <w:szCs w:val="22"/>
        </w:rPr>
        <w:t xml:space="preserve">). In this study, we will establish a novel, robust and curated database (CISTEM2 database) integrating transplant registry data with multi-site electronic medical records (EMRs), administrative claims, and social determinants of health data for renal transplant patients leveraging the </w:t>
      </w:r>
      <w:proofErr w:type="spellStart"/>
      <w:r w:rsidRPr="00C01FC2">
        <w:rPr>
          <w:rFonts w:cs="Arial"/>
          <w:szCs w:val="22"/>
        </w:rPr>
        <w:t>PCORnet</w:t>
      </w:r>
      <w:proofErr w:type="spellEnd"/>
      <w:r w:rsidRPr="00C01FC2">
        <w:rPr>
          <w:rFonts w:cs="Arial"/>
          <w:szCs w:val="22"/>
        </w:rPr>
        <w:t xml:space="preserve"> infrastructure. </w:t>
      </w:r>
      <w:r w:rsidRPr="00C01FC2">
        <w:rPr>
          <w:rFonts w:eastAsia="Arial" w:cs="Arial"/>
          <w:szCs w:val="22"/>
        </w:rPr>
        <w:t xml:space="preserve">To inform patient management in the current complex transplant ecosystem, we propose to enhance our prior work with the following </w:t>
      </w:r>
      <w:r w:rsidRPr="00C01FC2">
        <w:rPr>
          <w:rFonts w:cs="Arial"/>
          <w:b/>
          <w:bCs/>
          <w:szCs w:val="22"/>
          <w:u w:val="single"/>
        </w:rPr>
        <w:t>Specific Aims</w:t>
      </w:r>
      <w:r w:rsidRPr="00C01FC2">
        <w:rPr>
          <w:rFonts w:cs="Arial"/>
          <w:szCs w:val="22"/>
        </w:rPr>
        <w:t>:</w:t>
      </w:r>
    </w:p>
    <w:p w14:paraId="0A434B6A" w14:textId="77777777" w:rsidR="00B0288B" w:rsidRDefault="00B0288B" w:rsidP="006F28D0">
      <w:pPr>
        <w:rPr>
          <w:rFonts w:eastAsia="Arial"/>
          <w:b/>
          <w:bCs/>
          <w:szCs w:val="22"/>
        </w:rPr>
      </w:pPr>
    </w:p>
    <w:p w14:paraId="2DDADDE6" w14:textId="2FAFE725" w:rsidR="006F28D0" w:rsidRPr="004641DF" w:rsidRDefault="006F28D0" w:rsidP="006F28D0">
      <w:pPr>
        <w:rPr>
          <w:rFonts w:eastAsia="Arial"/>
          <w:b/>
          <w:bCs/>
          <w:i/>
          <w:iCs/>
          <w:szCs w:val="22"/>
        </w:rPr>
      </w:pPr>
      <w:r w:rsidRPr="004641DF">
        <w:rPr>
          <w:rFonts w:eastAsia="Arial"/>
          <w:b/>
          <w:bCs/>
          <w:szCs w:val="22"/>
        </w:rPr>
        <w:t xml:space="preserve">Aim 1: </w:t>
      </w:r>
      <w:r w:rsidRPr="004641DF">
        <w:rPr>
          <w:szCs w:val="22"/>
        </w:rPr>
        <w:t xml:space="preserve">Recognizing the data continuum gaps in </w:t>
      </w:r>
      <w:r>
        <w:rPr>
          <w:szCs w:val="22"/>
        </w:rPr>
        <w:t>previous studies</w:t>
      </w:r>
      <w:r w:rsidRPr="004641DF">
        <w:rPr>
          <w:szCs w:val="22"/>
        </w:rPr>
        <w:t xml:space="preserve">, including the lack of longitudinal and granular clinical observations and outcome measures, such as </w:t>
      </w:r>
      <w:r w:rsidRPr="004641DF">
        <w:rPr>
          <w:rFonts w:eastAsia="Arial"/>
          <w:szCs w:val="22"/>
        </w:rPr>
        <w:t xml:space="preserve">serum creatinine levels (for computation of estimated glomerular filtration rate, eGFR), tacrolimus drug levels, measures of viremia and </w:t>
      </w:r>
      <w:proofErr w:type="spellStart"/>
      <w:r w:rsidRPr="004641DF">
        <w:rPr>
          <w:rFonts w:eastAsia="Arial"/>
          <w:szCs w:val="22"/>
        </w:rPr>
        <w:t>viruria</w:t>
      </w:r>
      <w:proofErr w:type="spellEnd"/>
      <w:r w:rsidRPr="004641DF">
        <w:rPr>
          <w:rFonts w:eastAsia="Arial"/>
          <w:szCs w:val="22"/>
        </w:rPr>
        <w:t>, malignancy diagnoses, and rehospitalization events</w:t>
      </w:r>
      <w:r w:rsidRPr="004641DF">
        <w:rPr>
          <w:szCs w:val="22"/>
        </w:rPr>
        <w:t>, w</w:t>
      </w:r>
      <w:r w:rsidRPr="004641DF">
        <w:rPr>
          <w:rFonts w:eastAsia="Arial"/>
          <w:szCs w:val="22"/>
        </w:rPr>
        <w:t xml:space="preserve">e will establish a novel, robust and curated dataset (CISTEM2 Dataset) integrating transplant registry data with multi-site EMRs, administrative claims, and social determinants of health data for KT recipients, leveraging the </w:t>
      </w:r>
      <w:proofErr w:type="spellStart"/>
      <w:r w:rsidRPr="004641DF">
        <w:rPr>
          <w:rFonts w:eastAsia="Arial"/>
          <w:szCs w:val="22"/>
        </w:rPr>
        <w:t>PCORnet</w:t>
      </w:r>
      <w:proofErr w:type="spellEnd"/>
      <w:r w:rsidRPr="004641DF">
        <w:rPr>
          <w:rFonts w:eastAsia="Arial"/>
          <w:szCs w:val="22"/>
        </w:rPr>
        <w:t xml:space="preserve"> infrastructure. </w:t>
      </w:r>
    </w:p>
    <w:p w14:paraId="007BC4E2" w14:textId="77777777" w:rsidR="00B0288B" w:rsidRDefault="00B0288B" w:rsidP="006F28D0">
      <w:pPr>
        <w:rPr>
          <w:b/>
          <w:bCs/>
          <w:szCs w:val="22"/>
        </w:rPr>
      </w:pPr>
    </w:p>
    <w:p w14:paraId="407F91ED" w14:textId="7761DD82" w:rsidR="006F28D0" w:rsidRPr="004641DF" w:rsidRDefault="006F28D0" w:rsidP="006F28D0">
      <w:pPr>
        <w:rPr>
          <w:szCs w:val="22"/>
        </w:rPr>
      </w:pPr>
      <w:r w:rsidRPr="004641DF">
        <w:rPr>
          <w:b/>
          <w:bCs/>
          <w:szCs w:val="22"/>
        </w:rPr>
        <w:t>Aim 2:</w:t>
      </w:r>
      <w:r w:rsidRPr="004641DF">
        <w:rPr>
          <w:szCs w:val="22"/>
        </w:rPr>
        <w:t xml:space="preserve"> We will </w:t>
      </w:r>
      <w:r>
        <w:rPr>
          <w:szCs w:val="22"/>
        </w:rPr>
        <w:t>develop</w:t>
      </w:r>
      <w:r w:rsidRPr="004641DF">
        <w:rPr>
          <w:szCs w:val="22"/>
        </w:rPr>
        <w:t xml:space="preserve"> longitudinal machine learning algorithms to dynamically suggest IS strategies that optimize renal allograft function (at 1-, 3- and -5-years post-KT), reduce cost, and limit IS comorbidities identified by patients as contributors to diminished quality of life.</w:t>
      </w:r>
    </w:p>
    <w:p w14:paraId="02D50833" w14:textId="77777777" w:rsidR="00B0288B" w:rsidRDefault="00B0288B" w:rsidP="006F28D0">
      <w:pPr>
        <w:rPr>
          <w:b/>
          <w:bCs/>
          <w:szCs w:val="22"/>
        </w:rPr>
      </w:pPr>
      <w:bookmarkStart w:id="9" w:name="OLE_LINK1"/>
      <w:bookmarkStart w:id="10" w:name="OLE_LINK2"/>
    </w:p>
    <w:p w14:paraId="790E14F9" w14:textId="68A0FB49" w:rsidR="006F28D0" w:rsidRDefault="006F28D0" w:rsidP="006F28D0">
      <w:pPr>
        <w:rPr>
          <w:szCs w:val="22"/>
        </w:rPr>
      </w:pPr>
      <w:r w:rsidRPr="004641DF">
        <w:rPr>
          <w:b/>
          <w:bCs/>
          <w:szCs w:val="22"/>
        </w:rPr>
        <w:t xml:space="preserve">Aim </w:t>
      </w:r>
      <w:bookmarkEnd w:id="9"/>
      <w:bookmarkEnd w:id="10"/>
      <w:r w:rsidRPr="004641DF">
        <w:rPr>
          <w:b/>
          <w:bCs/>
          <w:szCs w:val="22"/>
        </w:rPr>
        <w:t>3:</w:t>
      </w:r>
      <w:r w:rsidRPr="004641DF">
        <w:rPr>
          <w:szCs w:val="22"/>
        </w:rPr>
        <w:t xml:space="preserve"> We will validate the predictive models refined in Aim 1 and the ML models developed in Aim 2, using two additional </w:t>
      </w:r>
      <w:proofErr w:type="spellStart"/>
      <w:r w:rsidRPr="004641DF">
        <w:rPr>
          <w:szCs w:val="22"/>
        </w:rPr>
        <w:t>PCORnet</w:t>
      </w:r>
      <w:proofErr w:type="spellEnd"/>
      <w:r w:rsidRPr="004641DF">
        <w:rPr>
          <w:szCs w:val="22"/>
        </w:rPr>
        <w:t xml:space="preserve"> sites with 12 more KT centers (Total Sample: 40,535 KTs). Using computable phenotypes developed using the CDM model, our temporal-aware ML models </w:t>
      </w:r>
      <w:bookmarkStart w:id="11" w:name="OLE_LINK6"/>
      <w:bookmarkStart w:id="12" w:name="OLE_LINK7"/>
      <w:r w:rsidRPr="004641DF">
        <w:rPr>
          <w:szCs w:val="22"/>
        </w:rPr>
        <w:t xml:space="preserve">will be evaluated to determine reliability in predicting long-term graft function in independent populations. This aim will additionally incorporate data from all three PCORI networks in a distributed learning model to refine the first dynamic clinical decision tool for longitudinal IS management after KT.  </w:t>
      </w:r>
      <w:bookmarkEnd w:id="6"/>
      <w:bookmarkEnd w:id="7"/>
      <w:bookmarkEnd w:id="11"/>
      <w:bookmarkEnd w:id="12"/>
    </w:p>
    <w:p w14:paraId="65C2B83B" w14:textId="77777777" w:rsidR="00FA3324" w:rsidRPr="004641DF" w:rsidRDefault="00FA3324" w:rsidP="006F28D0">
      <w:pPr>
        <w:rPr>
          <w:szCs w:val="22"/>
        </w:rPr>
      </w:pPr>
    </w:p>
    <w:p w14:paraId="2C479988" w14:textId="77777777" w:rsidR="006F28D0" w:rsidRDefault="006F28D0" w:rsidP="006F28D0">
      <w:pPr>
        <w:spacing w:line="240" w:lineRule="exact"/>
        <w:outlineLvl w:val="0"/>
        <w:rPr>
          <w:rFonts w:cs="Arial"/>
          <w:b/>
          <w:bCs/>
        </w:rPr>
      </w:pPr>
      <w:r>
        <w:rPr>
          <w:rFonts w:cs="Arial"/>
          <w:b/>
          <w:bCs/>
        </w:rPr>
        <w:t xml:space="preserve">A. BACKGROUND and </w:t>
      </w:r>
      <w:r w:rsidRPr="0D963311">
        <w:rPr>
          <w:rFonts w:cs="Arial"/>
          <w:b/>
          <w:bCs/>
        </w:rPr>
        <w:t xml:space="preserve">SIGNIFICANCE </w:t>
      </w:r>
    </w:p>
    <w:p w14:paraId="51D9C0A9" w14:textId="77777777" w:rsidR="006F28D0" w:rsidRPr="00C2180E" w:rsidRDefault="006F28D0" w:rsidP="006F28D0">
      <w:r w:rsidRPr="0D963311">
        <w:rPr>
          <w:b/>
          <w:bCs/>
        </w:rPr>
        <w:t xml:space="preserve">A.1 </w:t>
      </w:r>
      <w:r w:rsidRPr="0023594D">
        <w:t xml:space="preserve">This grant builds on our previously </w:t>
      </w:r>
      <w:r>
        <w:t>R01-</w:t>
      </w:r>
      <w:r w:rsidRPr="0023594D">
        <w:t>funded study “</w:t>
      </w:r>
      <w:r w:rsidRPr="0D963311">
        <w:rPr>
          <w:b/>
          <w:bCs/>
          <w:u w:val="single"/>
        </w:rPr>
        <w:t>C</w:t>
      </w:r>
      <w:r w:rsidRPr="0D963311">
        <w:rPr>
          <w:b/>
          <w:bCs/>
        </w:rPr>
        <w:t xml:space="preserve">hoosing </w:t>
      </w:r>
      <w:r w:rsidRPr="0D963311">
        <w:rPr>
          <w:b/>
          <w:bCs/>
          <w:u w:val="single"/>
        </w:rPr>
        <w:t>I</w:t>
      </w:r>
      <w:r w:rsidRPr="0D963311">
        <w:rPr>
          <w:b/>
          <w:bCs/>
        </w:rPr>
        <w:t xml:space="preserve">mmune </w:t>
      </w:r>
      <w:r w:rsidRPr="0D963311">
        <w:rPr>
          <w:b/>
          <w:bCs/>
          <w:u w:val="single"/>
        </w:rPr>
        <w:t>S</w:t>
      </w:r>
      <w:r w:rsidRPr="0D963311">
        <w:rPr>
          <w:b/>
          <w:bCs/>
        </w:rPr>
        <w:t xml:space="preserve">uppression in renal </w:t>
      </w:r>
      <w:r w:rsidRPr="0D963311">
        <w:rPr>
          <w:b/>
          <w:bCs/>
          <w:u w:val="single"/>
        </w:rPr>
        <w:t>T</w:t>
      </w:r>
      <w:r w:rsidRPr="0D963311">
        <w:rPr>
          <w:b/>
          <w:bCs/>
        </w:rPr>
        <w:t xml:space="preserve">ransplantation by </w:t>
      </w:r>
      <w:r w:rsidRPr="0D963311">
        <w:rPr>
          <w:b/>
          <w:bCs/>
          <w:u w:val="single"/>
        </w:rPr>
        <w:t>E</w:t>
      </w:r>
      <w:r w:rsidRPr="0D963311">
        <w:rPr>
          <w:b/>
          <w:bCs/>
        </w:rPr>
        <w:t xml:space="preserve">fficacy and </w:t>
      </w:r>
      <w:r w:rsidRPr="0D963311">
        <w:rPr>
          <w:b/>
          <w:bCs/>
          <w:u w:val="single"/>
        </w:rPr>
        <w:t>M</w:t>
      </w:r>
      <w:r w:rsidRPr="0D963311">
        <w:rPr>
          <w:b/>
          <w:bCs/>
        </w:rPr>
        <w:t>orbidity (CISTEM)</w:t>
      </w:r>
      <w:r w:rsidRPr="0023594D">
        <w:t>”.  This proposal was funded under NIH PA-12-299 “Ancillary studies of End Stage Renal Disease, Accessing Information from … and Databases”.</w:t>
      </w:r>
      <w:r>
        <w:t xml:space="preserve">  The goal of this grant (funding period 8/1/14 to 7/31/19) was to</w:t>
      </w:r>
      <w:r w:rsidRPr="0023594D">
        <w:t xml:space="preserve"> develop a </w:t>
      </w:r>
      <w:r w:rsidRPr="0023594D">
        <w:rPr>
          <w:u w:val="single"/>
        </w:rPr>
        <w:t xml:space="preserve">unique integration of three large </w:t>
      </w:r>
      <w:r>
        <w:rPr>
          <w:u w:val="single"/>
        </w:rPr>
        <w:t>national datasets</w:t>
      </w:r>
      <w:r w:rsidRPr="0023594D">
        <w:t xml:space="preserve"> </w:t>
      </w:r>
      <w:r>
        <w:t xml:space="preserve">(transplant registry, Medicare claims, </w:t>
      </w:r>
      <w:r w:rsidRPr="0023594D">
        <w:t>and pharmacy fill records</w:t>
      </w:r>
      <w:r>
        <w:t>),</w:t>
      </w:r>
      <w:r w:rsidRPr="0023594D">
        <w:t xml:space="preserve"> to accurately </w:t>
      </w:r>
      <w:r>
        <w:t xml:space="preserve">assess </w:t>
      </w:r>
      <w:r w:rsidRPr="0023594D">
        <w:t xml:space="preserve">the </w:t>
      </w:r>
      <w:r w:rsidRPr="0023594D">
        <w:rPr>
          <w:u w:val="single"/>
        </w:rPr>
        <w:t>efficacy and safety of immunosuppression (IS) regimen</w:t>
      </w:r>
      <w:r>
        <w:rPr>
          <w:u w:val="single"/>
        </w:rPr>
        <w:t>s</w:t>
      </w:r>
      <w:r w:rsidRPr="0023594D">
        <w:rPr>
          <w:u w:val="single"/>
        </w:rPr>
        <w:t xml:space="preserve"> in kidney transplantation</w:t>
      </w:r>
      <w:r w:rsidRPr="0023594D">
        <w:t xml:space="preserve"> </w:t>
      </w:r>
      <w:r>
        <w:t>(KT), leading to precision</w:t>
      </w:r>
      <w:r w:rsidRPr="0023594D">
        <w:t xml:space="preserve"> </w:t>
      </w:r>
      <w:r>
        <w:t>IS</w:t>
      </w:r>
      <w:r w:rsidRPr="0023594D">
        <w:t xml:space="preserve"> selection</w:t>
      </w:r>
      <w:r>
        <w:t xml:space="preserve"> considering patient and donor factors</w:t>
      </w:r>
      <w:r w:rsidRPr="0023594D">
        <w:t xml:space="preserve">.  </w:t>
      </w:r>
      <w:r>
        <w:rPr>
          <w:u w:val="single"/>
        </w:rPr>
        <w:t>The CISTEM results, disseminated via multiple peer-reviewed journal publications, quantified</w:t>
      </w:r>
      <w:r w:rsidRPr="0023594D">
        <w:rPr>
          <w:u w:val="single"/>
        </w:rPr>
        <w:t xml:space="preserve"> the tradeoffs between effective prevention of </w:t>
      </w:r>
      <w:r>
        <w:rPr>
          <w:u w:val="single"/>
        </w:rPr>
        <w:t xml:space="preserve">acute </w:t>
      </w:r>
      <w:r w:rsidRPr="0023594D">
        <w:rPr>
          <w:u w:val="single"/>
        </w:rPr>
        <w:t>rejection</w:t>
      </w:r>
      <w:r>
        <w:rPr>
          <w:u w:val="single"/>
        </w:rPr>
        <w:t xml:space="preserve"> (AR)</w:t>
      </w:r>
      <w:r w:rsidRPr="0023594D">
        <w:rPr>
          <w:u w:val="single"/>
        </w:rPr>
        <w:t xml:space="preserve"> and the development of IS related complications </w:t>
      </w:r>
      <w:r w:rsidRPr="000659D0">
        <w:t>(e.g. infection, malignancy, and new onset diabetes mellitus (NODAT)</w:t>
      </w:r>
      <w:r>
        <w:t>)</w:t>
      </w:r>
      <w:r w:rsidRPr="0023594D">
        <w:t>.</w:t>
      </w:r>
      <w:r>
        <w:fldChar w:fldCharType="begin">
          <w:fldData xml:space="preserve">PEVuZE5vdGU+PENpdGU+PEF1dGhvcj5PYmF5ZW1pPC9BdXRob3I+PFllYXI+MjAyMjwvWWVhcj48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</w:fldData>
        </w:fldChar>
      </w:r>
      <w:r>
        <w:instrText xml:space="preserve"> ADDIN EN.CITE </w:instrText>
      </w:r>
      <w:r>
        <w:fldChar w:fldCharType="begin">
          <w:fldData xml:space="preserve">PEVuZE5vdGU+PENpdGU+PEF1dGhvcj5PYmF5ZW1pPC9BdXRob3I+PFllYXI+MjAyMjwvWWVhcj48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</w:fldData>
        </w:fldChar>
      </w:r>
      <w:r>
        <w:instrText xml:space="preserve"> ADDIN EN.CITE.DATA </w:instrText>
      </w:r>
      <w:r>
        <w:fldChar w:fldCharType="end"/>
      </w:r>
      <w:r>
        <w:fldChar w:fldCharType="separate"/>
      </w:r>
      <w:r w:rsidRPr="00D357F8">
        <w:rPr>
          <w:noProof/>
          <w:vertAlign w:val="superscript"/>
        </w:rPr>
        <w:t>3-13</w:t>
      </w:r>
      <w:r>
        <w:fldChar w:fldCharType="end"/>
      </w:r>
      <w:r>
        <w:t xml:space="preserve"> </w:t>
      </w:r>
      <w:r w:rsidRPr="0023594D">
        <w:t xml:space="preserve">Results of these analyses </w:t>
      </w:r>
      <w:r>
        <w:t>are</w:t>
      </w:r>
      <w:r w:rsidRPr="0023594D">
        <w:t xml:space="preserve"> accessible to providers via a real</w:t>
      </w:r>
      <w:r>
        <w:t>-</w:t>
      </w:r>
      <w:r w:rsidRPr="0023594D">
        <w:t xml:space="preserve">time web-based interface to facilitate </w:t>
      </w:r>
      <w:r>
        <w:t xml:space="preserve">personalized IS choice and </w:t>
      </w:r>
      <w:r w:rsidRPr="0023594D">
        <w:t>patient</w:t>
      </w:r>
      <w:r>
        <w:t>-</w:t>
      </w:r>
      <w:r w:rsidRPr="0023594D">
        <w:t>centered care</w:t>
      </w:r>
      <w:r>
        <w:t xml:space="preserve"> (</w:t>
      </w:r>
      <w:hyperlink r:id="rId15" w:history="1">
        <w:r w:rsidRPr="008266F7">
          <w:rPr>
            <w:rStyle w:val="Hyperlink"/>
            <w:rFonts w:cs="Arial"/>
          </w:rPr>
          <w:t>https://cistem.wustl.edu</w:t>
        </w:r>
      </w:hyperlink>
      <w:r>
        <w:t>).</w:t>
      </w:r>
      <w:r w:rsidRPr="0023594D">
        <w:t xml:space="preserve"> </w:t>
      </w:r>
      <w:r>
        <w:t xml:space="preserve">While the initial CISTEM study focused on </w:t>
      </w:r>
      <w:r w:rsidRPr="18B7D63C">
        <w:rPr>
          <w:i/>
          <w:iCs/>
        </w:rPr>
        <w:t>de novo</w:t>
      </w:r>
      <w:r>
        <w:t xml:space="preserve"> immunosuppression, contemporary patient requires a dynamic, patient-centered </w:t>
      </w:r>
      <w:r w:rsidRPr="0023594D">
        <w:rPr>
          <w:b/>
          <w:noProof/>
        </w:rPr>
        <w:lastRenderedPageBreak/>
        <mc:AlternateContent>
          <mc:Choice Requires="wpg">
            <w:drawing>
              <wp:anchor distT="0" distB="0" distL="114300" distR="114300" simplePos="0" relativeHeight="251658244" behindDoc="1" locked="0" layoutInCell="1" allowOverlap="1" wp14:anchorId="6CAA7C53" wp14:editId="63705A69">
                <wp:simplePos x="0" y="0"/>
                <wp:positionH relativeFrom="column">
                  <wp:posOffset>2879437</wp:posOffset>
                </wp:positionH>
                <wp:positionV relativeFrom="paragraph">
                  <wp:posOffset>12725</wp:posOffset>
                </wp:positionV>
                <wp:extent cx="2734945" cy="5597525"/>
                <wp:effectExtent l="0" t="0" r="27305" b="22225"/>
                <wp:wrapTight wrapText="bothSides">
                  <wp:wrapPolygon edited="0">
                    <wp:start x="0" y="0"/>
                    <wp:lineTo x="0" y="16466"/>
                    <wp:lineTo x="10833" y="16466"/>
                    <wp:lineTo x="0" y="16908"/>
                    <wp:lineTo x="0" y="21612"/>
                    <wp:lineTo x="21665" y="21612"/>
                    <wp:lineTo x="21665" y="16908"/>
                    <wp:lineTo x="10833" y="16466"/>
                    <wp:lineTo x="21214" y="16466"/>
                    <wp:lineTo x="21665" y="16393"/>
                    <wp:lineTo x="21665" y="0"/>
                    <wp:lineTo x="0" y="0"/>
                  </wp:wrapPolygon>
                </wp:wrapTight>
                <wp:docPr id="7" name="Group 7"/>
                <wp:cNvGraphicFramePr/>
                <a:graphic xmlns:a="http://schemas.openxmlformats.org/drawingml/2006/main">
                  <a:graphicData uri="http://schemas.microsoft.com/office/word/2010/wordprocessingGroup">
                    <wpg:wgp>
                      <wpg:cNvGrpSpPr/>
                      <wpg:grpSpPr>
                        <a:xfrm>
                          <a:off x="0" y="0"/>
                          <a:ext cx="2734945" cy="5597525"/>
                          <a:chOff x="-27878" y="0"/>
                          <a:chExt cx="2806558" cy="5356312"/>
                        </a:xfrm>
                      </wpg:grpSpPr>
                      <pic:pic xmlns:pic="http://schemas.openxmlformats.org/drawingml/2006/picture">
                        <pic:nvPicPr>
                          <pic:cNvPr id="8" name="Picture 8" descr="https://wol-prod-cdn.literatumonline.com/cms/attachment/c136f867-77b8-4bc6-9000-066c81e32ca1/ajt13758-fig-0001-m.jpg"/>
                          <pic:cNvPicPr>
                            <a:picLocks noChangeAspect="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762250" cy="4079875"/>
                          </a:xfrm>
                          <a:prstGeom prst="rect">
                            <a:avLst/>
                          </a:prstGeom>
                          <a:noFill/>
                          <a:ln>
                            <a:noFill/>
                          </a:ln>
                        </pic:spPr>
                      </pic:pic>
                      <wps:wsp>
                        <wps:cNvPr id="11" name="Text Box 2"/>
                        <wps:cNvSpPr txBox="1">
                          <a:spLocks noChangeArrowheads="1"/>
                        </wps:cNvSpPr>
                        <wps:spPr bwMode="auto">
                          <a:xfrm>
                            <a:off x="-27878" y="4218710"/>
                            <a:ext cx="2806558" cy="1137602"/>
                          </a:xfrm>
                          <a:prstGeom prst="rect">
                            <a:avLst/>
                          </a:prstGeom>
                          <a:solidFill>
                            <a:srgbClr val="FFFFFF"/>
                          </a:solidFill>
                          <a:ln w="9525">
                            <a:solidFill>
                              <a:srgbClr val="000000"/>
                            </a:solidFill>
                            <a:miter lim="800000"/>
                            <a:headEnd/>
                            <a:tailEnd/>
                          </a:ln>
                        </wps:spPr>
                        <wps:txbx>
                          <w:txbxContent>
                            <w:p w14:paraId="3FD8D7F6" w14:textId="77777777" w:rsidR="006F28D0" w:rsidRPr="00DD3B1E" w:rsidRDefault="006F28D0" w:rsidP="006F28D0">
                              <w:pPr>
                                <w:rPr>
                                  <w:rFonts w:cs="Arial"/>
                                  <w:sz w:val="16"/>
                                  <w:szCs w:val="16"/>
                                </w:rPr>
                              </w:pPr>
                              <w:r w:rsidRPr="00DD3B1E">
                                <w:rPr>
                                  <w:rFonts w:cs="Arial"/>
                                  <w:b/>
                                  <w:sz w:val="16"/>
                                  <w:szCs w:val="16"/>
                                </w:rPr>
                                <w:t>Fig. 1</w:t>
                              </w:r>
                              <w:r>
                                <w:rPr>
                                  <w:rFonts w:cs="Arial"/>
                                  <w:sz w:val="18"/>
                                  <w:szCs w:val="18"/>
                                </w:rPr>
                                <w:t xml:space="preserve"> </w:t>
                              </w:r>
                              <w:r w:rsidRPr="00DD3B1E">
                                <w:rPr>
                                  <w:rFonts w:cs="Arial"/>
                                  <w:sz w:val="16"/>
                                  <w:szCs w:val="16"/>
                                </w:rPr>
                                <w:t xml:space="preserve">Proportion of patients receiving one of six mutually exclusive IS regimens during months 6–12 after </w:t>
                              </w:r>
                              <w:r w:rsidRPr="00DD3B1E">
                                <w:rPr>
                                  <w:rFonts w:cs="Arial"/>
                                  <w:b/>
                                  <w:sz w:val="16"/>
                                  <w:szCs w:val="16"/>
                                </w:rPr>
                                <w:t>KT</w:t>
                              </w:r>
                              <w:r w:rsidRPr="00DD3B1E">
                                <w:rPr>
                                  <w:rFonts w:cs="Arial"/>
                                  <w:sz w:val="16"/>
                                  <w:szCs w:val="16"/>
                                </w:rPr>
                                <w:t>. Each horizontal bar represents an individual center within U.S. regions ordered by the proportion of patients that received triple ISx</w:t>
                              </w:r>
                              <w:r>
                                <w:rPr>
                                  <w:rFonts w:cs="Arial"/>
                                  <w:sz w:val="16"/>
                                  <w:szCs w:val="16"/>
                                </w:rPr>
                                <w:t>.</w:t>
                              </w:r>
                              <w:r w:rsidRPr="00DD3B1E">
                                <w:rPr>
                                  <w:rFonts w:cs="Arial"/>
                                  <w:sz w:val="16"/>
                                  <w:szCs w:val="16"/>
                                </w:rPr>
                                <w:t xml:space="preserve"> AZA, azathioprine; CsA, cyclosporine; IS, immunosuppression; MPA, mycophenol</w:t>
                              </w:r>
                              <w:r>
                                <w:rPr>
                                  <w:rFonts w:cs="Arial"/>
                                  <w:sz w:val="16"/>
                                  <w:szCs w:val="16"/>
                                </w:rPr>
                                <w:t>ic</w:t>
                              </w:r>
                              <w:r w:rsidRPr="00DD3B1E">
                                <w:rPr>
                                  <w:rFonts w:cs="Arial"/>
                                  <w:sz w:val="16"/>
                                  <w:szCs w:val="16"/>
                                </w:rPr>
                                <w:t xml:space="preserve"> acid; Other, other regimens including CsA withdrawal or other trial medications; Pred, prednisone</w:t>
                              </w:r>
                              <w:r>
                                <w:rPr>
                                  <w:rFonts w:cs="Arial"/>
                                  <w:sz w:val="16"/>
                                  <w:szCs w:val="16"/>
                                </w:rPr>
                                <w:t>;</w:t>
                              </w:r>
                              <w:r w:rsidRPr="00DD3B1E">
                                <w:rPr>
                                  <w:rFonts w:cs="Arial"/>
                                  <w:sz w:val="16"/>
                                  <w:szCs w:val="16"/>
                                </w:rPr>
                                <w:t xml:space="preserve"> Tac</w:t>
                              </w:r>
                              <w:r>
                                <w:rPr>
                                  <w:rFonts w:cs="Arial"/>
                                  <w:sz w:val="16"/>
                                  <w:szCs w:val="16"/>
                                </w:rPr>
                                <w:t>,</w:t>
                              </w:r>
                              <w:r w:rsidRPr="00DD3B1E">
                                <w:rPr>
                                  <w:rFonts w:cs="Arial"/>
                                  <w:sz w:val="16"/>
                                  <w:szCs w:val="16"/>
                                </w:rPr>
                                <w:t xml:space="preserve"> tacrolimus.</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6CAA7C53" id="Group 7" o:spid="_x0000_s1026" style="position:absolute;margin-left:226.75pt;margin-top:1pt;width:215.35pt;height:440.75pt;z-index:-251658236;mso-width-relative:margin;mso-height-relative:margin" coordorigin="-278" coordsize="28065,5356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 o:spid="_x0000_s1027" type="#_x0000_t75" alt="https://wol-prod-cdn.literatumonline.com/cms/attachment/c136f867-77b8-4bc6-9000-066c81e32ca1/ajt13758-fig-0001-m.jpg" style="position:absolute;width:27622;height:407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">
                  <v:imagedata r:id="rId17" o:title="ajt13758-fig-0001-m"/>
                </v:shape>
                <v:shapetype id="_x0000_t202" coordsize="21600,21600" o:spt="202" path="m,l,21600r21600,l21600,xe">
                  <v:stroke joinstyle="miter"/>
                  <v:path gradientshapeok="t" o:connecttype="rect"/>
                </v:shapetype>
                <v:shape id="Text Box 2" o:spid="_x0000_s1028" type="#_x0000_t202" style="position:absolute;left:-278;top:42187;width:28064;height:113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">
                  <v:textbox>
                    <w:txbxContent>
                      <w:p w14:paraId="3FD8D7F6" w14:textId="77777777" w:rsidR="006F28D0" w:rsidRPr="00DD3B1E" w:rsidRDefault="006F28D0" w:rsidP="006F28D0">
                        <w:pPr>
                          <w:rPr>
                            <w:rFonts w:cs="Arial"/>
                            <w:sz w:val="16"/>
                            <w:szCs w:val="16"/>
                          </w:rPr>
                        </w:pPr>
                        <w:r w:rsidRPr="00DD3B1E">
                          <w:rPr>
                            <w:rFonts w:cs="Arial"/>
                            <w:b/>
                            <w:sz w:val="16"/>
                            <w:szCs w:val="16"/>
                          </w:rPr>
                          <w:t>Fig. 1</w:t>
                        </w:r>
                        <w:r>
                          <w:rPr>
                            <w:rFonts w:cs="Arial"/>
                            <w:sz w:val="18"/>
                            <w:szCs w:val="18"/>
                          </w:rPr>
                          <w:t xml:space="preserve"> </w:t>
                        </w:r>
                        <w:r w:rsidRPr="00DD3B1E">
                          <w:rPr>
                            <w:rFonts w:cs="Arial"/>
                            <w:sz w:val="16"/>
                            <w:szCs w:val="16"/>
                          </w:rPr>
                          <w:t xml:space="preserve">Proportion of patients receiving one of six mutually exclusive IS regimens during months 6–12 after </w:t>
                        </w:r>
                        <w:r w:rsidRPr="00DD3B1E">
                          <w:rPr>
                            <w:rFonts w:cs="Arial"/>
                            <w:b/>
                            <w:sz w:val="16"/>
                            <w:szCs w:val="16"/>
                          </w:rPr>
                          <w:t>KT</w:t>
                        </w:r>
                        <w:r w:rsidRPr="00DD3B1E">
                          <w:rPr>
                            <w:rFonts w:cs="Arial"/>
                            <w:sz w:val="16"/>
                            <w:szCs w:val="16"/>
                          </w:rPr>
                          <w:t>. Each horizontal bar represents an individual center within U.S. regions ordered by the proportion of patients that received triple ISx</w:t>
                        </w:r>
                        <w:r>
                          <w:rPr>
                            <w:rFonts w:cs="Arial"/>
                            <w:sz w:val="16"/>
                            <w:szCs w:val="16"/>
                          </w:rPr>
                          <w:t>.</w:t>
                        </w:r>
                        <w:r w:rsidRPr="00DD3B1E">
                          <w:rPr>
                            <w:rFonts w:cs="Arial"/>
                            <w:sz w:val="16"/>
                            <w:szCs w:val="16"/>
                          </w:rPr>
                          <w:t xml:space="preserve"> AZA, azathioprine; CsA, cyclosporine; IS, immunosuppression; MPA, mycophenol</w:t>
                        </w:r>
                        <w:r>
                          <w:rPr>
                            <w:rFonts w:cs="Arial"/>
                            <w:sz w:val="16"/>
                            <w:szCs w:val="16"/>
                          </w:rPr>
                          <w:t>ic</w:t>
                        </w:r>
                        <w:r w:rsidRPr="00DD3B1E">
                          <w:rPr>
                            <w:rFonts w:cs="Arial"/>
                            <w:sz w:val="16"/>
                            <w:szCs w:val="16"/>
                          </w:rPr>
                          <w:t xml:space="preserve"> acid; Other, other regimens including CsA withdrawal or other trial medications; Pred, prednisone</w:t>
                        </w:r>
                        <w:r>
                          <w:rPr>
                            <w:rFonts w:cs="Arial"/>
                            <w:sz w:val="16"/>
                            <w:szCs w:val="16"/>
                          </w:rPr>
                          <w:t>;</w:t>
                        </w:r>
                        <w:r w:rsidRPr="00DD3B1E">
                          <w:rPr>
                            <w:rFonts w:cs="Arial"/>
                            <w:sz w:val="16"/>
                            <w:szCs w:val="16"/>
                          </w:rPr>
                          <w:t xml:space="preserve"> Tac</w:t>
                        </w:r>
                        <w:r>
                          <w:rPr>
                            <w:rFonts w:cs="Arial"/>
                            <w:sz w:val="16"/>
                            <w:szCs w:val="16"/>
                          </w:rPr>
                          <w:t>,</w:t>
                        </w:r>
                        <w:r w:rsidRPr="00DD3B1E">
                          <w:rPr>
                            <w:rFonts w:cs="Arial"/>
                            <w:sz w:val="16"/>
                            <w:szCs w:val="16"/>
                          </w:rPr>
                          <w:t xml:space="preserve"> tacrolimus.</w:t>
                        </w:r>
                      </w:p>
                    </w:txbxContent>
                  </v:textbox>
                </v:shape>
                <w10:wrap type="tight"/>
              </v:group>
            </w:pict>
          </mc:Fallback>
        </mc:AlternateContent>
      </w:r>
      <w:r>
        <w:t xml:space="preserve">approach which adjusts IS management based on clinically significant events (e.g. AR, infection, malignancy). </w:t>
      </w:r>
      <w:r w:rsidRPr="0023594D">
        <w:t xml:space="preserve">The current proposal </w:t>
      </w:r>
      <w:r>
        <w:t xml:space="preserve">will improve longitudinal care through three </w:t>
      </w:r>
      <w:r w:rsidRPr="0075614B">
        <w:rPr>
          <w:b/>
          <w:bCs/>
        </w:rPr>
        <w:t>Aims</w:t>
      </w:r>
      <w:r>
        <w:t>: First, we will employ CISTEM methods to better assess patient-centered outcomes including allograft function. This investigation is possible through the availability of integrated clinical registry, healthcare claims, and transplant registry data within the Great Plains Collaborative (GPC) Patient Centered Outcome Research Network (</w:t>
      </w:r>
      <w:proofErr w:type="spellStart"/>
      <w:r>
        <w:t>PCORnet</w:t>
      </w:r>
      <w:proofErr w:type="spellEnd"/>
      <w:r>
        <w:t xml:space="preserve">). Second, we will incorporate machine learning (ML) algorithms to create a dynamic model which better reflects clinical events.  Finally, we will apply the statistical assessments and ML algorithms developed in Aim 1 and the </w:t>
      </w:r>
      <w:proofErr w:type="spellStart"/>
      <w:r>
        <w:t>PCORnet</w:t>
      </w:r>
      <w:proofErr w:type="spellEnd"/>
      <w:r>
        <w:t xml:space="preserve"> methods in Aim 2, to 12 additional sites in two additional </w:t>
      </w:r>
      <w:proofErr w:type="spellStart"/>
      <w:r>
        <w:t>PCORnet</w:t>
      </w:r>
      <w:proofErr w:type="spellEnd"/>
      <w:r>
        <w:t xml:space="preserve"> clinical research networks (CRNs), STAR and </w:t>
      </w:r>
      <w:proofErr w:type="spellStart"/>
      <w:r>
        <w:t>OneFlorida</w:t>
      </w:r>
      <w:proofErr w:type="spellEnd"/>
      <w:r>
        <w:t xml:space="preserve"> to validate </w:t>
      </w:r>
      <w:r w:rsidRPr="0D963311">
        <w:t>o</w:t>
      </w:r>
      <w:r>
        <w:t xml:space="preserve">ur </w:t>
      </w:r>
      <w:r w:rsidRPr="0023594D">
        <w:rPr>
          <w:rFonts w:cs="Arial"/>
          <w:noProof/>
        </w:rPr>
        <mc:AlternateContent>
          <mc:Choice Requires="wpg">
            <w:drawing>
              <wp:anchor distT="0" distB="0" distL="114300" distR="114300" simplePos="0" relativeHeight="251658245" behindDoc="0" locked="0" layoutInCell="1" allowOverlap="1" wp14:anchorId="68495B76" wp14:editId="6146BE98">
                <wp:simplePos x="0" y="0"/>
                <wp:positionH relativeFrom="margin">
                  <wp:posOffset>55248</wp:posOffset>
                </wp:positionH>
                <wp:positionV relativeFrom="paragraph">
                  <wp:posOffset>4185442</wp:posOffset>
                </wp:positionV>
                <wp:extent cx="2748280" cy="3686175"/>
                <wp:effectExtent l="0" t="0" r="13970" b="28575"/>
                <wp:wrapSquare wrapText="bothSides"/>
                <wp:docPr id="15" name="Group 15"/>
                <wp:cNvGraphicFramePr/>
                <a:graphic xmlns:a="http://schemas.openxmlformats.org/drawingml/2006/main">
                  <a:graphicData uri="http://schemas.microsoft.com/office/word/2010/wordprocessingGroup">
                    <wpg:wgp>
                      <wpg:cNvGrpSpPr/>
                      <wpg:grpSpPr>
                        <a:xfrm>
                          <a:off x="0" y="0"/>
                          <a:ext cx="2748280" cy="3686175"/>
                          <a:chOff x="0" y="-92255"/>
                          <a:chExt cx="2861310" cy="3232007"/>
                        </a:xfrm>
                      </wpg:grpSpPr>
                      <pic:pic xmlns:pic="http://schemas.openxmlformats.org/drawingml/2006/picture">
                        <pic:nvPicPr>
                          <pic:cNvPr id="23" name="Picture 23" descr="https://wol-prod-cdn.literatumonline.com/cms/attachment/589eb62e-b3da-4907-89e4-83ae38ace024/ajt13758-fig-0002-m.jpg"/>
                          <pic:cNvPicPr>
                            <a:picLocks noChangeAspect="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92255"/>
                            <a:ext cx="2764790" cy="1986915"/>
                          </a:xfrm>
                          <a:prstGeom prst="rect">
                            <a:avLst/>
                          </a:prstGeom>
                          <a:noFill/>
                          <a:ln>
                            <a:noFill/>
                          </a:ln>
                        </pic:spPr>
                      </pic:pic>
                      <wps:wsp>
                        <wps:cNvPr id="26" name="Text Box 2"/>
                        <wps:cNvSpPr txBox="1">
                          <a:spLocks noChangeArrowheads="1"/>
                        </wps:cNvSpPr>
                        <wps:spPr bwMode="auto">
                          <a:xfrm>
                            <a:off x="0" y="2011273"/>
                            <a:ext cx="2861310" cy="1128479"/>
                          </a:xfrm>
                          <a:prstGeom prst="rect">
                            <a:avLst/>
                          </a:prstGeom>
                          <a:solidFill>
                            <a:srgbClr val="FFFFFF"/>
                          </a:solidFill>
                          <a:ln w="9525">
                            <a:solidFill>
                              <a:srgbClr val="000000"/>
                            </a:solidFill>
                            <a:miter lim="800000"/>
                            <a:headEnd/>
                            <a:tailEnd/>
                          </a:ln>
                        </wps:spPr>
                        <wps:txbx>
                          <w:txbxContent>
                            <w:p w14:paraId="7F3E61EE" w14:textId="77777777" w:rsidR="006F28D0" w:rsidRPr="00A342F5" w:rsidRDefault="006F28D0" w:rsidP="006F28D0">
                              <w:pPr>
                                <w:rPr>
                                  <w:sz w:val="16"/>
                                  <w:szCs w:val="18"/>
                                </w:rPr>
                              </w:pPr>
                              <w:r>
                                <w:rPr>
                                  <w:rFonts w:cs="Arial"/>
                                  <w:b/>
                                  <w:bCs/>
                                  <w:color w:val="1C1D1E"/>
                                  <w:sz w:val="16"/>
                                  <w:szCs w:val="18"/>
                                  <w:shd w:val="clear" w:color="auto" w:fill="FFFFFF"/>
                                </w:rPr>
                                <w:t xml:space="preserve">Fig. 2. </w:t>
                              </w:r>
                              <w:r w:rsidRPr="00A342F5">
                                <w:rPr>
                                  <w:rFonts w:cs="Arial"/>
                                  <w:b/>
                                  <w:bCs/>
                                  <w:color w:val="1C1D1E"/>
                                  <w:sz w:val="16"/>
                                  <w:szCs w:val="18"/>
                                  <w:shd w:val="clear" w:color="auto" w:fill="FFFFFF"/>
                                </w:rPr>
                                <w:t>Empirical Bayes estimates for likelihood of regimen use compared with reference regimen.</w:t>
                              </w:r>
                              <w:r w:rsidRPr="00A342F5">
                                <w:rPr>
                                  <w:rFonts w:cs="Arial"/>
                                  <w:color w:val="1C1D1E"/>
                                  <w:sz w:val="16"/>
                                  <w:szCs w:val="18"/>
                                  <w:shd w:val="clear" w:color="auto" w:fill="FFFFFF"/>
                                </w:rPr>
                                <w:t> Red bar demonstrates national average rate of use of each regimen (within pairwise regimen comparisons). Each red dot represents adjusted use at one center, and the blue bars reflect 95% CI for use at the center determined by empirical Bayes estimates, adjusting for case factors of recipients at the center; exclusion of the national average by a 95% CI reflects adjusted center use significantly above or below the national average.</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68495B76" id="Group 15" o:spid="_x0000_s1029" style="position:absolute;margin-left:4.35pt;margin-top:329.55pt;width:216.4pt;height:290.25pt;z-index:251658245;mso-position-horizontal-relative:margin;mso-width-relative:margin;mso-height-relative:margin" coordorigin=",-922" coordsize="28613,3232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">
                <v:shape id="Picture 23" o:spid="_x0000_s1030" type="#_x0000_t75" alt="https://wol-prod-cdn.literatumonline.com/cms/attachment/589eb62e-b3da-4907-89e4-83ae38ace024/ajt13758-fig-0002-m.jpg" style="position:absolute;top:-922;width:27647;height:198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">
                  <v:imagedata r:id="rId19" o:title="ajt13758-fig-0002-m"/>
                </v:shape>
                <v:shape id="Text Box 2" o:spid="_x0000_s1031" type="#_x0000_t202" style="position:absolute;top:20112;width:28613;height:112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">
                  <v:textbox>
                    <w:txbxContent>
                      <w:p w14:paraId="7F3E61EE" w14:textId="77777777" w:rsidR="006F28D0" w:rsidRPr="00A342F5" w:rsidRDefault="006F28D0" w:rsidP="006F28D0">
                        <w:pPr>
                          <w:rPr>
                            <w:sz w:val="16"/>
                            <w:szCs w:val="18"/>
                          </w:rPr>
                        </w:pPr>
                        <w:r>
                          <w:rPr>
                            <w:rFonts w:cs="Arial"/>
                            <w:b/>
                            <w:bCs/>
                            <w:color w:val="1C1D1E"/>
                            <w:sz w:val="16"/>
                            <w:szCs w:val="18"/>
                            <w:shd w:val="clear" w:color="auto" w:fill="FFFFFF"/>
                          </w:rPr>
                          <w:t xml:space="preserve">Fig. 2. </w:t>
                        </w:r>
                        <w:r w:rsidRPr="00A342F5">
                          <w:rPr>
                            <w:rFonts w:cs="Arial"/>
                            <w:b/>
                            <w:bCs/>
                            <w:color w:val="1C1D1E"/>
                            <w:sz w:val="16"/>
                            <w:szCs w:val="18"/>
                            <w:shd w:val="clear" w:color="auto" w:fill="FFFFFF"/>
                          </w:rPr>
                          <w:t>Empirical Bayes estimates for likelihood of regimen use compared with reference regimen.</w:t>
                        </w:r>
                        <w:r w:rsidRPr="00A342F5">
                          <w:rPr>
                            <w:rFonts w:cs="Arial"/>
                            <w:color w:val="1C1D1E"/>
                            <w:sz w:val="16"/>
                            <w:szCs w:val="18"/>
                            <w:shd w:val="clear" w:color="auto" w:fill="FFFFFF"/>
                          </w:rPr>
                          <w:t> Red bar demonstrates national average rate of use of each regimen (within pairwise regimen comparisons). Each red dot represents adjusted use at one center, and the blue bars reflect 95% CI for use at the center determined by empirical Bayes estimates, adjusting for case factors of recipients at the center; exclusion of the national average by a 95% CI reflects adjusted center use significantly above or below the national average.</w:t>
                        </w:r>
                      </w:p>
                    </w:txbxContent>
                  </v:textbox>
                </v:shape>
                <w10:wrap type="square" anchorx="margin"/>
              </v:group>
            </w:pict>
          </mc:Fallback>
        </mc:AlternateContent>
      </w:r>
      <w:r>
        <w:t xml:space="preserve">dynamic, patient-centered transplant management decision support algorithm (CISTEM2) in a large multiethnic population. </w:t>
      </w:r>
    </w:p>
    <w:p w14:paraId="29C0ED76" w14:textId="77777777" w:rsidR="006F28D0" w:rsidRDefault="006F28D0" w:rsidP="006F28D0">
      <w:r w:rsidRPr="0D963311">
        <w:rPr>
          <w:b/>
          <w:bCs/>
        </w:rPr>
        <w:t xml:space="preserve">A.1.1. The need for </w:t>
      </w:r>
      <w:bookmarkStart w:id="13" w:name="_Int_wvtd3HsU"/>
      <w:proofErr w:type="gramStart"/>
      <w:r w:rsidRPr="0D963311">
        <w:rPr>
          <w:b/>
          <w:bCs/>
        </w:rPr>
        <w:t>evidence-based</w:t>
      </w:r>
      <w:bookmarkEnd w:id="13"/>
      <w:proofErr w:type="gramEnd"/>
      <w:r w:rsidRPr="0D963311">
        <w:rPr>
          <w:b/>
          <w:bCs/>
        </w:rPr>
        <w:t xml:space="preserve"> IS regimen selection. </w:t>
      </w:r>
      <w:r w:rsidRPr="0023594D">
        <w:t>The US Food and Drug Administration</w:t>
      </w:r>
      <w:r>
        <w:t xml:space="preserve"> (FDA)</w:t>
      </w:r>
      <w:r w:rsidRPr="0023594D">
        <w:t xml:space="preserve"> highlight</w:t>
      </w:r>
      <w:r>
        <w:t xml:space="preserve">ed </w:t>
      </w:r>
      <w:r w:rsidRPr="0023594D">
        <w:t>work from the CISTEM study</w:t>
      </w:r>
      <w:r>
        <w:t xml:space="preserve"> in</w:t>
      </w:r>
      <w:r w:rsidRPr="0023594D">
        <w:t xml:space="preserve"> its workshop, ‘Evidence-based Treatment Decisions in Transplantation’ in </w:t>
      </w:r>
      <w:r>
        <w:t>Sept 2018</w:t>
      </w:r>
      <w:r w:rsidRPr="0023594D">
        <w:t xml:space="preserve">.  </w:t>
      </w:r>
      <w:r>
        <w:t>CISTEM</w:t>
      </w:r>
      <w:r w:rsidRPr="0023594D">
        <w:t xml:space="preserve"> investi</w:t>
      </w:r>
      <w:r>
        <w:t>gators presented our data documenting</w:t>
      </w:r>
      <w:r w:rsidRPr="0023594D">
        <w:t xml:space="preserve"> the </w:t>
      </w:r>
      <w:r>
        <w:t>substantial</w:t>
      </w:r>
      <w:r w:rsidRPr="0023594D">
        <w:t xml:space="preserve"> and persistent variation in </w:t>
      </w:r>
      <w:r>
        <w:t xml:space="preserve">kidney </w:t>
      </w:r>
      <w:r w:rsidRPr="0023594D">
        <w:t xml:space="preserve">transplant </w:t>
      </w:r>
      <w:r>
        <w:t xml:space="preserve">(KT) </w:t>
      </w:r>
      <w:r w:rsidRPr="0023594D">
        <w:t>practice nationally</w:t>
      </w:r>
      <w:r>
        <w:t>.</w:t>
      </w:r>
      <w:r w:rsidRPr="00034750">
        <w:fldChar w:fldCharType="begin">
          <w:fldData xml:space="preserve">PEVuZE5vdGU+PENpdGU+PEF1dGhvcj5BeGVscm9kPC9BdXRob3I+PFllYXI+MjAxNjwvWWVhcj48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</w:fldData>
        </w:fldChar>
      </w:r>
      <w:r>
        <w:instrText xml:space="preserve"> ADDIN EN.CITE </w:instrText>
      </w:r>
      <w:r>
        <w:fldChar w:fldCharType="begin">
          <w:fldData xml:space="preserve">PEVuZE5vdGU+PENpdGU+PEF1dGhvcj5BeGVscm9kPC9BdXRob3I+PFllYXI+MjAxNjwvWWVhcj48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</w:fldData>
        </w:fldChar>
      </w:r>
      <w:r>
        <w:instrText xml:space="preserve"> ADDIN EN.CITE.DATA </w:instrText>
      </w:r>
      <w:r>
        <w:fldChar w:fldCharType="end"/>
      </w:r>
      <w:r w:rsidRPr="00034750">
        <w:fldChar w:fldCharType="separate"/>
      </w:r>
      <w:r w:rsidRPr="00E35E83">
        <w:rPr>
          <w:noProof/>
          <w:vertAlign w:val="superscript"/>
        </w:rPr>
        <w:t>1, 7</w:t>
      </w:r>
      <w:r w:rsidRPr="00034750">
        <w:fldChar w:fldCharType="end"/>
      </w:r>
      <w:r w:rsidRPr="0023594D">
        <w:t xml:space="preserve">  </w:t>
      </w:r>
      <w:r>
        <w:t xml:space="preserve">The </w:t>
      </w:r>
      <w:r w:rsidRPr="0023594D">
        <w:t xml:space="preserve">choice of IS </w:t>
      </w:r>
      <w:r>
        <w:t>varies</w:t>
      </w:r>
      <w:r w:rsidRPr="0023594D">
        <w:t xml:space="preserve"> markedly </w:t>
      </w:r>
      <w:r>
        <w:t xml:space="preserve">across </w:t>
      </w:r>
      <w:r w:rsidRPr="0023594D">
        <w:t>centers, even those serving nearly identical populations in the same region in the U</w:t>
      </w:r>
      <w:r>
        <w:t>.</w:t>
      </w:r>
      <w:r w:rsidRPr="0023594D">
        <w:t xml:space="preserve">S.  </w:t>
      </w:r>
      <w:r w:rsidRPr="0023594D">
        <w:rPr>
          <w:color w:val="000000"/>
          <w:shd w:val="clear" w:color="auto" w:fill="FFFFFF"/>
        </w:rPr>
        <w:t>Use of triple immunosuppression comprising tacrolimus</w:t>
      </w:r>
      <w:r>
        <w:rPr>
          <w:color w:val="000000"/>
          <w:shd w:val="clear" w:color="auto" w:fill="FFFFFF"/>
        </w:rPr>
        <w:t xml:space="preserve"> (Tac)</w:t>
      </w:r>
      <w:r w:rsidRPr="0023594D">
        <w:rPr>
          <w:color w:val="000000"/>
          <w:shd w:val="clear" w:color="auto" w:fill="FFFFFF"/>
        </w:rPr>
        <w:t>, mycophenolic acid or azathioprine</w:t>
      </w:r>
      <w:r>
        <w:rPr>
          <w:color w:val="000000"/>
          <w:shd w:val="clear" w:color="auto" w:fill="FFFFFF"/>
        </w:rPr>
        <w:t xml:space="preserve"> (MPA/AZA)</w:t>
      </w:r>
      <w:r w:rsidRPr="0023594D">
        <w:rPr>
          <w:color w:val="000000"/>
          <w:shd w:val="clear" w:color="auto" w:fill="FFFFFF"/>
        </w:rPr>
        <w:t>, and steroids</w:t>
      </w:r>
      <w:r>
        <w:rPr>
          <w:color w:val="000000"/>
          <w:shd w:val="clear" w:color="auto" w:fill="FFFFFF"/>
        </w:rPr>
        <w:t xml:space="preserve"> (Pred)</w:t>
      </w:r>
      <w:r w:rsidRPr="0023594D">
        <w:rPr>
          <w:color w:val="000000"/>
          <w:shd w:val="clear" w:color="auto" w:fill="FFFFFF"/>
        </w:rPr>
        <w:t xml:space="preserve"> varied widely (0-100% of patients per program), as did use of steroid-sparing regimens (0-77%), </w:t>
      </w:r>
      <w:r>
        <w:rPr>
          <w:color w:val="000000"/>
          <w:shd w:val="clear" w:color="auto" w:fill="FFFFFF"/>
        </w:rPr>
        <w:t>mammalian target of rapamycin (</w:t>
      </w:r>
      <w:proofErr w:type="spellStart"/>
      <w:r>
        <w:rPr>
          <w:color w:val="000000"/>
          <w:shd w:val="clear" w:color="auto" w:fill="FFFFFF"/>
        </w:rPr>
        <w:t>mTORIi</w:t>
      </w:r>
      <w:proofErr w:type="spellEnd"/>
      <w:r>
        <w:rPr>
          <w:color w:val="000000"/>
          <w:shd w:val="clear" w:color="auto" w:fill="FFFFFF"/>
        </w:rPr>
        <w:t xml:space="preserve">) </w:t>
      </w:r>
      <w:r w:rsidRPr="0023594D">
        <w:rPr>
          <w:color w:val="000000"/>
          <w:shd w:val="clear" w:color="auto" w:fill="FFFFFF"/>
        </w:rPr>
        <w:lastRenderedPageBreak/>
        <w:t>reg</w:t>
      </w:r>
      <w:r>
        <w:rPr>
          <w:color w:val="000000"/>
          <w:shd w:val="clear" w:color="auto" w:fill="FFFFFF"/>
        </w:rPr>
        <w:t>imens (0-100%) and cyclosporine (</w:t>
      </w:r>
      <w:proofErr w:type="spellStart"/>
      <w:r>
        <w:rPr>
          <w:color w:val="000000"/>
          <w:shd w:val="clear" w:color="auto" w:fill="FFFFFF"/>
        </w:rPr>
        <w:t>CsA</w:t>
      </w:r>
      <w:proofErr w:type="spellEnd"/>
      <w:r>
        <w:rPr>
          <w:color w:val="000000"/>
          <w:shd w:val="clear" w:color="auto" w:fill="FFFFFF"/>
        </w:rPr>
        <w:t xml:space="preserve">) </w:t>
      </w:r>
      <w:r w:rsidRPr="0023594D">
        <w:rPr>
          <w:color w:val="000000"/>
          <w:shd w:val="clear" w:color="auto" w:fill="FFFFFF"/>
        </w:rPr>
        <w:t>based regimens (0-78%)</w:t>
      </w:r>
      <w:r>
        <w:rPr>
          <w:color w:val="000000"/>
          <w:shd w:val="clear" w:color="auto" w:fill="FFFFFF"/>
        </w:rPr>
        <w:t xml:space="preserve"> (</w:t>
      </w:r>
      <w:r w:rsidRPr="0D963311">
        <w:rPr>
          <w:b/>
          <w:bCs/>
          <w:color w:val="000000"/>
          <w:shd w:val="clear" w:color="auto" w:fill="FFFFFF"/>
        </w:rPr>
        <w:t>Fig. 1</w:t>
      </w:r>
      <w:r>
        <w:rPr>
          <w:color w:val="000000"/>
          <w:shd w:val="clear" w:color="auto" w:fill="FFFFFF"/>
        </w:rPr>
        <w:t>)</w:t>
      </w:r>
      <w:r w:rsidRPr="0023594D">
        <w:rPr>
          <w:color w:val="000000"/>
          <w:shd w:val="clear" w:color="auto" w:fill="FFFFFF"/>
        </w:rPr>
        <w:t xml:space="preserve">. </w:t>
      </w:r>
      <w:r w:rsidRPr="0023594D">
        <w:t xml:space="preserve">Further analysis confirmed that center </w:t>
      </w:r>
      <w:r>
        <w:t>specific practice</w:t>
      </w:r>
      <w:r w:rsidRPr="0023594D">
        <w:t xml:space="preserve"> </w:t>
      </w:r>
      <w:r>
        <w:t xml:space="preserve">accounted </w:t>
      </w:r>
      <w:r w:rsidRPr="0023594D">
        <w:t>for &gt;40% of these differences</w:t>
      </w:r>
      <w:r>
        <w:t>.</w:t>
      </w:r>
      <w:r>
        <w:fldChar w:fldCharType="begin">
          <w:fldData xml:space="preserve">PEVuZE5vdGU+PENpdGU+PEF1dGhvcj5BeGVscm9kPC9BdXRob3I+PFllYXI+MjAxNjwvWWVhcj48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==
</w:fldData>
        </w:fldChar>
      </w:r>
      <w:r>
        <w:instrText xml:space="preserve"> ADDIN EN.CITE </w:instrText>
      </w:r>
      <w:r>
        <w:fldChar w:fldCharType="begin">
          <w:fldData xml:space="preserve">PEVuZE5vdGU+PENpdGU+PEF1dGhvcj5BeGVscm9kPC9BdXRob3I+PFllYXI+MjAxNjwvWWVhcj48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==
</w:fldData>
        </w:fldChar>
      </w:r>
      <w:r>
        <w:instrText xml:space="preserve"> ADDIN EN.CITE.DATA </w:instrText>
      </w:r>
      <w:r>
        <w:fldChar w:fldCharType="end"/>
      </w:r>
      <w:r>
        <w:fldChar w:fldCharType="separate"/>
      </w:r>
      <w:r w:rsidRPr="00E430BC">
        <w:rPr>
          <w:noProof/>
          <w:vertAlign w:val="superscript"/>
        </w:rPr>
        <w:t>1</w:t>
      </w:r>
      <w:r>
        <w:fldChar w:fldCharType="end"/>
      </w:r>
      <w:r w:rsidRPr="0023594D">
        <w:t xml:space="preserve"> (</w:t>
      </w:r>
      <w:r w:rsidRPr="0D963311">
        <w:rPr>
          <w:b/>
          <w:bCs/>
        </w:rPr>
        <w:t>Fig 2</w:t>
      </w:r>
      <w:r w:rsidRPr="0023594D">
        <w:t xml:space="preserve">).  Variation was also demonstrated in </w:t>
      </w:r>
      <w:r>
        <w:t>the choice of induction medications</w:t>
      </w:r>
      <w:r w:rsidRPr="0023594D">
        <w:t xml:space="preserve"> at the time of transplant</w:t>
      </w:r>
      <w:r>
        <w:t>.</w:t>
      </w:r>
      <w:r>
        <w:fldChar w:fldCharType="begin">
          <w:fldData xml:space="preserve">PEVuZE5vdGU+PENpdGU+PEF1dGhvcj5EaGFybmlkaGFya2E8L0F1dGhvcj48WWVhcj4yMDE4PC9Z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</w:fldData>
        </w:fldChar>
      </w:r>
      <w:r>
        <w:instrText xml:space="preserve"> ADDIN EN.CITE </w:instrText>
      </w:r>
      <w:r>
        <w:fldChar w:fldCharType="begin">
          <w:fldData xml:space="preserve">PEVuZE5vdGU+PENpdGU+PEF1dGhvcj5EaGFybmlkaGFya2E8L0F1dGhvcj48WWVhcj4yMDE4PC9Z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</w:fldData>
        </w:fldChar>
      </w:r>
      <w:r>
        <w:instrText xml:space="preserve"> ADDIN EN.CITE.DATA </w:instrText>
      </w:r>
      <w:r>
        <w:fldChar w:fldCharType="end"/>
      </w:r>
      <w:r>
        <w:fldChar w:fldCharType="separate"/>
      </w:r>
      <w:r w:rsidRPr="00E35E83">
        <w:rPr>
          <w:noProof/>
          <w:vertAlign w:val="superscript"/>
        </w:rPr>
        <w:t>7</w:t>
      </w:r>
      <w:r>
        <w:fldChar w:fldCharType="end"/>
      </w:r>
      <w:r>
        <w:t xml:space="preserve"> </w:t>
      </w:r>
      <w:r w:rsidRPr="0023594D">
        <w:t>As noted by members of the FDA panel, there is a</w:t>
      </w:r>
      <w:r>
        <w:t>n</w:t>
      </w:r>
      <w:r w:rsidRPr="0023594D">
        <w:t xml:space="preserve"> </w:t>
      </w:r>
      <w:r>
        <w:t>urgent</w:t>
      </w:r>
      <w:r w:rsidRPr="0023594D">
        <w:t xml:space="preserve"> need to identif</w:t>
      </w:r>
      <w:r>
        <w:t>y relevant clinical markers to reduce IS related toxicity by individualize therapy, identifying</w:t>
      </w:r>
      <w:r w:rsidRPr="0023594D">
        <w:t xml:space="preserve"> graft injury early</w:t>
      </w:r>
      <w:r>
        <w:t xml:space="preserve"> using noninvasive methods, and developing new data sets to facilitate drug development.</w:t>
      </w:r>
      <w:r w:rsidRPr="0023594D">
        <w:t xml:space="preserve">  </w:t>
      </w:r>
      <w:r>
        <w:t>We have published data highlighting the association of within-first year IS choice to 3-year clinical outcomes.</w:t>
      </w:r>
      <w:r w:rsidRPr="00BA3100">
        <w:fldChar w:fldCharType="begin">
          <w:fldData xml:space="preserve">PEVuZE5vdGU+PENpdGU+PEF1dGhvcj5EaGFybmlkaGFya2E8L0F1dGhvcj48WWVhcj4yMDE3PC9Z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</w:fldData>
        </w:fldChar>
      </w:r>
      <w:r>
        <w:instrText xml:space="preserve"> ADDIN EN.CITE </w:instrText>
      </w:r>
      <w:r>
        <w:fldChar w:fldCharType="begin">
          <w:fldData xml:space="preserve">PEVuZE5vdGU+PENpdGU+PEF1dGhvcj5EaGFybmlkaGFya2E8L0F1dGhvcj48WWVhcj4yMDE3PC9Z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</w:fldData>
        </w:fldChar>
      </w:r>
      <w:r>
        <w:instrText xml:space="preserve"> ADDIN EN.CITE.DATA </w:instrText>
      </w:r>
      <w:r>
        <w:fldChar w:fldCharType="end"/>
      </w:r>
      <w:r w:rsidRPr="00BA3100">
        <w:fldChar w:fldCharType="separate"/>
      </w:r>
      <w:r w:rsidRPr="00D357F8">
        <w:rPr>
          <w:noProof/>
          <w:vertAlign w:val="superscript"/>
        </w:rPr>
        <w:t>10, 14</w:t>
      </w:r>
      <w:r w:rsidRPr="00BA3100">
        <w:fldChar w:fldCharType="end"/>
      </w:r>
    </w:p>
    <w:p w14:paraId="69628814" w14:textId="77777777" w:rsidR="006F28D0" w:rsidRDefault="006F28D0" w:rsidP="006F28D0">
      <w:r w:rsidRPr="009260A2">
        <w:rPr>
          <w:b/>
          <w:noProof/>
        </w:rPr>
        <mc:AlternateContent>
          <mc:Choice Requires="wps">
            <w:drawing>
              <wp:anchor distT="45720" distB="45720" distL="114300" distR="114300" simplePos="0" relativeHeight="251658241" behindDoc="0" locked="0" layoutInCell="1" allowOverlap="1" wp14:anchorId="720AA94E" wp14:editId="1E0DF83E">
                <wp:simplePos x="0" y="0"/>
                <wp:positionH relativeFrom="margin">
                  <wp:posOffset>3265715</wp:posOffset>
                </wp:positionH>
                <wp:positionV relativeFrom="paragraph">
                  <wp:posOffset>4845231</wp:posOffset>
                </wp:positionV>
                <wp:extent cx="3172460" cy="349250"/>
                <wp:effectExtent l="0" t="0" r="27940" b="12700"/>
                <wp:wrapSquare wrapText="bothSides"/>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72460" cy="349250"/>
                        </a:xfrm>
                        <a:prstGeom prst="rect">
                          <a:avLst/>
                        </a:prstGeom>
                        <a:solidFill>
                          <a:srgbClr val="FFFFFF"/>
                        </a:solidFill>
                        <a:ln w="9525">
                          <a:solidFill>
                            <a:srgbClr val="000000"/>
                          </a:solidFill>
                          <a:miter lim="800000"/>
                          <a:headEnd/>
                          <a:tailEnd/>
                        </a:ln>
                      </wps:spPr>
                      <wps:txbx>
                        <w:txbxContent>
                          <w:p w14:paraId="08D83FD2" w14:textId="77777777" w:rsidR="006F28D0" w:rsidRPr="00DD3B1E" w:rsidRDefault="006F28D0" w:rsidP="006F28D0">
                            <w:pPr>
                              <w:rPr>
                                <w:rFonts w:cs="Arial"/>
                                <w:sz w:val="16"/>
                                <w:szCs w:val="16"/>
                              </w:rPr>
                            </w:pPr>
                            <w:r w:rsidRPr="00FC4DA3">
                              <w:rPr>
                                <w:rFonts w:cs="Arial"/>
                                <w:b/>
                                <w:sz w:val="16"/>
                                <w:szCs w:val="16"/>
                              </w:rPr>
                              <w:t>Fig 3</w:t>
                            </w:r>
                            <w:r w:rsidRPr="00DD3B1E">
                              <w:rPr>
                                <w:rFonts w:cs="Arial"/>
                                <w:sz w:val="16"/>
                                <w:szCs w:val="16"/>
                              </w:rPr>
                              <w:t>. Incidence of complications at 3-years post KT analyzed by selected IS regime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20AA94E" id="Text Box 4" o:spid="_x0000_s1032" type="#_x0000_t202" style="position:absolute;margin-left:257.15pt;margin-top:381.5pt;width:249.8pt;height:27.5pt;z-index:251658241;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">
                <v:textbox>
                  <w:txbxContent>
                    <w:p w14:paraId="08D83FD2" w14:textId="77777777" w:rsidR="006F28D0" w:rsidRPr="00DD3B1E" w:rsidRDefault="006F28D0" w:rsidP="006F28D0">
                      <w:pPr>
                        <w:rPr>
                          <w:rFonts w:cs="Arial"/>
                          <w:sz w:val="16"/>
                          <w:szCs w:val="16"/>
                        </w:rPr>
                      </w:pPr>
                      <w:r w:rsidRPr="00FC4DA3">
                        <w:rPr>
                          <w:rFonts w:cs="Arial"/>
                          <w:b/>
                          <w:sz w:val="16"/>
                          <w:szCs w:val="16"/>
                        </w:rPr>
                        <w:t>Fig 3</w:t>
                      </w:r>
                      <w:r w:rsidRPr="00DD3B1E">
                        <w:rPr>
                          <w:rFonts w:cs="Arial"/>
                          <w:sz w:val="16"/>
                          <w:szCs w:val="16"/>
                        </w:rPr>
                        <w:t>. Incidence of complications at 3-years post KT analyzed by selected IS regimen.</w:t>
                      </w:r>
                    </w:p>
                  </w:txbxContent>
                </v:textbox>
                <w10:wrap type="square" anchorx="margin"/>
              </v:shape>
            </w:pict>
          </mc:Fallback>
        </mc:AlternateContent>
      </w:r>
      <w:r w:rsidRPr="0023594D">
        <w:rPr>
          <w:noProof/>
        </w:rPr>
        <w:drawing>
          <wp:anchor distT="0" distB="0" distL="114300" distR="114300" simplePos="0" relativeHeight="251658240" behindDoc="0" locked="0" layoutInCell="1" allowOverlap="1" wp14:anchorId="18F93360" wp14:editId="2B349CFA">
            <wp:simplePos x="0" y="0"/>
            <wp:positionH relativeFrom="page">
              <wp:posOffset>3434715</wp:posOffset>
            </wp:positionH>
            <wp:positionV relativeFrom="paragraph">
              <wp:posOffset>613410</wp:posOffset>
            </wp:positionV>
            <wp:extent cx="3806825" cy="4232275"/>
            <wp:effectExtent l="0" t="0" r="3175" b="0"/>
            <wp:wrapSquare wrapText="bothSides"/>
            <wp:docPr id="27" name="Picture 27"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graph of different colored bars&#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3806825" cy="4232275"/>
                    </a:xfrm>
                    <a:prstGeom prst="rect">
                      <a:avLst/>
                    </a:prstGeom>
                  </pic:spPr>
                </pic:pic>
              </a:graphicData>
            </a:graphic>
            <wp14:sizeRelH relativeFrom="page">
              <wp14:pctWidth>0</wp14:pctWidth>
            </wp14:sizeRelH>
            <wp14:sizeRelV relativeFrom="page">
              <wp14:pctHeight>0</wp14:pctHeight>
            </wp14:sizeRelV>
          </wp:anchor>
        </w:drawing>
      </w:r>
      <w:r w:rsidRPr="0D963311">
        <w:rPr>
          <w:b/>
          <w:bCs/>
        </w:rPr>
        <w:t xml:space="preserve">A.1.2. CISTEM demonstrates initial IS regimen selection impacts post-transplant morbidity. </w:t>
      </w:r>
      <w:r>
        <w:t>St</w:t>
      </w:r>
      <w:r w:rsidRPr="0023594D">
        <w:t>atistically</w:t>
      </w:r>
      <w:r>
        <w:t xml:space="preserve"> and clinically</w:t>
      </w:r>
      <w:r w:rsidRPr="0023594D">
        <w:t xml:space="preserve"> significant variation in the incidence of complications by IS regimen (</w:t>
      </w:r>
      <w:r w:rsidRPr="0D963311">
        <w:rPr>
          <w:b/>
          <w:bCs/>
        </w:rPr>
        <w:t>Fig. 3</w:t>
      </w:r>
      <w:r w:rsidRPr="0023594D">
        <w:t>)</w:t>
      </w:r>
      <w:r>
        <w:t xml:space="preserve"> was seen in propensity- and </w:t>
      </w:r>
      <w:r w:rsidRPr="0023594D">
        <w:t>risk</w:t>
      </w:r>
      <w:r>
        <w:t>-</w:t>
      </w:r>
      <w:r w:rsidRPr="0023594D">
        <w:t xml:space="preserve">adjusted </w:t>
      </w:r>
      <w:r w:rsidRPr="0023594D">
        <w:rPr>
          <w:color w:val="000000"/>
          <w:shd w:val="clear" w:color="auto" w:fill="FFFFFF"/>
        </w:rPr>
        <w:t>multivariate regression analysis</w:t>
      </w:r>
      <w:r>
        <w:rPr>
          <w:color w:val="000000"/>
          <w:shd w:val="clear" w:color="auto" w:fill="FFFFFF"/>
        </w:rPr>
        <w:t>.</w:t>
      </w:r>
      <w:r>
        <w:rPr>
          <w:color w:val="000000"/>
          <w:shd w:val="clear" w:color="auto" w:fill="FFFFFF"/>
        </w:rPr>
        <w:fldChar w:fldCharType="begin"/>
      </w:r>
      <w:r>
        <w:rPr>
          <w:color w:val="000000"/>
          <w:shd w:val="clear" w:color="auto" w:fill="FFFFFF"/>
        </w:rPr>
        <w:instrText xml:space="preserve"> ADDIN EN.CITE &lt;EndNote&gt;&lt;Cite&gt;&lt;Author&gt;Dharnidharka&lt;/Author&gt;&lt;Year&gt;2016&lt;/Year&gt;&lt;RecNum&gt;20587&lt;/RecNum&gt;&lt;DisplayText&gt;&lt;style face="superscript"&gt;2&lt;/style&gt;&lt;/DisplayText&gt;&lt;record&gt;&lt;rec-number&gt;20587&lt;/rec-number&gt;&lt;foreign-keys&gt;&lt;key app="EN" db-id="twtx9xweqxesxledxvi5t2r7zaf5xd5r5d5r" timestamp="0"&gt;20587&lt;/key&gt;&lt;/foreign-keys&gt;&lt;ref-type name="Journal Article"&gt;17&lt;/ref-type&gt;&lt;contributors&gt;&lt;authors&gt;&lt;author&gt;Dharnidharka, V. R.&lt;/author&gt;&lt;author&gt;Schnitzler, M. A.&lt;/author&gt;&lt;author&gt;Chen, J.&lt;/author&gt;&lt;author&gt;Brennan, D. C.&lt;/author&gt;&lt;author&gt;Axelrod, D.&lt;/author&gt;&lt;author&gt;Segev, D. L.&lt;/author&gt;&lt;author&gt;Schechtman, K. B.&lt;/author&gt;&lt;author&gt;Zheng, J.&lt;/author&gt;&lt;author&gt;Lentine, K. L.&lt;/author&gt;&lt;/authors&gt;&lt;/contributors&gt;&lt;auth-address&gt;Washington University in St. Louis School of Medicine, Saint Louis, MO, USA. vikasD@wustl.edu.&amp;#xD;Saint Louis University School of Medicine, Saint Louis, MO, USA.&amp;#xD;Washington University in St. Louis School of Medicine, Saint Louis, MO, USA.&amp;#xD;Eastern Carolina University, Greeneville, NC, USA.&amp;#xD;Johns Hopkins University, Baltimore, MD, USA.&lt;/auth-address&gt;&lt;titles&gt;&lt;title&gt;Differential risks for adverse outcomes 3 years after kidney transplantation based on initial immunosuppression regimen: a national study&lt;/title&gt;&lt;secondary-title&gt;Transpl Int&lt;/secondary-title&gt;&lt;/titles&gt;&lt;periodical&gt;&lt;full-title&gt;Transpl Int&lt;/full-title&gt;&lt;/periodical&gt;&lt;keywords&gt;&lt;keyword&gt;Medicare&lt;/keyword&gt;&lt;keyword&gt;cancer&lt;/keyword&gt;&lt;keyword&gt;immunosuppression&lt;/keyword&gt;&lt;keyword&gt;infections&lt;/keyword&gt;&lt;keyword&gt;kidney transplant&lt;/keyword&gt;&lt;keyword&gt;registries&lt;/keyword&gt;&lt;/keywords&gt;&lt;dates&gt;&lt;year&gt;2016&lt;/year&gt;&lt;pub-dates&gt;&lt;date&gt;Aug 26&lt;/date&gt;&lt;/pub-dates&gt;&lt;/dates&gt;&lt;isbn&gt;1432-2277 (Electronic)&amp;#xD;0934-0874 (Linking)&lt;/isbn&gt;&lt;accession-num&gt;27564782&lt;/accession-num&gt;&lt;urls&gt;&lt;related-urls&gt;&lt;url&gt;https://www.ncbi.nlm.nih.gov/pubmed/27564782&lt;/url&gt;&lt;/related-urls&gt;&lt;/urls&gt;&lt;electronic-resource-num&gt;10.1111/tri.12850&lt;/electronic-resource-num&gt;&lt;/record&gt;&lt;/Cite&gt;&lt;/EndNote&gt;</w:instrText>
      </w:r>
      <w:r>
        <w:rPr>
          <w:color w:val="000000"/>
          <w:shd w:val="clear" w:color="auto" w:fill="FFFFFF"/>
        </w:rPr>
        <w:fldChar w:fldCharType="separate"/>
      </w:r>
      <w:r w:rsidRPr="00980755">
        <w:rPr>
          <w:noProof/>
          <w:color w:val="000000"/>
          <w:shd w:val="clear" w:color="auto" w:fill="FFFFFF"/>
          <w:vertAlign w:val="superscript"/>
        </w:rPr>
        <w:t>2</w:t>
      </w:r>
      <w:r>
        <w:rPr>
          <w:color w:val="000000"/>
          <w:shd w:val="clear" w:color="auto" w:fill="FFFFFF"/>
        </w:rPr>
        <w:fldChar w:fldCharType="end"/>
      </w:r>
      <w:r w:rsidRPr="0023594D">
        <w:rPr>
          <w:color w:val="000000"/>
          <w:shd w:val="clear" w:color="auto" w:fill="FFFFFF"/>
        </w:rPr>
        <w:t xml:space="preserve"> Compared with the reference IS (</w:t>
      </w:r>
      <w:r>
        <w:rPr>
          <w:color w:val="000000"/>
          <w:shd w:val="clear" w:color="auto" w:fill="FFFFFF"/>
        </w:rPr>
        <w:t>T</w:t>
      </w:r>
      <w:r w:rsidRPr="0023594D">
        <w:rPr>
          <w:color w:val="000000"/>
          <w:shd w:val="clear" w:color="auto" w:fill="FFFFFF"/>
        </w:rPr>
        <w:t>hymoglobulin</w:t>
      </w:r>
      <w:r>
        <w:rPr>
          <w:color w:val="000000"/>
          <w:shd w:val="clear" w:color="auto" w:fill="FFFFFF"/>
        </w:rPr>
        <w:t xml:space="preserve"> [TMG]</w:t>
      </w:r>
      <w:r w:rsidRPr="0023594D">
        <w:rPr>
          <w:color w:val="000000"/>
          <w:shd w:val="clear" w:color="auto" w:fill="FFFFFF"/>
        </w:rPr>
        <w:t xml:space="preserve"> induction with </w:t>
      </w:r>
      <w:proofErr w:type="spellStart"/>
      <w:r>
        <w:rPr>
          <w:color w:val="000000"/>
          <w:shd w:val="clear" w:color="auto" w:fill="FFFFFF"/>
        </w:rPr>
        <w:t>Tac+MPA</w:t>
      </w:r>
      <w:proofErr w:type="spellEnd"/>
      <w:r>
        <w:rPr>
          <w:color w:val="000000"/>
          <w:shd w:val="clear" w:color="auto" w:fill="FFFFFF"/>
        </w:rPr>
        <w:t>/</w:t>
      </w:r>
      <w:proofErr w:type="spellStart"/>
      <w:r>
        <w:rPr>
          <w:color w:val="000000"/>
          <w:shd w:val="clear" w:color="auto" w:fill="FFFFFF"/>
        </w:rPr>
        <w:t>AZA+Pred</w:t>
      </w:r>
      <w:proofErr w:type="spellEnd"/>
      <w:r>
        <w:rPr>
          <w:color w:val="000000"/>
          <w:shd w:val="clear" w:color="auto" w:fill="FFFFFF"/>
        </w:rPr>
        <w:t>)</w:t>
      </w:r>
      <w:r w:rsidRPr="0023594D">
        <w:rPr>
          <w:color w:val="000000"/>
          <w:shd w:val="clear" w:color="auto" w:fill="FFFFFF"/>
        </w:rPr>
        <w:t xml:space="preserve">, </w:t>
      </w:r>
      <w:r>
        <w:rPr>
          <w:color w:val="000000"/>
          <w:shd w:val="clear" w:color="auto" w:fill="FFFFFF"/>
        </w:rPr>
        <w:t>SRL-</w:t>
      </w:r>
      <w:r w:rsidRPr="0023594D">
        <w:rPr>
          <w:color w:val="000000"/>
          <w:shd w:val="clear" w:color="auto" w:fill="FFFFFF"/>
        </w:rPr>
        <w:t xml:space="preserve">based IS was associated with significantly higher 3-year risks of pneumonia, sepsis, diabetes, </w:t>
      </w:r>
      <w:r>
        <w:rPr>
          <w:color w:val="000000"/>
          <w:shd w:val="clear" w:color="auto" w:fill="FFFFFF"/>
        </w:rPr>
        <w:t>AR</w:t>
      </w:r>
      <w:r w:rsidRPr="0023594D">
        <w:rPr>
          <w:color w:val="000000"/>
          <w:shd w:val="clear" w:color="auto" w:fill="FFFFFF"/>
        </w:rPr>
        <w:t>, graft failure, and patient death, but reduced skin cancer risk</w:t>
      </w:r>
      <w:r>
        <w:rPr>
          <w:color w:val="000000"/>
          <w:shd w:val="clear" w:color="auto" w:fill="FFFFFF"/>
        </w:rPr>
        <w:t xml:space="preserve"> </w:t>
      </w:r>
      <w:r w:rsidRPr="0023594D">
        <w:rPr>
          <w:color w:val="000000"/>
          <w:shd w:val="clear" w:color="auto" w:fill="FFFFFF"/>
        </w:rPr>
        <w:t>(P&lt;.001 for all)</w:t>
      </w:r>
      <w:r>
        <w:rPr>
          <w:color w:val="000000"/>
          <w:shd w:val="clear" w:color="auto" w:fill="FFFFFF"/>
        </w:rPr>
        <w:t xml:space="preserve"> after KT</w:t>
      </w:r>
      <w:r w:rsidRPr="0023594D">
        <w:rPr>
          <w:color w:val="000000"/>
          <w:shd w:val="clear" w:color="auto" w:fill="FFFFFF"/>
        </w:rPr>
        <w:t xml:space="preserve">. </w:t>
      </w:r>
      <w:proofErr w:type="spellStart"/>
      <w:r w:rsidRPr="0023594D">
        <w:rPr>
          <w:color w:val="000000"/>
          <w:shd w:val="clear" w:color="auto" w:fill="FFFFFF"/>
        </w:rPr>
        <w:t>C</w:t>
      </w:r>
      <w:r>
        <w:rPr>
          <w:color w:val="000000"/>
          <w:shd w:val="clear" w:color="auto" w:fill="FFFFFF"/>
        </w:rPr>
        <w:t>sA</w:t>
      </w:r>
      <w:proofErr w:type="spellEnd"/>
      <w:r w:rsidRPr="0023594D">
        <w:rPr>
          <w:color w:val="000000"/>
          <w:shd w:val="clear" w:color="auto" w:fill="FFFFFF"/>
        </w:rPr>
        <w:t>-based IS incre</w:t>
      </w:r>
      <w:r>
        <w:rPr>
          <w:color w:val="000000"/>
          <w:shd w:val="clear" w:color="auto" w:fill="FFFFFF"/>
        </w:rPr>
        <w:t>ased the risk of pneumonia, sepsis,</w:t>
      </w:r>
      <w:r w:rsidRPr="0023594D">
        <w:rPr>
          <w:color w:val="000000"/>
          <w:shd w:val="clear" w:color="auto" w:fill="FFFFFF"/>
        </w:rPr>
        <w:t xml:space="preserve"> AR, and graft</w:t>
      </w:r>
      <w:r>
        <w:rPr>
          <w:color w:val="000000"/>
          <w:shd w:val="clear" w:color="auto" w:fill="FFFFFF"/>
        </w:rPr>
        <w:t xml:space="preserve"> failure</w:t>
      </w:r>
      <w:r w:rsidRPr="0023594D">
        <w:rPr>
          <w:color w:val="000000"/>
          <w:shd w:val="clear" w:color="auto" w:fill="FFFFFF"/>
        </w:rPr>
        <w:t xml:space="preserve"> but reduced the risk of </w:t>
      </w:r>
      <w:r>
        <w:rPr>
          <w:color w:val="000000"/>
          <w:shd w:val="clear" w:color="auto" w:fill="FFFFFF"/>
        </w:rPr>
        <w:t xml:space="preserve">new onset diabetes mellitus after transplant (NODAT). Prednisone-free </w:t>
      </w:r>
      <w:proofErr w:type="gramStart"/>
      <w:r>
        <w:rPr>
          <w:color w:val="000000"/>
          <w:shd w:val="clear" w:color="auto" w:fill="FFFFFF"/>
        </w:rPr>
        <w:t>IS</w:t>
      </w:r>
      <w:r w:rsidRPr="0023594D">
        <w:rPr>
          <w:color w:val="000000"/>
          <w:shd w:val="clear" w:color="auto" w:fill="FFFFFF"/>
        </w:rPr>
        <w:t xml:space="preserve"> </w:t>
      </w:r>
      <w:r>
        <w:rPr>
          <w:color w:val="000000"/>
          <w:shd w:val="clear" w:color="auto" w:fill="FFFFFF"/>
        </w:rPr>
        <w:t>appeared</w:t>
      </w:r>
      <w:proofErr w:type="gramEnd"/>
      <w:r>
        <w:rPr>
          <w:color w:val="000000"/>
          <w:shd w:val="clear" w:color="auto" w:fill="FFFFFF"/>
        </w:rPr>
        <w:t xml:space="preserve"> to </w:t>
      </w:r>
      <w:r w:rsidRPr="0023594D">
        <w:rPr>
          <w:color w:val="000000"/>
          <w:shd w:val="clear" w:color="auto" w:fill="FFFFFF"/>
        </w:rPr>
        <w:t>reduce</w:t>
      </w:r>
      <w:r>
        <w:rPr>
          <w:color w:val="000000"/>
          <w:shd w:val="clear" w:color="auto" w:fill="FFFFFF"/>
        </w:rPr>
        <w:t xml:space="preserve"> the</w:t>
      </w:r>
      <w:r w:rsidRPr="0023594D">
        <w:rPr>
          <w:color w:val="000000"/>
          <w:shd w:val="clear" w:color="auto" w:fill="FFFFFF"/>
        </w:rPr>
        <w:t xml:space="preserve"> risk of pneumonia and sepsis</w:t>
      </w:r>
      <w:r w:rsidRPr="0023594D">
        <w:t xml:space="preserve">.  These </w:t>
      </w:r>
      <w:r>
        <w:t>data can be utilized to inform</w:t>
      </w:r>
      <w:r w:rsidRPr="0023594D">
        <w:t xml:space="preserve"> </w:t>
      </w:r>
      <w:r>
        <w:t xml:space="preserve">IS </w:t>
      </w:r>
      <w:r w:rsidRPr="0023594D">
        <w:t xml:space="preserve">choice </w:t>
      </w:r>
      <w:r>
        <w:t>by i</w:t>
      </w:r>
      <w:r w:rsidRPr="0023594D">
        <w:t>ncorporat</w:t>
      </w:r>
      <w:r>
        <w:t>ing</w:t>
      </w:r>
      <w:r w:rsidRPr="0023594D">
        <w:t xml:space="preserve"> patient preferences and medical risk factors such as prior malignancy</w:t>
      </w:r>
      <w:r>
        <w:t xml:space="preserve"> and known glucose intolerance into IS regimen selection.</w:t>
      </w:r>
      <w:r>
        <w:fldChar w:fldCharType="begin"/>
      </w:r>
      <w:r>
        <w:instrText xml:space="preserve"> ADDIN EN.CITE &lt;EndNote&gt;&lt;Cite&gt;&lt;Author&gt;Unterrainer&lt;/Author&gt;&lt;Year&gt;2018&lt;/Year&gt;&lt;RecNum&gt;82&lt;/RecNum&gt;&lt;DisplayText&gt;&lt;style face="superscript"&gt;15&lt;/style&gt;&lt;/DisplayText&gt;&lt;record&gt;&lt;rec-number&gt;82&lt;/rec-number&gt;&lt;foreign-keys&gt;&lt;key app="EN" db-id="d2xfar5w0e5pvee9aagxfda5r9wa0razw9se" timestamp="1678121136"&gt;82&lt;/key&gt;&lt;/foreign-keys&gt;&lt;ref-type name="Journal Article"&gt;17&lt;/ref-type&gt;&lt;contributors&gt;&lt;authors&gt;&lt;author&gt;Unterrainer, C.&lt;/author&gt;&lt;author&gt;Opelz, G.&lt;/author&gt;&lt;author&gt;Dohler, B.&lt;/author&gt;&lt;author&gt;Susal, C.&lt;/author&gt;&lt;author&gt;Collaborative Transplant, Study&lt;/author&gt;&lt;/authors&gt;&lt;/contributors&gt;&lt;auth-address&gt;Institute of Immunology, Heidelberg University, Heidelberg, Germany.&lt;/auth-address&gt;&lt;titles&gt;&lt;title&gt;Pretransplant cancer in kidney recipients in relation to recurrent and de novo cancer incidence posttransplantation and implications for graft and patient survival&lt;/title&gt;&lt;secondary-title&gt;Transplantation&lt;/secondary-title&gt;&lt;/titles&gt;&lt;periodical&gt;&lt;full-title&gt;Transplantation&lt;/full-title&gt;&lt;abbr-1&gt;Transplantation&lt;/abbr-1&gt;&lt;/periodical&gt;&lt;edition&gt;2018/11/13&lt;/edition&gt;&lt;dates&gt;&lt;year&gt;2018&lt;/year&gt;&lt;pub-dates&gt;&lt;date&gt;Nov 9&lt;/date&gt;&lt;/pub-dates&gt;&lt;/dates&gt;&lt;isbn&gt;1534-6080 (Electronic)&amp;#xD;0041-1337 (Linking)&lt;/isbn&gt;&lt;accession-num&gt;30418430&lt;/accession-num&gt;&lt;urls&gt;&lt;related-urls&gt;&lt;url&gt;https://www.ncbi.nlm.nih.gov/pubmed/30418430&lt;/url&gt;&lt;/related-urls&gt;&lt;/urls&gt;&lt;electronic-resource-num&gt;10.1097/TP.0000000000002459&lt;/electronic-resource-num&gt;&lt;/record&gt;&lt;/Cite&gt;&lt;/EndNote&gt;</w:instrText>
      </w:r>
      <w:r>
        <w:fldChar w:fldCharType="separate"/>
      </w:r>
      <w:r w:rsidRPr="00980755">
        <w:rPr>
          <w:noProof/>
          <w:vertAlign w:val="superscript"/>
        </w:rPr>
        <w:t>15</w:t>
      </w:r>
      <w:r>
        <w:fldChar w:fldCharType="end"/>
      </w:r>
      <w:r w:rsidRPr="0023594D">
        <w:t xml:space="preserve"> The impact of each regimen is also modified by the </w:t>
      </w:r>
      <w:r>
        <w:t>use</w:t>
      </w:r>
      <w:r w:rsidRPr="0023594D">
        <w:t xml:space="preserve"> of induction medications which continue to be largely driven by center preference and </w:t>
      </w:r>
      <w:r>
        <w:t>partly by drug availability. In yet unpublished data, w</w:t>
      </w:r>
      <w:r w:rsidRPr="00192CA4">
        <w:t>e analy</w:t>
      </w:r>
      <w:r>
        <w:t>zed</w:t>
      </w:r>
      <w:r w:rsidRPr="00192CA4">
        <w:t xml:space="preserve"> </w:t>
      </w:r>
      <w:r>
        <w:t>IS regimen through the first year and outcomes out to 5-years after KT. These data were striking in the temporal variation in risks and the impact of early events on later outcomes.  For major infections such as urinary tract infections (UTI), early infection (months 0-</w:t>
      </w:r>
      <w:r>
        <w:rPr>
          <w:b/>
          <w:noProof/>
        </w:rPr>
        <mc:AlternateContent>
          <mc:Choice Requires="wpg">
            <w:drawing>
              <wp:anchor distT="0" distB="0" distL="114300" distR="114300" simplePos="0" relativeHeight="251658246" behindDoc="0" locked="0" layoutInCell="1" allowOverlap="1" wp14:anchorId="1C76F804" wp14:editId="1B157916">
                <wp:simplePos x="0" y="0"/>
                <wp:positionH relativeFrom="column">
                  <wp:posOffset>3716440</wp:posOffset>
                </wp:positionH>
                <wp:positionV relativeFrom="paragraph">
                  <wp:posOffset>148425</wp:posOffset>
                </wp:positionV>
                <wp:extent cx="2048010" cy="2226290"/>
                <wp:effectExtent l="0" t="0" r="9525" b="9525"/>
                <wp:wrapSquare wrapText="bothSides"/>
                <wp:docPr id="13" name="Group 13"/>
                <wp:cNvGraphicFramePr/>
                <a:graphic xmlns:a="http://schemas.openxmlformats.org/drawingml/2006/main">
                  <a:graphicData uri="http://schemas.microsoft.com/office/word/2010/wordprocessingGroup">
                    <wpg:wgp>
                      <wpg:cNvGrpSpPr/>
                      <wpg:grpSpPr>
                        <a:xfrm>
                          <a:off x="0" y="0"/>
                          <a:ext cx="2048010" cy="2226290"/>
                          <a:chOff x="0" y="0"/>
                          <a:chExt cx="2048010" cy="2226290"/>
                        </a:xfrm>
                      </wpg:grpSpPr>
                      <wps:wsp>
                        <wps:cNvPr id="20" name="Text Box 2"/>
                        <wps:cNvSpPr txBox="1">
                          <a:spLocks noChangeArrowheads="1"/>
                        </wps:cNvSpPr>
                        <wps:spPr bwMode="auto">
                          <a:xfrm>
                            <a:off x="29980" y="1753850"/>
                            <a:ext cx="2018030" cy="472440"/>
                          </a:xfrm>
                          <a:prstGeom prst="rect">
                            <a:avLst/>
                          </a:prstGeom>
                          <a:solidFill>
                            <a:srgbClr val="FFFFFF"/>
                          </a:solidFill>
                          <a:ln w="9525">
                            <a:solidFill>
                              <a:srgbClr val="000000"/>
                            </a:solidFill>
                            <a:miter lim="800000"/>
                            <a:headEnd/>
                            <a:tailEnd/>
                          </a:ln>
                        </wps:spPr>
                        <wps:txbx>
                          <w:txbxContent>
                            <w:p w14:paraId="21576D37" w14:textId="77777777" w:rsidR="006F28D0" w:rsidRPr="00DD3B1E" w:rsidRDefault="006F28D0" w:rsidP="006F28D0">
                              <w:pPr>
                                <w:rPr>
                                  <w:rFonts w:cs="Arial"/>
                                  <w:sz w:val="16"/>
                                  <w:szCs w:val="16"/>
                                </w:rPr>
                              </w:pPr>
                              <w:r w:rsidRPr="00FC4DA3">
                                <w:rPr>
                                  <w:rFonts w:cs="Arial"/>
                                  <w:b/>
                                  <w:sz w:val="16"/>
                                  <w:szCs w:val="16"/>
                                </w:rPr>
                                <w:t>Fig 4</w:t>
                              </w:r>
                              <w:r w:rsidRPr="00DD3B1E">
                                <w:rPr>
                                  <w:rFonts w:cs="Arial"/>
                                  <w:sz w:val="16"/>
                                  <w:szCs w:val="16"/>
                                </w:rPr>
                                <w:t xml:space="preserve">.  </w:t>
                              </w:r>
                              <w:r>
                                <w:rPr>
                                  <w:rFonts w:cs="Arial"/>
                                  <w:sz w:val="16"/>
                                  <w:szCs w:val="16"/>
                                </w:rPr>
                                <w:t xml:space="preserve">Attributable cost of kidney allograft loss at 20 months (blue) vs. patients without loss (red).  </w:t>
                              </w:r>
                            </w:p>
                            <w:p w14:paraId="32059433" w14:textId="77777777" w:rsidR="006F28D0" w:rsidRPr="00DD3B1E" w:rsidRDefault="006F28D0" w:rsidP="006F28D0">
                              <w:pPr>
                                <w:rPr>
                                  <w:rFonts w:cs="Arial"/>
                                  <w:sz w:val="16"/>
                                  <w:szCs w:val="16"/>
                                </w:rPr>
                              </w:pPr>
                            </w:p>
                          </w:txbxContent>
                        </wps:txbx>
                        <wps:bodyPr rot="0" vert="horz" wrap="square" lIns="91440" tIns="45720" rIns="91440" bIns="45720" anchor="t" anchorCtr="0">
                          <a:noAutofit/>
                        </wps:bodyPr>
                      </wps:wsp>
                      <pic:pic xmlns:pic="http://schemas.openxmlformats.org/drawingml/2006/picture">
                        <pic:nvPicPr>
                          <pic:cNvPr id="2" name="Picture 2" descr="Chart, line chart&#10;&#10;Description automatically generated"/>
                          <pic:cNvPicPr>
                            <a:picLocks noChangeAspect="1"/>
                          </pic:cNvPicPr>
                        </pic:nvPicPr>
                        <pic:blipFill>
                          <a:blip r:embed="rId21"/>
                          <a:stretch>
                            <a:fillRect/>
                          </a:stretch>
                        </pic:blipFill>
                        <pic:spPr>
                          <a:xfrm>
                            <a:off x="0" y="0"/>
                            <a:ext cx="2040255" cy="1750060"/>
                          </a:xfrm>
                          <a:prstGeom prst="rect">
                            <a:avLst/>
                          </a:prstGeom>
                        </pic:spPr>
                      </pic:pic>
                    </wpg:wgp>
                  </a:graphicData>
                </a:graphic>
              </wp:anchor>
            </w:drawing>
          </mc:Choice>
          <mc:Fallback>
            <w:pict>
              <v:group w14:anchorId="1C76F804" id="Group 13" o:spid="_x0000_s1033" style="position:absolute;margin-left:292.65pt;margin-top:11.7pt;width:161.25pt;height:175.3pt;z-index:251658246" coordsize="20480,22262"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">
                <v:shape id="Text Box 2" o:spid="_x0000_s1034" type="#_x0000_t202" style="position:absolute;left:299;top:17538;width:20181;height:47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">
                  <v:textbox>
                    <w:txbxContent>
                      <w:p w14:paraId="21576D37" w14:textId="77777777" w:rsidR="006F28D0" w:rsidRPr="00DD3B1E" w:rsidRDefault="006F28D0" w:rsidP="006F28D0">
                        <w:pPr>
                          <w:rPr>
                            <w:rFonts w:cs="Arial"/>
                            <w:sz w:val="16"/>
                            <w:szCs w:val="16"/>
                          </w:rPr>
                        </w:pPr>
                        <w:r w:rsidRPr="00FC4DA3">
                          <w:rPr>
                            <w:rFonts w:cs="Arial"/>
                            <w:b/>
                            <w:sz w:val="16"/>
                            <w:szCs w:val="16"/>
                          </w:rPr>
                          <w:t>Fig 4</w:t>
                        </w:r>
                        <w:r w:rsidRPr="00DD3B1E">
                          <w:rPr>
                            <w:rFonts w:cs="Arial"/>
                            <w:sz w:val="16"/>
                            <w:szCs w:val="16"/>
                          </w:rPr>
                          <w:t xml:space="preserve">.  </w:t>
                        </w:r>
                        <w:r>
                          <w:rPr>
                            <w:rFonts w:cs="Arial"/>
                            <w:sz w:val="16"/>
                            <w:szCs w:val="16"/>
                          </w:rPr>
                          <w:t xml:space="preserve">Attributable cost of kidney allograft loss at 20 months (blue) vs. patients without loss (red).  </w:t>
                        </w:r>
                      </w:p>
                      <w:p w14:paraId="32059433" w14:textId="77777777" w:rsidR="006F28D0" w:rsidRPr="00DD3B1E" w:rsidRDefault="006F28D0" w:rsidP="006F28D0">
                        <w:pPr>
                          <w:rPr>
                            <w:rFonts w:cs="Arial"/>
                            <w:sz w:val="16"/>
                            <w:szCs w:val="16"/>
                          </w:rPr>
                        </w:pPr>
                      </w:p>
                    </w:txbxContent>
                  </v:textbox>
                </v:shape>
                <v:shape id="Picture 2" o:spid="_x0000_s1035" type="#_x0000_t75" alt="Chart, line chart&#10;&#10;Description automatically generated" style="position:absolute;width:20402;height:175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">
                  <v:imagedata r:id="rId22" o:title="Chart, line chart&#10;&#10;Description automatically generated"/>
                </v:shape>
                <w10:wrap type="square"/>
              </v:group>
            </w:pict>
          </mc:Fallback>
        </mc:AlternateContent>
      </w:r>
      <w:r>
        <w:t xml:space="preserve">11) dramatically increased the risk of late UTI (months 12-60). The risk of pneumonia or sepsis in months 12-60 increased significantly (P &lt; 0.001) if the patient had experienced either a UTI, pneumonia or sepsis in months 0-11. AR within months 0-11 increased the risk only for sepsis. Induction antibody use did not affect the risk of any of these three infections at months 12-60, nor did use of </w:t>
      </w:r>
      <w:proofErr w:type="spellStart"/>
      <w:r>
        <w:t>mTORi</w:t>
      </w:r>
      <w:proofErr w:type="spellEnd"/>
      <w:r>
        <w:t xml:space="preserve">-based or </w:t>
      </w:r>
      <w:proofErr w:type="spellStart"/>
      <w:r>
        <w:t>CsA</w:t>
      </w:r>
      <w:proofErr w:type="spellEnd"/>
      <w:r>
        <w:t xml:space="preserve">-based regimens. Collectively these results demonstrate the need to adjust long-term management strategies, once key clinical events occur, as subsequent risk mitigation requires dynamic clinical management. Notably, developing evidence-based practice </w:t>
      </w:r>
      <w:r>
        <w:lastRenderedPageBreak/>
        <w:t xml:space="preserve">requires a robust analysis of a large, multicenter dynamic, longitudinal clinical dataset, which has not been previously available for transplant care. </w:t>
      </w:r>
    </w:p>
    <w:p w14:paraId="040B5AA9" w14:textId="77777777" w:rsidR="006F28D0" w:rsidRDefault="006F28D0" w:rsidP="006F28D0">
      <w:r>
        <w:rPr>
          <w:b/>
          <w:bCs/>
        </w:rPr>
        <w:t xml:space="preserve">A.1.3. Clinical Events Impact the Cost of Care and the Cost Effectiveness of Kidney Transplant. </w:t>
      </w:r>
      <w:r>
        <w:t xml:space="preserve">Through CISTEM, we also quantified the marginal cost associated with specific post-transplant complications ranging from </w:t>
      </w:r>
      <w:r w:rsidRPr="00F55BA7">
        <w:rPr>
          <w:color w:val="000000"/>
          <w:shd w:val="clear" w:color="auto" w:fill="FFFFFF"/>
        </w:rPr>
        <w:t>$17</w:t>
      </w:r>
      <w:r>
        <w:rPr>
          <w:color w:val="000000"/>
          <w:shd w:val="clear" w:color="auto" w:fill="FFFFFF"/>
        </w:rPr>
        <w:t>,</w:t>
      </w:r>
      <w:r w:rsidRPr="00F55BA7">
        <w:rPr>
          <w:color w:val="000000"/>
          <w:shd w:val="clear" w:color="auto" w:fill="FFFFFF"/>
        </w:rPr>
        <w:t>691 (standard error (SE) $591)</w:t>
      </w:r>
      <w:r>
        <w:rPr>
          <w:color w:val="000000"/>
          <w:shd w:val="clear" w:color="auto" w:fill="FFFFFF"/>
        </w:rPr>
        <w:t xml:space="preserve"> for UTI alone, to approximately</w:t>
      </w:r>
      <w:r w:rsidRPr="00F55BA7">
        <w:rPr>
          <w:color w:val="000000"/>
          <w:shd w:val="clear" w:color="auto" w:fill="FFFFFF"/>
        </w:rPr>
        <w:t xml:space="preserve"> $134</w:t>
      </w:r>
      <w:r>
        <w:rPr>
          <w:color w:val="000000"/>
          <w:shd w:val="clear" w:color="auto" w:fill="FFFFFF"/>
        </w:rPr>
        <w:t>,</w:t>
      </w:r>
      <w:r w:rsidRPr="00F55BA7">
        <w:rPr>
          <w:color w:val="000000"/>
          <w:shd w:val="clear" w:color="auto" w:fill="FFFFFF"/>
        </w:rPr>
        <w:t>773 (SE $1876) for those with UTI, pneumonia, and sepsis. Clinical and economic impa</w:t>
      </w:r>
      <w:r>
        <w:rPr>
          <w:color w:val="000000"/>
          <w:shd w:val="clear" w:color="auto" w:fill="FFFFFF"/>
        </w:rPr>
        <w:t>cts persisted in years 2-3 post-</w:t>
      </w:r>
      <w:r w:rsidRPr="00F55BA7">
        <w:rPr>
          <w:color w:val="000000"/>
          <w:shd w:val="clear" w:color="auto" w:fill="FFFFFF"/>
        </w:rPr>
        <w:t>transplant</w:t>
      </w:r>
      <w:r>
        <w:rPr>
          <w:color w:val="000000"/>
          <w:shd w:val="clear" w:color="auto" w:fill="FFFFFF"/>
        </w:rPr>
        <w:t>.</w:t>
      </w:r>
      <w:r>
        <w:rPr>
          <w:color w:val="000000"/>
          <w:shd w:val="clear" w:color="auto" w:fill="FFFFFF"/>
        </w:rPr>
        <w:fldChar w:fldCharType="begin">
          <w:fldData xml:space="preserve">PEVuZE5vdGU+PENpdGU+PEF1dGhvcj5OYWlrPC9BdXRob3I+PFllYXI+MjAxNjwvWWVhcj48UmVj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</w:fldData>
        </w:fldChar>
      </w:r>
      <w:r>
        <w:rPr>
          <w:color w:val="000000"/>
          <w:shd w:val="clear" w:color="auto" w:fill="FFFFFF"/>
        </w:rPr>
        <w:instrText xml:space="preserve"> ADDIN EN.CITE </w:instrText>
      </w:r>
      <w:r>
        <w:rPr>
          <w:color w:val="000000"/>
          <w:shd w:val="clear" w:color="auto" w:fill="FFFFFF"/>
        </w:rPr>
        <w:fldChar w:fldCharType="begin">
          <w:fldData xml:space="preserve">PEVuZE5vdGU+PENpdGU+PEF1dGhvcj5OYWlrPC9BdXRob3I+PFllYXI+MjAxNjwvWWVhcj48UmVj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</w:fldData>
        </w:fldChar>
      </w:r>
      <w:r>
        <w:rPr>
          <w:color w:val="000000"/>
          <w:shd w:val="clear" w:color="auto" w:fill="FFFFFF"/>
        </w:rPr>
        <w:instrText xml:space="preserve"> ADDIN EN.CITE.DATA </w:instrText>
      </w:r>
      <w:r>
        <w:rPr>
          <w:color w:val="000000"/>
          <w:shd w:val="clear" w:color="auto" w:fill="FFFFFF"/>
        </w:rPr>
      </w:r>
      <w:r>
        <w:rPr>
          <w:color w:val="000000"/>
          <w:shd w:val="clear" w:color="auto" w:fill="FFFFFF"/>
        </w:rPr>
        <w:fldChar w:fldCharType="end"/>
      </w:r>
      <w:r>
        <w:rPr>
          <w:color w:val="000000"/>
          <w:shd w:val="clear" w:color="auto" w:fill="FFFFFF"/>
        </w:rPr>
      </w:r>
      <w:r>
        <w:rPr>
          <w:color w:val="000000"/>
          <w:shd w:val="clear" w:color="auto" w:fill="FFFFFF"/>
        </w:rPr>
        <w:fldChar w:fldCharType="separate"/>
      </w:r>
      <w:r w:rsidRPr="00D357F8">
        <w:rPr>
          <w:noProof/>
          <w:color w:val="000000"/>
          <w:shd w:val="clear" w:color="auto" w:fill="FFFFFF"/>
          <w:vertAlign w:val="superscript"/>
        </w:rPr>
        <w:t>10</w:t>
      </w:r>
      <w:r>
        <w:rPr>
          <w:color w:val="000000"/>
          <w:shd w:val="clear" w:color="auto" w:fill="FFFFFF"/>
        </w:rPr>
        <w:fldChar w:fldCharType="end"/>
      </w:r>
      <w:r>
        <w:rPr>
          <w:color w:val="000000"/>
          <w:shd w:val="clear" w:color="auto" w:fill="FFFFFF"/>
        </w:rPr>
        <w:t xml:space="preserve"> Among malignancies studied, v</w:t>
      </w:r>
      <w:r w:rsidRPr="00F55BA7">
        <w:rPr>
          <w:color w:val="000000"/>
          <w:shd w:val="clear" w:color="auto" w:fill="FFFFFF"/>
        </w:rPr>
        <w:t>iral-linked cancer had the largest inpatient and outpatient cost impacts per case, followed by "other" cancer</w:t>
      </w:r>
      <w:r w:rsidRPr="002232C7">
        <w:rPr>
          <w:color w:val="000000"/>
          <w:shd w:val="clear" w:color="auto" w:fill="FFFFFF"/>
        </w:rPr>
        <w:t xml:space="preserve">. </w:t>
      </w:r>
      <w:r w:rsidRPr="0059714B">
        <w:rPr>
          <w:color w:val="000000"/>
          <w:shd w:val="clear" w:color="auto" w:fill="FFFFFF"/>
        </w:rPr>
        <w:t xml:space="preserve"> </w:t>
      </w:r>
      <w:bookmarkStart w:id="14" w:name="_Hlk84070133"/>
      <w:r w:rsidRPr="0059714B">
        <w:rPr>
          <w:color w:val="000000"/>
          <w:shd w:val="clear" w:color="auto" w:fill="FFFFFF"/>
        </w:rPr>
        <w:t>Non-melanoma skin cancer impacted only outpatient costs. Cancer accounted for 3% to 5.5% of total inpatient Medicare expenditures and 1.5% to 3.3% of outpatient expenditures in the first 3 years posttransplant</w:t>
      </w:r>
      <w:bookmarkEnd w:id="14"/>
      <w:r>
        <w:rPr>
          <w:color w:val="000000"/>
          <w:shd w:val="clear" w:color="auto" w:fill="FFFFFF"/>
        </w:rPr>
        <w:t>.</w:t>
      </w:r>
      <w:r w:rsidRPr="0059714B">
        <w:rPr>
          <w:color w:val="000000"/>
          <w:shd w:val="clear" w:color="auto" w:fill="FFFFFF"/>
        </w:rPr>
        <w:fldChar w:fldCharType="begin">
          <w:fldData xml:space="preserve">PEVuZE5vdGU+PENpdGU+PEF1dGhvcj5EaGFybmlkaGFya2E8L0F1dGhvcj48WWVhcj4yMDE3PC9Z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</w:fldData>
        </w:fldChar>
      </w:r>
      <w:r>
        <w:rPr>
          <w:color w:val="000000"/>
          <w:shd w:val="clear" w:color="auto" w:fill="FFFFFF"/>
        </w:rPr>
        <w:instrText xml:space="preserve"> ADDIN EN.CITE </w:instrText>
      </w:r>
      <w:r>
        <w:rPr>
          <w:color w:val="000000"/>
          <w:shd w:val="clear" w:color="auto" w:fill="FFFFFF"/>
        </w:rPr>
        <w:fldChar w:fldCharType="begin">
          <w:fldData xml:space="preserve">PEVuZE5vdGU+PENpdGU+PEF1dGhvcj5EaGFybmlkaGFya2E8L0F1dGhvcj48WWVhcj4yMDE3PC9Z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</w:fldData>
        </w:fldChar>
      </w:r>
      <w:r>
        <w:rPr>
          <w:color w:val="000000"/>
          <w:shd w:val="clear" w:color="auto" w:fill="FFFFFF"/>
        </w:rPr>
        <w:instrText xml:space="preserve"> ADDIN EN.CITE.DATA </w:instrText>
      </w:r>
      <w:r>
        <w:rPr>
          <w:color w:val="000000"/>
          <w:shd w:val="clear" w:color="auto" w:fill="FFFFFF"/>
        </w:rPr>
      </w:r>
      <w:r>
        <w:rPr>
          <w:color w:val="000000"/>
          <w:shd w:val="clear" w:color="auto" w:fill="FFFFFF"/>
        </w:rPr>
        <w:fldChar w:fldCharType="end"/>
      </w:r>
      <w:r w:rsidRPr="0059714B">
        <w:rPr>
          <w:color w:val="000000"/>
          <w:shd w:val="clear" w:color="auto" w:fill="FFFFFF"/>
        </w:rPr>
      </w:r>
      <w:r w:rsidRPr="0059714B">
        <w:rPr>
          <w:color w:val="000000"/>
          <w:shd w:val="clear" w:color="auto" w:fill="FFFFFF"/>
        </w:rPr>
        <w:fldChar w:fldCharType="separate"/>
      </w:r>
      <w:r w:rsidRPr="00D357F8">
        <w:rPr>
          <w:noProof/>
          <w:color w:val="000000"/>
          <w:shd w:val="clear" w:color="auto" w:fill="FFFFFF"/>
          <w:vertAlign w:val="superscript"/>
        </w:rPr>
        <w:t>14</w:t>
      </w:r>
      <w:r w:rsidRPr="0059714B">
        <w:rPr>
          <w:color w:val="000000"/>
          <w:shd w:val="clear" w:color="auto" w:fill="FFFFFF"/>
        </w:rPr>
        <w:fldChar w:fldCharType="end"/>
      </w:r>
      <w:r>
        <w:t xml:space="preserve"> Premature allograft failure remains the most expensive event after KT.  Our analyses demonstrate that a single graft failure is associated with &gt;</w:t>
      </w:r>
      <w:r w:rsidRPr="0023594D">
        <w:t xml:space="preserve"> </w:t>
      </w:r>
      <w:r>
        <w:t>$100,000 of increase Medicare expenditures (Fig 4).</w:t>
      </w:r>
      <w:r>
        <w:fldChar w:fldCharType="begin"/>
      </w:r>
      <w:r>
        <w:instrText xml:space="preserve"> ADDIN EN.CITE &lt;EndNote&gt;&lt;Cite&gt;&lt;Author&gt;Schnitzler&lt;/Author&gt;&lt;Year&gt;2018&lt;/Year&gt;&lt;RecNum&gt;87&lt;/RecNum&gt;&lt;DisplayText&gt;&lt;style face="superscript"&gt;16&lt;/style&gt;&lt;/DisplayText&gt;&lt;record&gt;&lt;rec-number&gt;87&lt;/rec-number&gt;&lt;foreign-keys&gt;&lt;key app="EN" db-id="d2xfar5w0e5pvee9aagxfda5r9wa0razw9se" timestamp="1678140485"&gt;87&lt;/key&gt;&lt;/foreign-keys&gt;&lt;ref-type name="Journal Article"&gt;17&lt;/ref-type&gt;&lt;contributors&gt;&lt;authors&gt;&lt;author&gt;Schnitzler, M. A.&lt;/author&gt;&lt;author&gt;Skeans, M. A.&lt;/author&gt;&lt;author&gt;Axelrod, D. A.&lt;/author&gt;&lt;author&gt;Lentine, K. L.&lt;/author&gt;&lt;author&gt;Randall, H. B.&lt;/author&gt;&lt;author&gt;Snyder, J. J.&lt;/author&gt;&lt;author&gt;Israni, A. K.&lt;/author&gt;&lt;author&gt;Kasiske, B. L.&lt;/author&gt;&lt;/authors&gt;&lt;/contributors&gt;&lt;auth-address&gt;Scientific Registry of Transplant Recipients, Minneapolis Medical Research Foundation, Minneapolis, MN.&amp;#xD;Department of Surgery, Saint Louis University School of Medicine, St. Louis, MO.&amp;#xD;Department of Surgery, Lahey Hospital and Medical Center, Burlington, MA.&amp;#xD;Department of Epidemiology and Community Health, University of Minnesota, Minneapolis, MN.&amp;#xD;Department of Medicine, Hennepin County Medical Center, University of Minnesota, Minneapolis, MN.&lt;/auth-address&gt;&lt;titles&gt;&lt;title&gt;OPTN/SRTR 2016 Annual Data Report: Economics&lt;/title&gt;&lt;secondary-title&gt;Am J Transplant&lt;/secondary-title&gt;&lt;/titles&gt;&lt;pages&gt;464-503&lt;/pages&gt;&lt;volume&gt;18 Suppl 1&lt;/volume&gt;&lt;keywords&gt;&lt;keyword&gt;economic outcome, cost-benefit, pan-organ&lt;/keyword&gt;&lt;/keywords&gt;&lt;dates&gt;&lt;year&gt;2018&lt;/year&gt;&lt;pub-dates&gt;&lt;date&gt;Jan&lt;/date&gt;&lt;/pub-dates&gt;&lt;/dates&gt;&lt;isbn&gt;1600-6135&lt;/isbn&gt;&lt;accession-num&gt;29292607&lt;/accession-num&gt;&lt;urls&gt;&lt;/urls&gt;&lt;electronic-resource-num&gt;10.1111/ajt.14564&lt;/electronic-resource-num&gt;&lt;remote-database-provider&gt;NLM&lt;/remote-database-provider&gt;&lt;language&gt;eng&lt;/language&gt;&lt;/record&gt;&lt;/Cite&gt;&lt;/EndNote&gt;</w:instrText>
      </w:r>
      <w:r>
        <w:fldChar w:fldCharType="separate"/>
      </w:r>
      <w:r w:rsidRPr="00980755">
        <w:rPr>
          <w:noProof/>
          <w:vertAlign w:val="superscript"/>
        </w:rPr>
        <w:t>16</w:t>
      </w:r>
      <w:r>
        <w:fldChar w:fldCharType="end"/>
      </w:r>
      <w:r>
        <w:t xml:space="preserve">  In addition, patients return initially to dialysis after allograft failure and many subsequently require re-transplantation, creating tremendous economic burdens on the transplant system. These data support the economic benefit of optimal IS management to reduce the burden of complications. Recent shifts in kidney care reimbursement by Medicare to enhance value based purchasing have increased the importance of cost minimization after transplantation.</w:t>
      </w:r>
      <w:r>
        <w:fldChar w:fldCharType="begin"/>
      </w:r>
      <w:r>
        <w:instrText xml:space="preserve"> ADDIN EN.CITE &lt;EndNote&gt;&lt;Cite&gt;&lt;Author&gt;Hippen&lt;/Author&gt;&lt;Year&gt;2019&lt;/Year&gt;&lt;RecNum&gt;21678&lt;/RecNum&gt;&lt;DisplayText&gt;&lt;style face="superscript"&gt;17&lt;/style&gt;&lt;/DisplayText&gt;&lt;record&gt;&lt;rec-number&gt;21678&lt;/rec-number&gt;&lt;foreign-keys&gt;&lt;key app="EN" db-id="twtx9xweqxesxledxvi5t2r7zaf5xd5r5d5r" timestamp="0"&gt;21678&lt;/key&gt;&lt;/foreign-keys&gt;&lt;ref-type name="Journal Article"&gt;17&lt;/ref-type&gt;&lt;contributors&gt;&lt;authors&gt;&lt;author&gt;Hippen, B. E.&lt;/author&gt;&lt;author&gt;Reed, A. I.&lt;/author&gt;&lt;author&gt;Ketchersid, T.&lt;/author&gt;&lt;author&gt;Maddux, F. W.&lt;/author&gt;&lt;/authors&gt;&lt;/contributors&gt;&lt;auth-address&gt;Metrolina Nephrology Associates, P.A., Charlotte, North Carolina.&amp;#xD;University of Iowa Organ Transplant Center, Iowa City, Iowa.&amp;#xD;Integrated Care Group, Fresenius Medical Care, North America, Waltham, Massachusetts.&amp;#xD;Global Medical Office, Fresenius Medical Care AG &amp;amp; Co., KGaA, Waltham, Massachusetts.&lt;/auth-address&gt;&lt;titles&gt;&lt;title&gt;Implications of the Advancing American Kidney Health Initiative for kidney transplant centers&lt;/title&gt;&lt;secondary-title&gt;Am J Transplant&lt;/secondary-title&gt;&lt;/titles&gt;&lt;periodical&gt;&lt;full-title&gt;Am J Transplant&lt;/full-title&gt;&lt;/periodical&gt;&lt;edition&gt;2019/09/29&lt;/edition&gt;&lt;keywords&gt;&lt;keyword&gt;business&lt;/keyword&gt;&lt;keyword&gt;economics&lt;/keyword&gt;&lt;keyword&gt;editorial&lt;/keyword&gt;&lt;keyword&gt;ethics and public policy&lt;/keyword&gt;&lt;keyword&gt;insurance - private&lt;/keyword&gt;&lt;keyword&gt;insurance - public&lt;/keyword&gt;&lt;keyword&gt;law&lt;/keyword&gt;&lt;keyword&gt;legislation&lt;/keyword&gt;&lt;keyword&gt;management&lt;/keyword&gt;&lt;keyword&gt;personal viewpoint&lt;/keyword&gt;&lt;/keywords&gt;&lt;dates&gt;&lt;year&gt;2019&lt;/year&gt;&lt;pub-dates&gt;&lt;date&gt;Sep 27&lt;/date&gt;&lt;/pub-dates&gt;&lt;/dates&gt;&lt;isbn&gt;1600-6143 (Electronic)&amp;#xD;1600-6135 (Linking)&lt;/isbn&gt;&lt;accession-num&gt;31561276&lt;/accession-num&gt;&lt;urls&gt;&lt;related-urls&gt;&lt;url&gt;https://www.ncbi.nlm.nih.gov/pubmed/31561276&lt;/url&gt;&lt;/related-urls&gt;&lt;/urls&gt;&lt;electronic-resource-num&gt;10.1111/ajt.15619&lt;/electronic-resource-num&gt;&lt;/record&gt;&lt;/Cite&gt;&lt;/EndNote&gt;</w:instrText>
      </w:r>
      <w:r>
        <w:fldChar w:fldCharType="separate"/>
      </w:r>
      <w:r w:rsidRPr="00980755">
        <w:rPr>
          <w:noProof/>
          <w:vertAlign w:val="superscript"/>
        </w:rPr>
        <w:t>17</w:t>
      </w:r>
      <w:r>
        <w:fldChar w:fldCharType="end"/>
      </w:r>
    </w:p>
    <w:p w14:paraId="42A1AE61" w14:textId="77777777" w:rsidR="006F28D0" w:rsidRPr="00756A17" w:rsidRDefault="006F28D0" w:rsidP="006F28D0">
      <w:r w:rsidRPr="0D963311">
        <w:rPr>
          <w:b/>
          <w:bCs/>
        </w:rPr>
        <w:t xml:space="preserve">A.1.4 Successful Kidney Transplantation Improves Patient Report QOL. </w:t>
      </w:r>
      <w:r w:rsidRPr="0D963311">
        <w:t>KT has been demonstrated to result in dramatic improvement in all domains of patient reported quality of life (Physical, Mental, and disease specific).  In a meta-analysis of 44 studies (n=6929 KTs), KT resulted in improvement in both physical HRQOL and mental HRQOL results on the SF-36.</w:t>
      </w:r>
      <w:r w:rsidRPr="0D963311">
        <w:fldChar w:fldCharType="begin">
          <w:fldData xml:space="preserve">PEVuZE5vdGU+PENpdGU+PEF1dGhvcj5XYW5nPC9BdXRob3I+PFllYXI+MjAyMTwvWWVhcj48UmVj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</w:fldData>
        </w:fldChar>
      </w:r>
      <w:r>
        <w:instrText xml:space="preserve"> ADDIN EN.CITE </w:instrText>
      </w:r>
      <w:r>
        <w:fldChar w:fldCharType="begin">
          <w:fldData xml:space="preserve">PEVuZE5vdGU+PENpdGU+PEF1dGhvcj5XYW5nPC9BdXRob3I+PFllYXI+MjAyMTwvWWVhcj48UmVj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</w:fldData>
        </w:fldChar>
      </w:r>
      <w:r>
        <w:instrText xml:space="preserve"> ADDIN EN.CITE.DATA </w:instrText>
      </w:r>
      <w:r>
        <w:fldChar w:fldCharType="end"/>
      </w:r>
      <w:r w:rsidRPr="0D963311">
        <w:fldChar w:fldCharType="separate"/>
      </w:r>
      <w:r w:rsidRPr="00980755">
        <w:rPr>
          <w:noProof/>
          <w:vertAlign w:val="superscript"/>
        </w:rPr>
        <w:t>18</w:t>
      </w:r>
      <w:r w:rsidRPr="0D963311">
        <w:fldChar w:fldCharType="end"/>
      </w:r>
      <w:r w:rsidRPr="0D963311">
        <w:t xml:space="preserve">  Similarly, KT improved kidney specific health in the disease specific HRQOL questionnaires.</w:t>
      </w:r>
      <w:r w:rsidRPr="0D963311">
        <w:fldChar w:fldCharType="begin">
          <w:fldData xml:space="preserve">PEVuZE5vdGU+PENpdGU+PEF1dGhvcj5XYW5nPC9BdXRob3I+PFllYXI+MjAyMTwvWWVhcj48UmVj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</w:fldData>
        </w:fldChar>
      </w:r>
      <w:r>
        <w:instrText xml:space="preserve"> ADDIN EN.CITE </w:instrText>
      </w:r>
      <w:r>
        <w:fldChar w:fldCharType="begin">
          <w:fldData xml:space="preserve">PEVuZE5vdGU+PENpdGU+PEF1dGhvcj5XYW5nPC9BdXRob3I+PFllYXI+MjAyMTwvWWVhcj48UmVj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</w:fldData>
        </w:fldChar>
      </w:r>
      <w:r>
        <w:instrText xml:space="preserve"> ADDIN EN.CITE.DATA </w:instrText>
      </w:r>
      <w:r>
        <w:fldChar w:fldCharType="end"/>
      </w:r>
      <w:r w:rsidRPr="0D963311">
        <w:fldChar w:fldCharType="separate"/>
      </w:r>
      <w:r w:rsidRPr="00980755">
        <w:rPr>
          <w:noProof/>
          <w:vertAlign w:val="superscript"/>
        </w:rPr>
        <w:t>18</w:t>
      </w:r>
      <w:r w:rsidRPr="0D963311">
        <w:fldChar w:fldCharType="end"/>
      </w:r>
      <w:r w:rsidRPr="0D963311">
        <w:t xml:space="preserve"> This improvement was consistent across young patients and older adults. However, the impact of IS complications on outcomes correlated with HRQOL (e.g. percent of days free of hospitalization) has been poorly studied to date.</w:t>
      </w:r>
      <w:r w:rsidRPr="0D963311">
        <w:fldChar w:fldCharType="begin">
          <w:fldData xml:space="preserve">PEVuZE5vdGU+PENpdGU+PEF1dGhvcj5XYW5nPC9BdXRob3I+PFllYXI+MjAyMTwvWWVhcj48UmVj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</w:fldData>
        </w:fldChar>
      </w:r>
      <w:r>
        <w:instrText xml:space="preserve"> ADDIN EN.CITE </w:instrText>
      </w:r>
      <w:r>
        <w:fldChar w:fldCharType="begin">
          <w:fldData xml:space="preserve">PEVuZE5vdGU+PENpdGU+PEF1dGhvcj5XYW5nPC9BdXRob3I+PFllYXI+MjAyMTwvWWVhcj48UmVj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</w:fldData>
        </w:fldChar>
      </w:r>
      <w:r>
        <w:instrText xml:space="preserve"> ADDIN EN.CITE.DATA </w:instrText>
      </w:r>
      <w:r>
        <w:fldChar w:fldCharType="end"/>
      </w:r>
      <w:r w:rsidRPr="0D963311">
        <w:fldChar w:fldCharType="separate"/>
      </w:r>
      <w:r w:rsidRPr="00980755">
        <w:rPr>
          <w:noProof/>
          <w:vertAlign w:val="superscript"/>
        </w:rPr>
        <w:t>18</w:t>
      </w:r>
      <w:r w:rsidRPr="0D963311">
        <w:fldChar w:fldCharType="end"/>
      </w:r>
      <w:r w:rsidRPr="0D963311">
        <w:t xml:space="preserve"> Furthermore, there has been no assessment of patients’ perceptions of the impact of key posttransplant complications on their HRQOL and tradeoffs between complications of more intense IS versus likelihood of graft loss from under</w:t>
      </w:r>
      <w:r>
        <w:t>-</w:t>
      </w:r>
      <w:r w:rsidRPr="0D963311">
        <w:t xml:space="preserve">immunosuppression.    </w:t>
      </w:r>
    </w:p>
    <w:p w14:paraId="4FABA6CA" w14:textId="77777777" w:rsidR="006F28D0" w:rsidRDefault="006F28D0" w:rsidP="006F28D0">
      <w:pPr>
        <w:rPr>
          <w:b/>
          <w:bCs/>
        </w:rPr>
      </w:pPr>
      <w:r w:rsidRPr="0D963311">
        <w:rPr>
          <w:b/>
          <w:bCs/>
        </w:rPr>
        <w:t xml:space="preserve">A.2. High-fidelity, large, real world data sets are crucial to transplant management. </w:t>
      </w:r>
      <w:r w:rsidRPr="0023594D">
        <w:t xml:space="preserve">While </w:t>
      </w:r>
      <w:r>
        <w:t xml:space="preserve">historically early threats to </w:t>
      </w:r>
      <w:r w:rsidRPr="0023594D">
        <w:t xml:space="preserve">transplant </w:t>
      </w:r>
      <w:r>
        <w:t xml:space="preserve">graft survival </w:t>
      </w:r>
      <w:r w:rsidRPr="0023594D">
        <w:t>were largely cellular and antibody</w:t>
      </w:r>
      <w:r>
        <w:t>-</w:t>
      </w:r>
      <w:r w:rsidRPr="0023594D">
        <w:t xml:space="preserve">mediated </w:t>
      </w:r>
      <w:r>
        <w:t>AR</w:t>
      </w:r>
      <w:r w:rsidRPr="0023594D">
        <w:t xml:space="preserve">, </w:t>
      </w:r>
      <w:r>
        <w:t>contemporary post-transplant patient survival is</w:t>
      </w:r>
      <w:r w:rsidRPr="0023594D">
        <w:t xml:space="preserve"> </w:t>
      </w:r>
      <w:r>
        <w:t>reduced</w:t>
      </w:r>
      <w:r w:rsidRPr="0023594D">
        <w:t xml:space="preserve"> predominantly by cardiovascular, infectious, and malignant complications.</w:t>
      </w:r>
      <w:r>
        <w:fldChar w:fldCharType="begin"/>
      </w:r>
      <w:r>
        <w:instrText xml:space="preserve"> ADDIN EN.CITE &lt;EndNote&gt;&lt;Cite&gt;&lt;Author&gt;Poggio&lt;/Author&gt;&lt;Year&gt;2021&lt;/Year&gt;&lt;RecNum&gt;92&lt;/RecNum&gt;&lt;DisplayText&gt;&lt;style face="superscript"&gt;19&lt;/style&gt;&lt;/DisplayText&gt;&lt;record&gt;&lt;rec-number&gt;92&lt;/rec-number&gt;&lt;foreign-keys&gt;&lt;key app="EN" db-id="d2xfar5w0e5pvee9aagxfda5r9wa0razw9se" timestamp="1678159499"&gt;92&lt;/key&gt;&lt;/foreign-keys&gt;&lt;ref-type name="Journal Article"&gt;17&lt;/ref-type&gt;&lt;contributors&gt;&lt;authors&gt;&lt;author&gt;Poggio, E. D.&lt;/author&gt;&lt;author&gt;Augustine, J. J.&lt;/author&gt;&lt;author&gt;Arrigain, S.&lt;/author&gt;&lt;author&gt;Brennan, D. C.&lt;/author&gt;&lt;author&gt;Schold, J. D.&lt;/author&gt;&lt;/authors&gt;&lt;/contributors&gt;&lt;auth-address&gt;Department of Nephrology and Hypertension, Glickman Urological and Kidney Institute, Cleveland Clinic, Cleveland, Ohio.&amp;#xD;Cleveland Clinic Lerner College of Medicine, Case Western Reserve University, Cleveland, Ohio.&amp;#xD;Department of Quantitative Health Sciences, Cleveland Clinic, Cleveland, Ohio.&amp;#xD;Center for Populations Health Research, Lerner Research Institute, Cleveland Clinic, Cleveland, Ohio.&amp;#xD;Division of Nephrology, Johns Hopkins University, Baltimore, Maryland.&lt;/auth-address&gt;&lt;titles&gt;&lt;title&gt;Long-term kidney transplant graft survival-Making progress when most needed&lt;/title&gt;&lt;secondary-title&gt;Am J Transplant&lt;/secondary-title&gt;&lt;/titles&gt;&lt;pages&gt;2824-2832&lt;/pages&gt;&lt;volume&gt;21&lt;/volume&gt;&lt;number&gt;8&lt;/number&gt;&lt;edition&gt;20210208&lt;/edition&gt;&lt;keywords&gt;&lt;keyword&gt;graft survival, treatment timing&lt;/keyword&gt;&lt;/keywords&gt;&lt;dates&gt;&lt;year&gt;2021&lt;/year&gt;&lt;pub-dates&gt;&lt;date&gt;Aug&lt;/date&gt;&lt;/pub-dates&gt;&lt;/dates&gt;&lt;isbn&gt;1600-6135&lt;/isbn&gt;&lt;accession-num&gt;33346917&lt;/accession-num&gt;&lt;urls&gt;&lt;/urls&gt;&lt;electronic-resource-num&gt;10.1111/ajt.16463&lt;/electronic-resource-num&gt;&lt;remote-database-provider&gt;NLM&lt;/remote-database-provider&gt;&lt;language&gt;eng&lt;/language&gt;&lt;/record&gt;&lt;/Cite&gt;&lt;/EndNote&gt;</w:instrText>
      </w:r>
      <w:r>
        <w:fldChar w:fldCharType="separate"/>
      </w:r>
      <w:r w:rsidRPr="00980755">
        <w:rPr>
          <w:noProof/>
          <w:vertAlign w:val="superscript"/>
        </w:rPr>
        <w:t>19</w:t>
      </w:r>
      <w:r>
        <w:fldChar w:fldCharType="end"/>
      </w:r>
      <w:r>
        <w:t xml:space="preserve"> </w:t>
      </w:r>
      <w:r w:rsidRPr="0023594D">
        <w:t xml:space="preserve">The frequency of these complications varies markedly across recipient populations. NODAT </w:t>
      </w:r>
      <w:r>
        <w:t>rates are</w:t>
      </w:r>
      <w:r w:rsidRPr="0023594D">
        <w:t xml:space="preserve"> higher </w:t>
      </w:r>
      <w:r>
        <w:t>in</w:t>
      </w:r>
      <w:r w:rsidRPr="0023594D">
        <w:t xml:space="preserve"> African American (AA) kidney</w:t>
      </w:r>
      <w:r>
        <w:t xml:space="preserve"> recipients</w:t>
      </w:r>
      <w:r w:rsidRPr="0023594D">
        <w:t xml:space="preserve"> treated with </w:t>
      </w:r>
      <w:r>
        <w:t>Tac</w:t>
      </w:r>
      <w:r w:rsidRPr="0023594D">
        <w:t xml:space="preserve"> than in either Caucasian</w:t>
      </w:r>
      <w:r>
        <w:t xml:space="preserve"> patient</w:t>
      </w:r>
      <w:r w:rsidRPr="0023594D">
        <w:t xml:space="preserve">s treated with the same </w:t>
      </w:r>
      <w:r>
        <w:t>IS</w:t>
      </w:r>
      <w:r w:rsidRPr="0023594D">
        <w:t xml:space="preserve"> or AAs on </w:t>
      </w:r>
      <w:r>
        <w:t>CsA.</w:t>
      </w:r>
      <w:r w:rsidRPr="000C6E99">
        <w:fldChar w:fldCharType="begin">
          <w:fldData xml:space="preserve">PEVuZE5vdGU+PENpdGU+PEF1dGhvcj5QYWxlcHU8L0F1dGhvcj48WWVhcj4yMDE1PC9ZZWFyPjxS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=
</w:fldData>
        </w:fldChar>
      </w:r>
      <w:r>
        <w:instrText xml:space="preserve"> ADDIN EN.CITE </w:instrText>
      </w:r>
      <w:r>
        <w:fldChar w:fldCharType="begin">
          <w:fldData xml:space="preserve">PEVuZE5vdGU+PENpdGU+PEF1dGhvcj5QYWxlcHU8L0F1dGhvcj48WWVhcj4yMDE1PC9ZZWFyPjxS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=
</w:fldData>
        </w:fldChar>
      </w:r>
      <w:r>
        <w:instrText xml:space="preserve"> ADDIN EN.CITE.DATA </w:instrText>
      </w:r>
      <w:r>
        <w:fldChar w:fldCharType="end"/>
      </w:r>
      <w:r w:rsidRPr="000C6E99">
        <w:fldChar w:fldCharType="separate"/>
      </w:r>
      <w:r w:rsidRPr="00980755">
        <w:rPr>
          <w:noProof/>
          <w:vertAlign w:val="superscript"/>
        </w:rPr>
        <w:t>20, 21</w:t>
      </w:r>
      <w:r w:rsidRPr="000C6E99">
        <w:fldChar w:fldCharType="end"/>
      </w:r>
      <w:r>
        <w:t xml:space="preserve"> Skin cancers are more common </w:t>
      </w:r>
      <w:r w:rsidRPr="0023594D">
        <w:t>in Caucasian</w:t>
      </w:r>
      <w:r>
        <w:t>s</w:t>
      </w:r>
      <w:r w:rsidRPr="0023594D">
        <w:t xml:space="preserve"> maintained on </w:t>
      </w:r>
      <w:r>
        <w:t>MPA/AZA</w:t>
      </w:r>
      <w:r>
        <w:fldChar w:fldCharType="begin"/>
      </w:r>
      <w:r>
        <w:instrText xml:space="preserve"> ADDIN EN.CITE &lt;EndNote&gt;&lt;Cite&gt;&lt;Author&gt;Bhat&lt;/Author&gt;&lt;Year&gt;2018&lt;/Year&gt;&lt;RecNum&gt;57&lt;/RecNum&gt;&lt;DisplayText&gt;&lt;style face="superscript"&gt;22&lt;/style&gt;&lt;/DisplayText&gt;&lt;record&gt;&lt;rec-number&gt;57&lt;/rec-number&gt;&lt;foreign-keys&gt;&lt;key app="EN" db-id="d2xfar5w0e5pvee9aagxfda5r9wa0razw9se" timestamp="1678121136"&gt;57&lt;/key&gt;&lt;/foreign-keys&gt;&lt;ref-type name="Journal Article"&gt;17&lt;/ref-type&gt;&lt;contributors&gt;&lt;authors&gt;&lt;author&gt;Bhat, M.&lt;/author&gt;&lt;author&gt;Mara, K.&lt;/author&gt;&lt;author&gt;Dierkhising, R.&lt;/author&gt;&lt;author&gt;Watt, K. D. S.&lt;/author&gt;&lt;/authors&gt;&lt;/contributors&gt;&lt;auth-address&gt;Division of Gastroenterology and Hepatology, University Health Network and University of Toronto, Toronto, ON, Canada; Multiorgan Transplant Program, University Health Network, Toronto, ON, Canada.&amp;#xD;Division of Biomedical Statistics and Informatics, Mayo Clinic, Rochester, MN.&amp;#xD;Division of Gastroenterology and Hepatology, Mayo Clinic, Rochester, MN. Electronic address: watt.kymberly@mayo.edu.&lt;/auth-address&gt;&lt;titles&gt;&lt;title&gt;Immunosuppression, Race, and Donor-Related Risk Factors Affect De novo Cancer Incidence Across Solid Organ Transplant Recipients&lt;/title&gt;&lt;secondary-title&gt;Mayo Clin Proc&lt;/secondary-title&gt;&lt;/titles&gt;&lt;periodical&gt;&lt;full-title&gt;Mayo Clin Proc&lt;/full-title&gt;&lt;/periodical&gt;&lt;pages&gt;1236-1246&lt;/pages&gt;&lt;volume&gt;93&lt;/volume&gt;&lt;number&gt;9&lt;/number&gt;&lt;edition&gt;2018/08/02&lt;/edition&gt;&lt;keywords&gt;&lt;keyword&gt;IS regimen, disparity&lt;/keyword&gt;&lt;/keywords&gt;&lt;dates&gt;&lt;year&gt;2018&lt;/year&gt;&lt;pub-dates&gt;&lt;date&gt;Sep&lt;/date&gt;&lt;/pub-dates&gt;&lt;/dates&gt;&lt;isbn&gt;1942-5546 (Electronic)&amp;#xD;0025-6196 (Linking)&lt;/isbn&gt;&lt;accession-num&gt;30064826&lt;/accession-num&gt;&lt;urls&gt;&lt;related-urls&gt;&lt;url&gt;https://www.ncbi.nlm.nih.gov/pubmed/30064826&lt;/url&gt;&lt;/related-urls&gt;&lt;/urls&gt;&lt;electronic-resource-num&gt;10.1016/j.mayocp.2018.04.025&lt;/electronic-resource-num&gt;&lt;/record&gt;&lt;/Cite&gt;&lt;/EndNote&gt;</w:instrText>
      </w:r>
      <w:r>
        <w:fldChar w:fldCharType="separate"/>
      </w:r>
      <w:r w:rsidRPr="00980755">
        <w:rPr>
          <w:noProof/>
          <w:vertAlign w:val="superscript"/>
        </w:rPr>
        <w:t>22</w:t>
      </w:r>
      <w:r>
        <w:fldChar w:fldCharType="end"/>
      </w:r>
      <w:r>
        <w:t>, than in patients on Tac alone (with or without Pred)</w:t>
      </w:r>
      <w:r w:rsidRPr="0023594D">
        <w:t xml:space="preserve">. However, studies of these late transplant complications are generally limited as </w:t>
      </w:r>
      <w:r>
        <w:t xml:space="preserve">malignancy </w:t>
      </w:r>
      <w:r w:rsidRPr="0023594D">
        <w:t xml:space="preserve">data are not </w:t>
      </w:r>
      <w:r>
        <w:t>well captured</w:t>
      </w:r>
      <w:r w:rsidRPr="0023594D">
        <w:t xml:space="preserve"> in </w:t>
      </w:r>
      <w:r>
        <w:t xml:space="preserve">the transplant </w:t>
      </w:r>
      <w:r w:rsidRPr="0023594D">
        <w:t xml:space="preserve">registry.  While alternatives datasets including the SEER </w:t>
      </w:r>
      <w:r>
        <w:t xml:space="preserve">cancer </w:t>
      </w:r>
      <w:r w:rsidRPr="0023594D">
        <w:t>database provide some insight, missing data and lack of IS exposure records</w:t>
      </w:r>
      <w:r>
        <w:t>,</w:t>
      </w:r>
      <w:r w:rsidRPr="0023594D">
        <w:t xml:space="preserve"> preclude firm conclusions</w:t>
      </w:r>
      <w:r>
        <w:fldChar w:fldCharType="begin">
          <w:fldData xml:space="preserve">PEVuZE5vdGU+PENpdGU+PEF1dGhvcj5FbmdlbHM8L0F1dGhvcj48WWVhcj4yMDExPC9ZZWFyPjxS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</w:fldData>
        </w:fldChar>
      </w:r>
      <w:r>
        <w:instrText xml:space="preserve"> ADDIN EN.CITE </w:instrText>
      </w:r>
      <w:r>
        <w:fldChar w:fldCharType="begin">
          <w:fldData xml:space="preserve">PEVuZE5vdGU+PENpdGU+PEF1dGhvcj5FbmdlbHM8L0F1dGhvcj48WWVhcj4yMDExPC9ZZWFyPjxS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</w:fldData>
        </w:fldChar>
      </w:r>
      <w:r>
        <w:instrText xml:space="preserve"> ADDIN EN.CITE.DATA </w:instrText>
      </w:r>
      <w:r>
        <w:fldChar w:fldCharType="end"/>
      </w:r>
      <w:r>
        <w:fldChar w:fldCharType="separate"/>
      </w:r>
      <w:r w:rsidRPr="00980755">
        <w:rPr>
          <w:noProof/>
          <w:vertAlign w:val="superscript"/>
        </w:rPr>
        <w:t>23</w:t>
      </w:r>
      <w:r>
        <w:fldChar w:fldCharType="end"/>
      </w:r>
      <w:r w:rsidRPr="0023594D">
        <w:t>.</w:t>
      </w:r>
      <w:r>
        <w:t xml:space="preserve"> Similarly, estimated glomerular filtration rate (eGFR) after KT has been correlated with long-term allograft survival, IS selection, and patient quality of life. </w:t>
      </w:r>
      <w:r w:rsidRPr="00BA6D36">
        <w:rPr>
          <w:u w:val="single"/>
        </w:rPr>
        <w:t>Unfortunately, data on eGFR beyond 3 years is limited by missingness of measurements in the transplant registry</w:t>
      </w:r>
      <w:r>
        <w:t xml:space="preserve">.  </w:t>
      </w:r>
    </w:p>
    <w:p w14:paraId="072A6E46" w14:textId="77777777" w:rsidR="006F28D0" w:rsidRPr="001C7E3F" w:rsidRDefault="006F28D0" w:rsidP="006F28D0">
      <w:r w:rsidRPr="0D963311">
        <w:rPr>
          <w:b/>
          <w:bCs/>
        </w:rPr>
        <w:t>A.3</w:t>
      </w:r>
      <w:r>
        <w:t xml:space="preserve">. </w:t>
      </w:r>
      <w:r w:rsidRPr="0D963311">
        <w:rPr>
          <w:b/>
          <w:bCs/>
        </w:rPr>
        <w:t>Limitations of clinical trials for evaluating the long-term risks of IS regimens.</w:t>
      </w:r>
      <w:r w:rsidRPr="001C7E3F">
        <w:t xml:space="preserve"> </w:t>
      </w:r>
      <w:r>
        <w:t xml:space="preserve">Current clinical trials in IS provide limited insight to optimize IS use in clinical practice. Existing trials are constrained due to: </w:t>
      </w:r>
      <w:r>
        <w:rPr>
          <w:u w:val="single"/>
        </w:rPr>
        <w:t>s</w:t>
      </w:r>
      <w:r w:rsidRPr="001C7E3F">
        <w:rPr>
          <w:u w:val="single"/>
        </w:rPr>
        <w:t xml:space="preserve">hort </w:t>
      </w:r>
      <w:r>
        <w:rPr>
          <w:u w:val="single"/>
        </w:rPr>
        <w:t xml:space="preserve">follow-up </w:t>
      </w:r>
      <w:r w:rsidRPr="00AD545D">
        <w:rPr>
          <w:u w:val="single"/>
        </w:rPr>
        <w:t>duration</w:t>
      </w:r>
      <w:r>
        <w:t>; e</w:t>
      </w:r>
      <w:r w:rsidRPr="001C7E3F">
        <w:t xml:space="preserve">nrollment of </w:t>
      </w:r>
      <w:r>
        <w:rPr>
          <w:u w:val="single"/>
        </w:rPr>
        <w:t>small</w:t>
      </w:r>
      <w:r>
        <w:t xml:space="preserve">, </w:t>
      </w:r>
      <w:r w:rsidRPr="001C7E3F">
        <w:rPr>
          <w:u w:val="single"/>
        </w:rPr>
        <w:t>select, low-risk populations</w:t>
      </w:r>
      <w:r>
        <w:t xml:space="preserve">; and </w:t>
      </w:r>
      <w:r w:rsidRPr="00997108">
        <w:rPr>
          <w:u w:val="single"/>
        </w:rPr>
        <w:t>suboptimal</w:t>
      </w:r>
      <w:r>
        <w:t xml:space="preserve"> </w:t>
      </w:r>
      <w:r w:rsidRPr="001C7E3F">
        <w:rPr>
          <w:u w:val="single"/>
        </w:rPr>
        <w:t xml:space="preserve">reporting of </w:t>
      </w:r>
      <w:r>
        <w:rPr>
          <w:u w:val="single"/>
        </w:rPr>
        <w:t>serious</w:t>
      </w:r>
      <w:r w:rsidRPr="001C7E3F">
        <w:rPr>
          <w:u w:val="single"/>
        </w:rPr>
        <w:t xml:space="preserve"> infections</w:t>
      </w:r>
      <w:r w:rsidRPr="001C7E3F">
        <w:fldChar w:fldCharType="begin">
          <w:fldData xml:space="preserve">PEVuZE5vdGU+PENpdGU+PEF1dGhvcj5LdXRpbm92YTwvQXV0aG9yPjxZZWFyPjIwMDY8L1llYXI+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</w:fldData>
        </w:fldChar>
      </w:r>
      <w:r>
        <w:instrText xml:space="preserve"> ADDIN EN.CITE </w:instrText>
      </w:r>
      <w:r>
        <w:fldChar w:fldCharType="begin">
          <w:fldData xml:space="preserve">PEVuZE5vdGU+PENpdGU+PEF1dGhvcj5LdXRpbm92YTwvQXV0aG9yPjxZZWFyPjIwMDY8L1llYXI+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</w:fldData>
        </w:fldChar>
      </w:r>
      <w:r>
        <w:instrText xml:space="preserve"> ADDIN EN.CITE.DATA </w:instrText>
      </w:r>
      <w:r>
        <w:fldChar w:fldCharType="end"/>
      </w:r>
      <w:r w:rsidRPr="001C7E3F">
        <w:fldChar w:fldCharType="separate"/>
      </w:r>
      <w:r w:rsidRPr="00980755">
        <w:rPr>
          <w:noProof/>
          <w:vertAlign w:val="superscript"/>
        </w:rPr>
        <w:t>24</w:t>
      </w:r>
      <w:r w:rsidRPr="001C7E3F">
        <w:fldChar w:fldCharType="end"/>
      </w:r>
      <w:r w:rsidRPr="001C7E3F">
        <w:t xml:space="preserve"> </w:t>
      </w:r>
      <w:r>
        <w:t xml:space="preserve">From the </w:t>
      </w:r>
      <w:r w:rsidRPr="001C7E3F">
        <w:t xml:space="preserve">Orion, Symphony, Caesar, Benefit, Freedom, </w:t>
      </w:r>
      <w:proofErr w:type="spellStart"/>
      <w:r w:rsidRPr="001C7E3F">
        <w:t>Spiesser</w:t>
      </w:r>
      <w:proofErr w:type="spellEnd"/>
      <w:r w:rsidRPr="001C7E3F">
        <w:t>, Smart and Ascertain transplant trials</w:t>
      </w:r>
      <w:r>
        <w:t>,</w:t>
      </w:r>
      <w:r w:rsidRPr="001C7E3F">
        <w:fldChar w:fldCharType="begin">
          <w:fldData xml:space="preserve">PEVuZE5vdGU+PENpdGU+PEF1dGhvcj5Fa2Jlcmc8L0F1dGhvcj48WWVhcj4yMDA3PC9ZZWFyPjxS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</w:fldData>
        </w:fldChar>
      </w:r>
      <w:r>
        <w:instrText xml:space="preserve"> ADDIN EN.CITE </w:instrText>
      </w:r>
      <w:r>
        <w:fldChar w:fldCharType="begin">
          <w:fldData xml:space="preserve">PEVuZE5vdGU+PENpdGU+PEF1dGhvcj5Fa2Jlcmc8L0F1dGhvcj48WWVhcj4yMDA3PC9ZZWFyPjxS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</w:fldData>
        </w:fldChar>
      </w:r>
      <w:r>
        <w:instrText xml:space="preserve"> ADDIN EN.CITE.DATA </w:instrText>
      </w:r>
      <w:r>
        <w:fldChar w:fldCharType="end"/>
      </w:r>
      <w:r w:rsidRPr="001C7E3F">
        <w:fldChar w:fldCharType="separate"/>
      </w:r>
      <w:r w:rsidRPr="00980755">
        <w:rPr>
          <w:noProof/>
          <w:vertAlign w:val="superscript"/>
        </w:rPr>
        <w:t>25-33</w:t>
      </w:r>
      <w:r w:rsidRPr="001C7E3F">
        <w:fldChar w:fldCharType="end"/>
      </w:r>
      <w:r w:rsidRPr="001C7E3F">
        <w:t xml:space="preserve"> </w:t>
      </w:r>
      <w:r>
        <w:t xml:space="preserve">the </w:t>
      </w:r>
      <w:r w:rsidRPr="001C7E3F">
        <w:t xml:space="preserve">sepsis rate was reported only in the Benefit study, with a frequency of just 1% </w:t>
      </w:r>
      <w:r w:rsidRPr="001C7E3F">
        <w:fldChar w:fldCharType="begin"/>
      </w:r>
      <w:r>
        <w:instrText xml:space="preserve"> ADDIN EN.CITE &lt;EndNote&gt;&lt;Cite&gt;&lt;Author&gt;Vincenti&lt;/Author&gt;&lt;Year&gt;2011&lt;/Year&gt;&lt;RecNum&gt;83&lt;/RecNum&gt;&lt;DisplayText&gt;&lt;style face="superscript"&gt;29&lt;/style&gt;&lt;/DisplayText&gt;&lt;record&gt;&lt;rec-number&gt;83&lt;/rec-number&gt;&lt;foreign-keys&gt;&lt;key app="EN" db-id="d2xfar5w0e5pvee9aagxfda5r9wa0razw9se" timestamp="1678121136"&gt;83&lt;/key&gt;&lt;/foreign-keys&gt;&lt;ref-type name="Journal Article"&gt;17&lt;/ref-type&gt;&lt;contributors&gt;&lt;authors&gt;&lt;author&gt;Vincenti, F.&lt;/author&gt;&lt;author&gt;Charpentier, B.&lt;/author&gt;&lt;author&gt;Vanrenterghem, Y.&lt;/author&gt;&lt;author&gt;Rostaing, L.&lt;/author&gt;&lt;author&gt;Bresnahan, B.&lt;/author&gt;&lt;author&gt;Darji, P.&lt;/author&gt;&lt;author&gt;Massari, P.&lt;/author&gt;&lt;author&gt;Mondragon-Ramirez, G. A.&lt;/author&gt;&lt;author&gt;Agarwal, M.&lt;/author&gt;&lt;author&gt;Di Russo, G.&lt;/author&gt;&lt;author&gt;Lin, C. S.&lt;/author&gt;&lt;author&gt;Garg, P.&lt;/author&gt;&lt;author&gt;Larsen, C. P.&lt;/author&gt;&lt;/authors&gt;&lt;/contributors&gt;&lt;auth-address&gt;Kidney Transplant Service, University of California-San Francisco, San Francisco, CA, USA. Flavio.Vincenti@ucsfmedctr.org&lt;/auth-address&gt;&lt;titles&gt;&lt;title&gt;A phase III study of belatacept-based immunosuppression regimens versus cyclosporine in renal transplant recipients (BENEFIT study)&lt;/title&gt;&lt;secondary-title&gt;Am J Transplant&lt;/secondary-title&gt;&lt;/titles&gt;&lt;pages&gt;535-46&lt;/pages&gt;&lt;volume&gt;10&lt;/volume&gt;&lt;number&gt;3&lt;/number&gt;&lt;dates&gt;&lt;year&gt;2011&lt;/year&gt;&lt;pub-dates&gt;&lt;date&gt;Mar&lt;/date&gt;&lt;/pub-dates&gt;&lt;/dates&gt;&lt;accession-num&gt;20415897&lt;/accession-num&gt;&lt;urls&gt;&lt;related-urls&gt;&lt;url&gt;http://www.ncbi.nlm.nih.gov/entrez/query.fcgi?cmd=Retrieve&amp;amp;db=PubMed&amp;amp;dopt=Citation&amp;amp;list_uids=20415897 &lt;/url&gt;&lt;/related-urls&gt;&lt;/urls&gt;&lt;/record&gt;&lt;/Cite&gt;&lt;/EndNote&gt;</w:instrText>
      </w:r>
      <w:r w:rsidRPr="001C7E3F">
        <w:fldChar w:fldCharType="separate"/>
      </w:r>
      <w:r w:rsidRPr="00980755">
        <w:rPr>
          <w:noProof/>
          <w:vertAlign w:val="superscript"/>
        </w:rPr>
        <w:t>29</w:t>
      </w:r>
      <w:r w:rsidRPr="001C7E3F">
        <w:fldChar w:fldCharType="end"/>
      </w:r>
      <w:r w:rsidRPr="001C7E3F">
        <w:t xml:space="preserve">. </w:t>
      </w:r>
      <w:r>
        <w:t>P</w:t>
      </w:r>
      <w:r w:rsidRPr="001C7E3F">
        <w:t xml:space="preserve">neumonia frequency was </w:t>
      </w:r>
      <w:r w:rsidRPr="001C7E3F">
        <w:lastRenderedPageBreak/>
        <w:t xml:space="preserve">reported only in the Benefit, </w:t>
      </w:r>
      <w:proofErr w:type="spellStart"/>
      <w:r w:rsidRPr="001C7E3F">
        <w:t>Spiesser</w:t>
      </w:r>
      <w:proofErr w:type="spellEnd"/>
      <w:r w:rsidRPr="001C7E3F">
        <w:t>, and Smart studies</w:t>
      </w:r>
      <w:r>
        <w:t>,</w:t>
      </w:r>
      <w:r w:rsidRPr="008362F1">
        <w:fldChar w:fldCharType="begin">
          <w:fldData xml:space="preserve">PEVuZE5vdGU+PENpdGU+PEF1dGhvcj5CdWNobGVyPC9BdXRob3I+PFllYXI+MjAwNzwvWWVhcj48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</w:fldData>
        </w:fldChar>
      </w:r>
      <w:r>
        <w:instrText xml:space="preserve"> ADDIN EN.CITE </w:instrText>
      </w:r>
      <w:r>
        <w:fldChar w:fldCharType="begin">
          <w:fldData xml:space="preserve">PEVuZE5vdGU+PENpdGU+PEF1dGhvcj5CdWNobGVyPC9BdXRob3I+PFllYXI+MjAwNzwvWWVhcj48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</w:fldData>
        </w:fldChar>
      </w:r>
      <w:r>
        <w:instrText xml:space="preserve"> ADDIN EN.CITE.DATA </w:instrText>
      </w:r>
      <w:r>
        <w:fldChar w:fldCharType="end"/>
      </w:r>
      <w:r w:rsidRPr="008362F1">
        <w:fldChar w:fldCharType="separate"/>
      </w:r>
      <w:r w:rsidRPr="00980755">
        <w:rPr>
          <w:noProof/>
          <w:vertAlign w:val="superscript"/>
        </w:rPr>
        <w:t>29, 31, 33</w:t>
      </w:r>
      <w:r w:rsidRPr="008362F1">
        <w:fldChar w:fldCharType="end"/>
      </w:r>
      <w:r w:rsidRPr="008362F1">
        <w:t xml:space="preserve"> </w:t>
      </w:r>
      <w:r>
        <w:t xml:space="preserve">and </w:t>
      </w:r>
      <w:r w:rsidRPr="001C7E3F">
        <w:t>range</w:t>
      </w:r>
      <w:r>
        <w:t>d from</w:t>
      </w:r>
      <w:r w:rsidRPr="001C7E3F">
        <w:t xml:space="preserve"> 2-16% over 1-3 years</w:t>
      </w:r>
      <w:r>
        <w:t>.</w:t>
      </w:r>
      <w:r w:rsidRPr="001C7E3F">
        <w:fldChar w:fldCharType="begin">
          <w:fldData xml:space="preserve">PEVuZE5vdGU+PENpdGU+PEF1dGhvcj5CdWNobGVyPC9BdXRob3I+PFllYXI+MjAwNzwvWWVhcj48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</w:fldData>
        </w:fldChar>
      </w:r>
      <w:r>
        <w:instrText xml:space="preserve"> ADDIN EN.CITE </w:instrText>
      </w:r>
      <w:r>
        <w:fldChar w:fldCharType="begin">
          <w:fldData xml:space="preserve">PEVuZE5vdGU+PENpdGU+PEF1dGhvcj5CdWNobGVyPC9BdXRob3I+PFllYXI+MjAwNzwvWWVhcj48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</w:fldData>
        </w:fldChar>
      </w:r>
      <w:r>
        <w:instrText xml:space="preserve"> ADDIN EN.CITE.DATA </w:instrText>
      </w:r>
      <w:r>
        <w:fldChar w:fldCharType="end"/>
      </w:r>
      <w:r w:rsidRPr="001C7E3F">
        <w:fldChar w:fldCharType="separate"/>
      </w:r>
      <w:r w:rsidRPr="00980755">
        <w:rPr>
          <w:noProof/>
          <w:vertAlign w:val="superscript"/>
        </w:rPr>
        <w:t>29, 31, 33</w:t>
      </w:r>
      <w:r w:rsidRPr="001C7E3F">
        <w:fldChar w:fldCharType="end"/>
      </w:r>
      <w:r>
        <w:t xml:space="preserve"> The incidence rates are markedly lower than data from United States Renal Data System (USRDS) and our CISTEM published data. P</w:t>
      </w:r>
      <w:r w:rsidRPr="001C7E3F">
        <w:t xml:space="preserve">rospective trials </w:t>
      </w:r>
      <w:r>
        <w:rPr>
          <w:u w:val="single"/>
        </w:rPr>
        <w:t xml:space="preserve">report </w:t>
      </w:r>
      <w:r w:rsidRPr="001C7E3F">
        <w:rPr>
          <w:u w:val="single"/>
        </w:rPr>
        <w:t>low cumulative cancer incidences</w:t>
      </w:r>
      <w:r w:rsidRPr="004B315B">
        <w:fldChar w:fldCharType="begin">
          <w:fldData xml:space="preserve">PEVuZE5vdGU+PENpdGU+PEF1dGhvcj5Fa2Jlcmc8L0F1dGhvcj48WWVhcj4yMDA3PC9ZZWFyPjxS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</w:fldData>
        </w:fldChar>
      </w:r>
      <w:r>
        <w:instrText xml:space="preserve"> ADDIN EN.CITE </w:instrText>
      </w:r>
      <w:r>
        <w:fldChar w:fldCharType="begin">
          <w:fldData xml:space="preserve">PEVuZE5vdGU+PENpdGU+PEF1dGhvcj5Fa2Jlcmc8L0F1dGhvcj48WWVhcj4yMDA3PC9ZZWFyPjxS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</w:fldData>
        </w:fldChar>
      </w:r>
      <w:r>
        <w:instrText xml:space="preserve"> ADDIN EN.CITE.DATA </w:instrText>
      </w:r>
      <w:r>
        <w:fldChar w:fldCharType="end"/>
      </w:r>
      <w:r w:rsidRPr="004B315B">
        <w:fldChar w:fldCharType="separate"/>
      </w:r>
      <w:r w:rsidRPr="00980755">
        <w:rPr>
          <w:noProof/>
          <w:vertAlign w:val="superscript"/>
        </w:rPr>
        <w:t>25-28, 30, 32, 33</w:t>
      </w:r>
      <w:r w:rsidRPr="004B315B">
        <w:fldChar w:fldCharType="end"/>
      </w:r>
      <w:r>
        <w:t xml:space="preserve"> and have i</w:t>
      </w:r>
      <w:r w:rsidRPr="001C7E3F">
        <w:t>nadequate power to detect endpoints with low clinic</w:t>
      </w:r>
      <w:r>
        <w:t>al frequency but high impact.</w:t>
      </w:r>
      <w:r w:rsidRPr="00AD545D">
        <w:rPr>
          <w:noProof/>
          <w:vertAlign w:val="superscript"/>
        </w:rPr>
        <w:t xml:space="preserve"> </w:t>
      </w:r>
      <w:hyperlink w:anchor="_ENREF_21" w:tooltip="Vincenti, 2008 #24" w:history="1">
        <w:r w:rsidRPr="002E2CED">
          <w:rPr>
            <w:noProof/>
            <w:vertAlign w:val="superscript"/>
          </w:rPr>
          <w:t>21</w:t>
        </w:r>
      </w:hyperlink>
      <w:r w:rsidRPr="002E2CED">
        <w:rPr>
          <w:noProof/>
          <w:vertAlign w:val="superscript"/>
        </w:rPr>
        <w:t>,</w:t>
      </w:r>
      <w:hyperlink w:anchor="_ENREF_36" w:tooltip="Ekberg, 2007 #9" w:history="1">
        <w:r w:rsidRPr="002E2CED">
          <w:rPr>
            <w:noProof/>
            <w:vertAlign w:val="superscript"/>
          </w:rPr>
          <w:t>36-39</w:t>
        </w:r>
      </w:hyperlink>
      <w:r w:rsidRPr="002E2CED">
        <w:rPr>
          <w:noProof/>
          <w:vertAlign w:val="superscript"/>
        </w:rPr>
        <w:t>,</w:t>
      </w:r>
      <w:hyperlink w:anchor="_ENREF_41" w:tooltip="Ekberg, 2007 #10" w:history="1">
        <w:r w:rsidRPr="002E2CED">
          <w:rPr>
            <w:noProof/>
            <w:vertAlign w:val="superscript"/>
          </w:rPr>
          <w:t>41</w:t>
        </w:r>
      </w:hyperlink>
      <w:r>
        <w:t xml:space="preserve"> Larger, robust </w:t>
      </w:r>
      <w:r w:rsidRPr="00BA6D36">
        <w:rPr>
          <w:u w:val="single"/>
        </w:rPr>
        <w:t xml:space="preserve">sets such as CISTEM2 will provide more accurate assessment of </w:t>
      </w:r>
      <w:r>
        <w:rPr>
          <w:u w:val="single"/>
        </w:rPr>
        <w:t xml:space="preserve">infection and cancer </w:t>
      </w:r>
      <w:r w:rsidRPr="00BA6D36">
        <w:rPr>
          <w:u w:val="single"/>
        </w:rPr>
        <w:t>risk</w:t>
      </w:r>
      <w:r>
        <w:rPr>
          <w:u w:val="single"/>
        </w:rPr>
        <w:t xml:space="preserve">, </w:t>
      </w:r>
      <w:r w:rsidRPr="00BA6D36">
        <w:rPr>
          <w:u w:val="single"/>
        </w:rPr>
        <w:t>strat</w:t>
      </w:r>
      <w:r>
        <w:rPr>
          <w:u w:val="single"/>
        </w:rPr>
        <w:t>ified</w:t>
      </w:r>
      <w:r w:rsidRPr="00BA6D36">
        <w:rPr>
          <w:u w:val="single"/>
        </w:rPr>
        <w:t xml:space="preserve"> by recipient</w:t>
      </w:r>
      <w:r>
        <w:rPr>
          <w:u w:val="single"/>
        </w:rPr>
        <w:t xml:space="preserve"> demographics, </w:t>
      </w:r>
      <w:r w:rsidRPr="00BA6D36">
        <w:rPr>
          <w:u w:val="single"/>
        </w:rPr>
        <w:t>clinical characteristics</w:t>
      </w:r>
      <w:r>
        <w:rPr>
          <w:u w:val="single"/>
        </w:rPr>
        <w:t>, and donor factors</w:t>
      </w:r>
      <w:r>
        <w:t>.</w:t>
      </w:r>
      <w:r w:rsidRPr="0D963311">
        <w:t xml:space="preserve"> </w:t>
      </w:r>
    </w:p>
    <w:p w14:paraId="01D53393" w14:textId="77777777" w:rsidR="006F28D0" w:rsidRDefault="006F28D0" w:rsidP="006F28D0">
      <w:r w:rsidRPr="0D963311">
        <w:rPr>
          <w:b/>
          <w:bCs/>
        </w:rPr>
        <w:t>A.4. Novel multicenter data sets.</w:t>
      </w:r>
      <w:r>
        <w:t xml:space="preserve"> CISTEM data suggest that factors beyond traditional selection to drive clinical outcomes.  However, certain key clinical outcomes are not identifiable even with registry or national claims data (e.g. viral infections, chronic rejection, severity of cardiac disease, degree of diabetic control).</w:t>
      </w:r>
      <w:r w:rsidRPr="000D3C2D">
        <w:rPr>
          <w:u w:val="single"/>
        </w:rPr>
        <w:t xml:space="preserve"> </w:t>
      </w:r>
      <w:r>
        <w:rPr>
          <w:u w:val="single"/>
        </w:rPr>
        <w:t>Accurate</w:t>
      </w:r>
      <w:r w:rsidRPr="00632EAC">
        <w:rPr>
          <w:u w:val="single"/>
        </w:rPr>
        <w:t xml:space="preserve"> cardiovascular </w:t>
      </w:r>
      <w:r>
        <w:rPr>
          <w:u w:val="single"/>
        </w:rPr>
        <w:t>risk stratification</w:t>
      </w:r>
      <w:r w:rsidRPr="00632EAC">
        <w:rPr>
          <w:u w:val="single"/>
        </w:rPr>
        <w:t>, lab data</w:t>
      </w:r>
      <w:r>
        <w:rPr>
          <w:u w:val="single"/>
        </w:rPr>
        <w:t xml:space="preserve"> (e.g. IS drug levels, HbA1c), </w:t>
      </w:r>
      <w:r w:rsidRPr="00632EAC">
        <w:rPr>
          <w:u w:val="single"/>
        </w:rPr>
        <w:t>improved definition of infection</w:t>
      </w:r>
      <w:r>
        <w:rPr>
          <w:u w:val="single"/>
        </w:rPr>
        <w:t xml:space="preserve"> type,</w:t>
      </w:r>
      <w:r w:rsidRPr="00632EAC">
        <w:rPr>
          <w:u w:val="single"/>
        </w:rPr>
        <w:t xml:space="preserve"> and </w:t>
      </w:r>
      <w:r>
        <w:rPr>
          <w:u w:val="single"/>
        </w:rPr>
        <w:t xml:space="preserve">complete </w:t>
      </w:r>
      <w:r w:rsidRPr="00632EAC">
        <w:rPr>
          <w:u w:val="single"/>
        </w:rPr>
        <w:t>stag</w:t>
      </w:r>
      <w:r>
        <w:rPr>
          <w:u w:val="single"/>
        </w:rPr>
        <w:t xml:space="preserve">ing </w:t>
      </w:r>
      <w:r w:rsidRPr="00632EAC">
        <w:rPr>
          <w:u w:val="single"/>
        </w:rPr>
        <w:t>of malignanc</w:t>
      </w:r>
      <w:r>
        <w:rPr>
          <w:u w:val="single"/>
        </w:rPr>
        <w:t>ies</w:t>
      </w:r>
      <w:r w:rsidRPr="00632EAC">
        <w:rPr>
          <w:u w:val="single"/>
        </w:rPr>
        <w:t xml:space="preserve"> are needed to provide evidence-based recommendations.</w:t>
      </w:r>
      <w:r>
        <w:t xml:space="preserve"> Fortunately, EMR data are increasingly collected using field-defined variables which can be extracted and collated from multiple centers using a common data model. When combined with natural language processing (NLP) and ML methodologies, these robust datasets can be used to validate and refine CISTEM models and identify novel associations. Prior attempts have been limited by the lack of a robust and consistent data platform. </w:t>
      </w:r>
      <w:proofErr w:type="spellStart"/>
      <w:r>
        <w:t>PCORnet’s</w:t>
      </w:r>
      <w:proofErr w:type="spellEnd"/>
      <w:r>
        <w:t xml:space="preserve"> common data model (CDM) provides robust, consistent data mapping and quality assurance. Because CDM-compliant datasets have been incorporated into health system data warehouse infrastructure, it permits the development of easily deployable models for clinical decision making. </w:t>
      </w:r>
      <w:proofErr w:type="spellStart"/>
      <w:r>
        <w:t>PCORnet</w:t>
      </w:r>
      <w:proofErr w:type="spellEnd"/>
      <w:r>
        <w:t xml:space="preserve"> data have been successfully used in the development of predictive models which quantify the risk of acute kidney injury and estimate survival from COVID-19 in diverse populations.</w:t>
      </w:r>
      <w:r>
        <w:fldChar w:fldCharType="begin">
          <w:fldData xml:space="preserve">PEVuZE5vdGU+PENpdGU+PEF1dGhvcj5aaGFuZzwvQXV0aG9yPjxZZWFyPjIwMjI8L1llYXI+PFJl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</w:fldData>
        </w:fldChar>
      </w:r>
      <w:r>
        <w:instrText xml:space="preserve"> ADDIN EN.CITE </w:instrText>
      </w:r>
      <w:r>
        <w:fldChar w:fldCharType="begin">
          <w:fldData xml:space="preserve">PEVuZE5vdGU+PENpdGU+PEF1dGhvcj5aaGFuZzwvQXV0aG9yPjxZZWFyPjIwMjI8L1llYXI+PFJl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</w:fldData>
        </w:fldChar>
      </w:r>
      <w:r>
        <w:instrText xml:space="preserve"> ADDIN EN.CITE.DATA </w:instrText>
      </w:r>
      <w:r>
        <w:fldChar w:fldCharType="end"/>
      </w:r>
      <w:r>
        <w:fldChar w:fldCharType="separate"/>
      </w:r>
      <w:r w:rsidRPr="00980755">
        <w:rPr>
          <w:noProof/>
          <w:vertAlign w:val="superscript"/>
        </w:rPr>
        <w:t>34, 35</w:t>
      </w:r>
      <w:r>
        <w:fldChar w:fldCharType="end"/>
      </w:r>
      <w:r>
        <w:t xml:space="preserve"> </w:t>
      </w:r>
      <w:proofErr w:type="spellStart"/>
      <w:r>
        <w:t>PCORNet</w:t>
      </w:r>
      <w:proofErr w:type="spellEnd"/>
      <w:r>
        <w:t xml:space="preserve"> data offer </w:t>
      </w:r>
      <w:proofErr w:type="spellStart"/>
      <w:r>
        <w:t>particulary</w:t>
      </w:r>
      <w:proofErr w:type="spellEnd"/>
      <w:r>
        <w:t xml:space="preserve"> advantage for transplant populations as this patients have longitudinal follow-up within their transplant center.</w:t>
      </w:r>
    </w:p>
    <w:p w14:paraId="6B282E18" w14:textId="77777777" w:rsidR="006F28D0" w:rsidRDefault="006F28D0" w:rsidP="006F28D0">
      <w:r w:rsidRPr="0D963311">
        <w:rPr>
          <w:b/>
          <w:bCs/>
        </w:rPr>
        <w:t>A.4.1.</w:t>
      </w:r>
      <w:r w:rsidRPr="0D963311">
        <w:t xml:space="preserve"> </w:t>
      </w:r>
      <w:r w:rsidRPr="0D963311">
        <w:rPr>
          <w:b/>
          <w:bCs/>
        </w:rPr>
        <w:t xml:space="preserve">Data linkage. </w:t>
      </w:r>
      <w:proofErr w:type="spellStart"/>
      <w:r w:rsidRPr="0D963311">
        <w:t>PCORnet</w:t>
      </w:r>
      <w:proofErr w:type="spellEnd"/>
      <w:r w:rsidRPr="0D963311">
        <w:t xml:space="preserve"> data provide the opportunity for linkage to additional datasets through tokenized protected health information (PHI).  Accurate assessment of social deprivation index can be accomplished though geolocation. </w:t>
      </w:r>
      <w:r>
        <w:t xml:space="preserve">Tokenized linkage is also possible with transplant registry data and via linkage to the United Stated Renal Data Service, to Medicare claims for post-transplant patients. </w:t>
      </w:r>
    </w:p>
    <w:p w14:paraId="7F7D488D" w14:textId="77777777" w:rsidR="006F28D0" w:rsidRPr="00A67021" w:rsidRDefault="006F28D0" w:rsidP="006F28D0">
      <w:r w:rsidRPr="00C275AE">
        <w:rPr>
          <w:b/>
          <w:bCs/>
        </w:rPr>
        <w:t>A.4.2</w:t>
      </w:r>
      <w:r>
        <w:rPr>
          <w:b/>
          <w:bCs/>
        </w:rPr>
        <w:t>.</w:t>
      </w:r>
      <w:r w:rsidRPr="00C275AE">
        <w:rPr>
          <w:b/>
          <w:bCs/>
        </w:rPr>
        <w:t xml:space="preserve"> </w:t>
      </w:r>
      <w:r>
        <w:rPr>
          <w:b/>
          <w:bCs/>
        </w:rPr>
        <w:t xml:space="preserve">Data linkage experience. </w:t>
      </w:r>
      <w:r>
        <w:t>Our proposed research team has extensive experience in the linkage of healthcare claims, transplant registry, and additional datasets using tokenized data. This has led to multiple high-impact publications demonstrating variation in clinical practice and outcomes in kidney, liver, and heart transplant.</w:t>
      </w:r>
      <w:r>
        <w:fldChar w:fldCharType="begin">
          <w:fldData xml:space="preserve">PEVuZE5vdGU+PENpdGU+PEF1dGhvcj5EaGFybmlkaGFya2E8L0F1dGhvcj48WWVhcj4yMDE4PC9Z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</w:fldData>
        </w:fldChar>
      </w:r>
      <w:r>
        <w:instrText xml:space="preserve"> ADDIN EN.CITE </w:instrText>
      </w:r>
      <w:r>
        <w:fldChar w:fldCharType="begin">
          <w:fldData xml:space="preserve">PEVuZE5vdGU+PENpdGU+PEF1dGhvcj5EaGFybmlkaGFya2E8L0F1dGhvcj48WWVhcj4yMDE4PC9Z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</w:fldData>
        </w:fldChar>
      </w:r>
      <w:r>
        <w:instrText xml:space="preserve"> ADDIN EN.CITE.DATA </w:instrText>
      </w:r>
      <w:r>
        <w:fldChar w:fldCharType="end"/>
      </w:r>
      <w:r>
        <w:fldChar w:fldCharType="separate"/>
      </w:r>
      <w:r w:rsidRPr="00E35E83">
        <w:rPr>
          <w:noProof/>
          <w:vertAlign w:val="superscript"/>
        </w:rPr>
        <w:t>1, 7</w:t>
      </w:r>
      <w:r>
        <w:fldChar w:fldCharType="end"/>
      </w:r>
      <w:r>
        <w:t xml:space="preserve"> We are pleased to add researchers from the University of Missouri who have NIH funding to utilize linked </w:t>
      </w:r>
      <w:proofErr w:type="spellStart"/>
      <w:r>
        <w:t>PCORNet</w:t>
      </w:r>
      <w:proofErr w:type="spellEnd"/>
      <w:r>
        <w:t xml:space="preserve"> datasets to evaluate Amyotrophic Lateral Sclerosis (ALS).  The ALS projects </w:t>
      </w:r>
      <w:proofErr w:type="gramStart"/>
      <w:r>
        <w:t>uses</w:t>
      </w:r>
      <w:proofErr w:type="gramEnd"/>
      <w:r>
        <w:t xml:space="preserve"> the tokenized data linkage, EMR data, Medicare, and Medicaid claims as proposed in this project. </w:t>
      </w:r>
    </w:p>
    <w:p w14:paraId="0455477B" w14:textId="77777777" w:rsidR="006F28D0" w:rsidRPr="00071397" w:rsidRDefault="006F28D0" w:rsidP="006F28D0">
      <w:r>
        <w:rPr>
          <w:b/>
          <w:bCs/>
        </w:rPr>
        <w:t xml:space="preserve">A.5. </w:t>
      </w:r>
      <w:r w:rsidRPr="0D963311">
        <w:rPr>
          <w:b/>
          <w:bCs/>
        </w:rPr>
        <w:t xml:space="preserve">Addition of Machine Learning (ML) analyses.  </w:t>
      </w:r>
      <w:r w:rsidRPr="0D963311">
        <w:t>Traditional analytic approaches using multivariable regression analyses, which form the core of CISTEM1, are limited by the need to determine both the variables of interest and their functional form.  This precludes the incorporation of all data elements and identification of heretofore unidentified associations.  This analytic limitation is particularly pronounced when analyzing complex longitudinal data sets as proposed in the current study.  ML techniques including artificial Neural Networks, Random Forest and Reinforcement Learning can analyze larger data sets without pre-selection of important variables. ML successfully applied in other areas of transplant care, to predict graft outcomes and improve organ allocation.</w:t>
      </w:r>
      <w:r w:rsidRPr="0D963311">
        <w:fldChar w:fldCharType="begin">
          <w:fldData xml:space="preserve">PEVuZE5vdGU+PENpdGU+PEF1dGhvcj5SYXZpbmRocmFuPC9BdXRob3I+PFllYXI+MjAyMzwvWWVh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</w:fldData>
        </w:fldChar>
      </w:r>
      <w:r>
        <w:instrText xml:space="preserve"> ADDIN EN.CITE </w:instrText>
      </w:r>
      <w:r>
        <w:fldChar w:fldCharType="begin">
          <w:fldData xml:space="preserve">PEVuZE5vdGU+PENpdGU+PEF1dGhvcj5SYXZpbmRocmFuPC9BdXRob3I+PFllYXI+MjAyMzwvWWVh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</w:fldData>
        </w:fldChar>
      </w:r>
      <w:r>
        <w:instrText xml:space="preserve"> ADDIN EN.CITE.DATA </w:instrText>
      </w:r>
      <w:r>
        <w:fldChar w:fldCharType="end"/>
      </w:r>
      <w:r w:rsidRPr="0D963311">
        <w:fldChar w:fldCharType="separate"/>
      </w:r>
      <w:r w:rsidRPr="00980755">
        <w:rPr>
          <w:noProof/>
          <w:vertAlign w:val="superscript"/>
        </w:rPr>
        <w:t>36, 37</w:t>
      </w:r>
      <w:r w:rsidRPr="0D963311">
        <w:fldChar w:fldCharType="end"/>
      </w:r>
      <w:r w:rsidRPr="0D963311">
        <w:t xml:space="preserve">  Thus far, ML techniques have not been applied in a robust analysis of IS practice. We propose to utilize both traditional modelling with time-varying covariates (AIM 1) and ML models (AIM 2) to assess the impact of IS selection on outcomes. </w:t>
      </w:r>
    </w:p>
    <w:p w14:paraId="56A3EFB5" w14:textId="77777777" w:rsidR="006F28D0" w:rsidRPr="00071397" w:rsidRDefault="006F28D0" w:rsidP="006F28D0">
      <w:r w:rsidRPr="0D963311">
        <w:rPr>
          <w:b/>
          <w:bCs/>
        </w:rPr>
        <w:lastRenderedPageBreak/>
        <w:t>A.5.1</w:t>
      </w:r>
      <w:r w:rsidRPr="0D963311">
        <w:t xml:space="preserve"> Models based only on data acquired prior to or at the time of transplant do not permit dynamic management of IS to optimize patient care. While effective in predicting graft outcomes for patient populations, to permit risk adjustment in performance assessment, data from </w:t>
      </w:r>
      <w:r>
        <w:t xml:space="preserve">the transplant registry collected at the </w:t>
      </w:r>
      <w:r w:rsidRPr="0D963311">
        <w:t xml:space="preserve">time of transplant are not sufficiently precise to inform ongoing clinical care.  In addition, prior models have focused on binary outcomes (death, graft loss) rather than dynamic measures of allograft function (e.g., eGFR) which impact patient HRQOL.  Assessment of these outcomes is critical given widespread efforts to increase use of higher-risk donor organs and reduce organ non-utilization (‘discard’).  Furthermore, early posttransplant events, particularly delayed graft function (DGF), have long term effects on allograft survival which should inform </w:t>
      </w:r>
      <w:r>
        <w:t>immunosuppression</w:t>
      </w:r>
      <w:r w:rsidRPr="0D963311">
        <w:t xml:space="preserve"> management decisions. </w:t>
      </w:r>
    </w:p>
    <w:p w14:paraId="6A2FCB2B" w14:textId="77777777" w:rsidR="006F28D0" w:rsidRDefault="006F28D0" w:rsidP="006F28D0">
      <w:pPr>
        <w:spacing w:line="240" w:lineRule="exact"/>
        <w:rPr>
          <w:rFonts w:cs="Arial"/>
        </w:rPr>
      </w:pPr>
      <w:r w:rsidRPr="0D963311">
        <w:rPr>
          <w:rFonts w:cs="Arial"/>
          <w:b/>
          <w:bCs/>
        </w:rPr>
        <w:t>A.</w:t>
      </w:r>
      <w:r>
        <w:rPr>
          <w:rFonts w:cs="Arial"/>
          <w:b/>
          <w:bCs/>
        </w:rPr>
        <w:t>6</w:t>
      </w:r>
      <w:r w:rsidRPr="0D963311">
        <w:rPr>
          <w:rFonts w:cs="Arial"/>
        </w:rPr>
        <w:t xml:space="preserve"> </w:t>
      </w:r>
      <w:r w:rsidRPr="0039683B">
        <w:rPr>
          <w:rFonts w:cs="Arial"/>
          <w:b/>
          <w:bCs/>
        </w:rPr>
        <w:t xml:space="preserve">Maximization of organ function is vital to improve the health among patients negatively influence by Social Determinants of Health (SDOH).  </w:t>
      </w:r>
      <w:r w:rsidRPr="0D963311">
        <w:rPr>
          <w:rFonts w:cs="Arial"/>
        </w:rPr>
        <w:t>Patients of lower socioeconomic status, racial/ethnic minorities, and other at-risk populations have historically experienced higher rates of allograft loss.</w:t>
      </w:r>
      <w:r>
        <w:rPr>
          <w:rFonts w:cs="Arial"/>
        </w:rPr>
        <w:fldChar w:fldCharType="begin">
          <w:fldData xml:space="preserve">PEVuZE5vdGU+PENpdGU+PEF1dGhvcj5XZXNzZWxtYW48L0F1dGhvcj48WWVhcj4yMDIxPC9ZZWFy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</w:fldData>
        </w:fldChar>
      </w:r>
      <w:r>
        <w:rPr>
          <w:rFonts w:cs="Arial"/>
        </w:rPr>
        <w:instrText xml:space="preserve"> ADDIN EN.CITE </w:instrText>
      </w:r>
      <w:r>
        <w:rPr>
          <w:rFonts w:cs="Arial"/>
        </w:rPr>
        <w:fldChar w:fldCharType="begin">
          <w:fldData xml:space="preserve">PEVuZE5vdGU+PENpdGU+PEF1dGhvcj5XZXNzZWxtYW48L0F1dGhvcj48WWVhcj4yMDIxPC9ZZWFy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</w:fldData>
        </w:fldChar>
      </w:r>
      <w:r>
        <w:rPr>
          <w:rFonts w:cs="Arial"/>
        </w:rPr>
        <w:instrText xml:space="preserve"> ADDIN EN.CITE.DATA </w:instrText>
      </w:r>
      <w:r>
        <w:rPr>
          <w:rFonts w:cs="Arial"/>
        </w:rPr>
      </w:r>
      <w:r>
        <w:rPr>
          <w:rFonts w:cs="Arial"/>
        </w:rPr>
        <w:fldChar w:fldCharType="end"/>
      </w:r>
      <w:r>
        <w:rPr>
          <w:rFonts w:cs="Arial"/>
        </w:rPr>
      </w:r>
      <w:r>
        <w:rPr>
          <w:rFonts w:cs="Arial"/>
        </w:rPr>
        <w:fldChar w:fldCharType="separate"/>
      </w:r>
      <w:r w:rsidRPr="00980755">
        <w:rPr>
          <w:rFonts w:cs="Arial"/>
          <w:noProof/>
          <w:vertAlign w:val="superscript"/>
        </w:rPr>
        <w:t>38</w:t>
      </w:r>
      <w:r>
        <w:rPr>
          <w:rFonts w:cs="Arial"/>
        </w:rPr>
        <w:fldChar w:fldCharType="end"/>
      </w:r>
      <w:r w:rsidRPr="0D963311">
        <w:rPr>
          <w:rFonts w:cs="Arial"/>
        </w:rPr>
        <w:t xml:space="preserve"> Explanations of this differential survival include assertions of non-adherence. Yet, there are well established pharmacogenomic differences that impact IS effectiveness</w:t>
      </w:r>
      <w:r>
        <w:rPr>
          <w:rFonts w:cs="Arial"/>
        </w:rPr>
        <w:t xml:space="preserve">. </w:t>
      </w:r>
      <w:r w:rsidRPr="0D963311">
        <w:rPr>
          <w:rFonts w:cs="Arial"/>
        </w:rPr>
        <w:t xml:space="preserve">While detailed pharmacogenomic data are not available for this study, proxy values including mg of calcineurin per kg of body weight can be calculated from EHR data and incorporated into CISTEM-based predictive models. </w:t>
      </w:r>
      <w:r>
        <w:rPr>
          <w:rFonts w:cs="Arial"/>
        </w:rPr>
        <w:t xml:space="preserve">In addition, we will include both individual characteristics available in the registry (employment, educational achievement, and insurance type) and community characteristics derived from geolocation. </w:t>
      </w:r>
    </w:p>
    <w:p w14:paraId="46921759" w14:textId="77777777" w:rsidR="006F28D0" w:rsidRDefault="006F28D0" w:rsidP="006F28D0">
      <w:r w:rsidRPr="0D963311">
        <w:rPr>
          <w:b/>
          <w:bCs/>
        </w:rPr>
        <w:t>A.</w:t>
      </w:r>
      <w:r>
        <w:rPr>
          <w:b/>
          <w:bCs/>
        </w:rPr>
        <w:t>7</w:t>
      </w:r>
      <w:r w:rsidRPr="0D963311">
        <w:rPr>
          <w:b/>
          <w:bCs/>
        </w:rPr>
        <w:t>. Summary.</w:t>
      </w:r>
      <w:r w:rsidRPr="0D963311">
        <w:t xml:space="preserve"> ML analysis of multicenter data will utilize 1) real world health data to assess the impact of IS regimen, without subject selection bias inherent in claims-based analyses which rely exclusively on analyses of Medicare recipients; 2) describe the association of IS with long-term outcomes not captured in the transplant registry or trials, and 3) provide insight into relatively uncommon but important safety outcomes that are challenging to study with adequate statistical power using standard techniques. </w:t>
      </w:r>
      <w:r w:rsidRPr="0D963311">
        <w:rPr>
          <w:u w:val="single"/>
        </w:rPr>
        <w:t>Through improved prediction models guided by patient insights, which we will develop in Aims 1 and 2 and validate in Aim 3, we will make an immediate improvement in KT care,</w:t>
      </w:r>
      <w:r w:rsidRPr="0D963311">
        <w:t xml:space="preserve"> </w:t>
      </w:r>
      <w:r w:rsidRPr="0D963311">
        <w:rPr>
          <w:u w:val="single"/>
        </w:rPr>
        <w:t xml:space="preserve">by allowing transplant specialists to implement precision </w:t>
      </w:r>
      <w:proofErr w:type="gramStart"/>
      <w:r w:rsidRPr="0D963311">
        <w:rPr>
          <w:u w:val="single"/>
        </w:rPr>
        <w:t>medicine-based</w:t>
      </w:r>
      <w:proofErr w:type="gramEnd"/>
      <w:r w:rsidRPr="0D963311">
        <w:rPr>
          <w:u w:val="single"/>
        </w:rPr>
        <w:t xml:space="preserve"> IS selection using a revised webtool (CISTEM2)</w:t>
      </w:r>
      <w:r w:rsidRPr="0D963311">
        <w:t xml:space="preserve">. </w:t>
      </w:r>
    </w:p>
    <w:p w14:paraId="43A6FAC1" w14:textId="77777777" w:rsidR="00FA3324" w:rsidRPr="00C275AE" w:rsidRDefault="00FA3324" w:rsidP="006F28D0">
      <w:pPr>
        <w:rPr>
          <w:b/>
          <w:bCs/>
        </w:rPr>
      </w:pPr>
    </w:p>
    <w:p w14:paraId="6D968C4B" w14:textId="77777777" w:rsidR="006F28D0" w:rsidRPr="00523592" w:rsidRDefault="006F28D0" w:rsidP="006F28D0">
      <w:pPr>
        <w:spacing w:line="240" w:lineRule="exact"/>
        <w:outlineLvl w:val="0"/>
        <w:rPr>
          <w:rFonts w:cs="Arial"/>
          <w:b/>
        </w:rPr>
      </w:pPr>
      <w:r w:rsidRPr="00523592">
        <w:rPr>
          <w:rFonts w:cs="Arial"/>
          <w:b/>
        </w:rPr>
        <w:t>B. INNOVATION</w:t>
      </w:r>
    </w:p>
    <w:p w14:paraId="439106B7" w14:textId="77777777" w:rsidR="006F28D0" w:rsidRDefault="006F28D0" w:rsidP="006F28D0">
      <w:r w:rsidRPr="0D963311">
        <w:rPr>
          <w:b/>
          <w:bCs/>
        </w:rPr>
        <w:t xml:space="preserve">B.1. Health informatics and data integration: </w:t>
      </w:r>
      <w:r w:rsidRPr="0D963311">
        <w:t xml:space="preserve">The promise of real-world data to evaluate clinical outcomes with ML has been limited by lack of data consistency and HIPAA-compliant data linkages across health systems. To address this issue, PCORI funded the development of the </w:t>
      </w:r>
      <w:proofErr w:type="spellStart"/>
      <w:r w:rsidRPr="0D963311">
        <w:t>PCORnet</w:t>
      </w:r>
      <w:proofErr w:type="spellEnd"/>
      <w:r w:rsidRPr="0D963311">
        <w:t xml:space="preserve"> infrastructure to support multi-institutional retrospective and prospective pragmatic trials</w:t>
      </w:r>
      <w:r>
        <w:t xml:space="preserve"> using data sets with limited PHI</w:t>
      </w:r>
      <w:r w:rsidRPr="0D963311">
        <w:t xml:space="preserve">. The CDM allows high fidelity data linkages and has been used </w:t>
      </w:r>
      <w:r>
        <w:t>to</w:t>
      </w:r>
      <w:r w:rsidRPr="0D963311">
        <w:t xml:space="preserve"> investigat</w:t>
      </w:r>
      <w:r>
        <w:t>e</w:t>
      </w:r>
      <w:r w:rsidRPr="0D963311">
        <w:t xml:space="preserve"> high prevalence conditions (e.g., acute kidney injury</w:t>
      </w:r>
      <w:r w:rsidRPr="0D963311">
        <w:fldChar w:fldCharType="begin">
          <w:fldData xml:space="preserve">PEVuZE5vdGU+PENpdGU+PEF1dGhvcj5Tb25nPC9BdXRob3I+PFllYXI+MjAyMDwvWWVhcj48UmVj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</w:fldData>
        </w:fldChar>
      </w:r>
      <w:r>
        <w:instrText xml:space="preserve"> ADDIN EN.CITE </w:instrText>
      </w:r>
      <w:r>
        <w:fldChar w:fldCharType="begin">
          <w:fldData xml:space="preserve">PEVuZE5vdGU+PENpdGU+PEF1dGhvcj5Tb25nPC9BdXRob3I+PFllYXI+MjAyMDwvWWVhcj48UmVj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</w:fldData>
        </w:fldChar>
      </w:r>
      <w:r>
        <w:instrText xml:space="preserve"> ADDIN EN.CITE.DATA </w:instrText>
      </w:r>
      <w:r>
        <w:fldChar w:fldCharType="end"/>
      </w:r>
      <w:r w:rsidRPr="0D963311">
        <w:fldChar w:fldCharType="separate"/>
      </w:r>
      <w:r w:rsidRPr="00980755">
        <w:rPr>
          <w:noProof/>
          <w:vertAlign w:val="superscript"/>
        </w:rPr>
        <w:t>35</w:t>
      </w:r>
      <w:r w:rsidRPr="0D963311">
        <w:fldChar w:fldCharType="end"/>
      </w:r>
      <w:r>
        <w:t>,</w:t>
      </w:r>
      <w:r w:rsidRPr="0D963311">
        <w:t xml:space="preserve"> coronary artery disease</w:t>
      </w:r>
      <w:r w:rsidRPr="0D963311">
        <w:fldChar w:fldCharType="begin"/>
      </w:r>
      <w:r>
        <w:instrText xml:space="preserve"> ADDIN EN.CITE &lt;EndNote&gt;&lt;Cite&gt;&lt;Author&gt;Johnston&lt;/Author&gt;&lt;Year&gt;2016&lt;/Year&gt;&lt;RecNum&gt;96&lt;/RecNum&gt;&lt;DisplayText&gt;&lt;style face="superscript"&gt;39&lt;/style&gt;&lt;/DisplayText&gt;&lt;record&gt;&lt;rec-number&gt;96&lt;/rec-number&gt;&lt;foreign-keys&gt;&lt;key app="EN" db-id="d2xfar5w0e5pvee9aagxfda5r9wa0razw9se" timestamp="1678161565"&gt;96&lt;/key&gt;&lt;/foreign-keys&gt;&lt;ref-type name="Journal Article"&gt;17&lt;/ref-type&gt;&lt;contributors&gt;&lt;authors&gt;&lt;author&gt;Johnston, A.&lt;/author&gt;&lt;author&gt;Jones, W. S.&lt;/author&gt;&lt;author&gt;Hernandez, A. F.&lt;/author&gt;&lt;/authors&gt;&lt;/contributors&gt;&lt;auth-address&gt;Duke Clinical Research Institute, Duke University School of Medicine, PO Box 17969, Durham, NC, 27715, USA.&amp;#xD;Department of Medicine, Duke University School of Medicine, Durham, NC, USA.&amp;#xD;Duke Clinical Research Institute, Duke University School of Medicine, PO Box 17969, Durham, NC, 27715, USA. adrian.hernandez@duke.edu.&amp;#xD;Department of Medicine, Duke University School of Medicine, Durham, NC, USA. adrian.hernandez@duke.edu.&lt;/auth-address&gt;&lt;titles&gt;&lt;title&gt;The ADAPTABLE Trial and Aspirin Dosing in Secondary Prevention for Patients with Coronary Artery Disease&lt;/title&gt;&lt;secondary-title&gt;Curr Cardiol Rep&lt;/secondary-title&gt;&lt;/titles&gt;&lt;periodical&gt;&lt;full-title&gt;Curr Cardiol Rep&lt;/full-title&gt;&lt;/periodical&gt;&lt;pages&gt;81&lt;/pages&gt;&lt;volume&gt;18&lt;/volume&gt;&lt;number&gt;8&lt;/number&gt;&lt;keywords&gt;&lt;keyword&gt;PCORnet, ADAPTABLE, asprine dose, CAD&lt;/keyword&gt;&lt;/keywords&gt;&lt;dates&gt;&lt;year&gt;2016&lt;/year&gt;&lt;pub-dates&gt;&lt;date&gt;Aug&lt;/date&gt;&lt;/pub-dates&gt;&lt;/dates&gt;&lt;isbn&gt;1523-3782&lt;/isbn&gt;&lt;accession-num&gt;27423939&lt;/accession-num&gt;&lt;urls&gt;&lt;/urls&gt;&lt;electronic-resource-num&gt;10.1007/s11886-016-0749-2&lt;/electronic-resource-num&gt;&lt;remote-database-provider&gt;NLM&lt;/remote-database-provider&gt;&lt;language&gt;eng&lt;/language&gt;&lt;/record&gt;&lt;/Cite&gt;&lt;/EndNote&gt;</w:instrText>
      </w:r>
      <w:r w:rsidRPr="0D963311">
        <w:fldChar w:fldCharType="separate"/>
      </w:r>
      <w:r w:rsidRPr="00980755">
        <w:rPr>
          <w:noProof/>
          <w:vertAlign w:val="superscript"/>
        </w:rPr>
        <w:t>39</w:t>
      </w:r>
      <w:r w:rsidRPr="0D963311">
        <w:fldChar w:fldCharType="end"/>
      </w:r>
      <w:r>
        <w:t>,</w:t>
      </w:r>
      <w:r w:rsidRPr="0D963311">
        <w:t xml:space="preserve"> COVID-19 sub-phenotyping</w:t>
      </w:r>
      <w:r w:rsidRPr="0D963311">
        <w:fldChar w:fldCharType="begin"/>
      </w:r>
      <w:r>
        <w:instrText xml:space="preserve"> ADDIN EN.CITE &lt;EndNote&gt;&lt;Cite&gt;&lt;Author&gt;Zhang&lt;/Author&gt;&lt;Year&gt;2022&lt;/Year&gt;&lt;RecNum&gt;94&lt;/RecNum&gt;&lt;DisplayText&gt;&lt;style face="superscript"&gt;34&lt;/style&gt;&lt;/DisplayText&gt;&lt;record&gt;&lt;rec-number&gt;94&lt;/rec-number&gt;&lt;foreign-keys&gt;&lt;key app="EN" db-id="d2xfar5w0e5pvee9aagxfda5r9wa0razw9se" timestamp="1678161213"&gt;94&lt;/key&gt;&lt;/foreign-keys&gt;&lt;ref-type name="Journal Article"&gt;17&lt;/ref-type&gt;&lt;contributors&gt;&lt;authors&gt;&lt;author&gt;Zhang, H.&lt;/author&gt;&lt;author&gt;Zang, C.&lt;/author&gt;&lt;author&gt;Xu, Z.&lt;/author&gt;&lt;author&gt;Zhang, Y.&lt;/author&gt;&lt;author&gt;Xu, J.&lt;/author&gt;&lt;author&gt;Bian, J.&lt;/author&gt;&lt;author&gt;Morozyuk, D.&lt;/author&gt;&lt;author&gt;Khullar, D.&lt;/author&gt;&lt;author&gt;Zhang, Y.&lt;/author&gt;&lt;author&gt;Nordvig, A. S.&lt;/author&gt;&lt;author&gt;Schenck, E. J.&lt;/author&gt;&lt;author&gt;Shenkman, E. A.&lt;/author&gt;&lt;author&gt;Rothman, R. L.&lt;/author&gt;&lt;author&gt;Block, J. P.&lt;/author&gt;&lt;author&gt;Lyman, K.&lt;/author&gt;&lt;author&gt;Weiner, M.&lt;/author&gt;&lt;author&gt;Carton, T. W.&lt;/author&gt;&lt;author&gt;Wang, F.&lt;/author&gt;&lt;author&gt;Kaushal, R.&lt;/author&gt;&lt;/authors&gt;&lt;/contributors&gt;&lt;titles&gt;&lt;title&gt;Machine Learning for Identifying Data-Driven Subphenotypes of Incident Post-Acute SARS-CoV-2 Infection Conditions with Large Scale Electronic Health Records: Findings from the RECOVER Initiative&lt;/title&gt;&lt;secondary-title&gt;medRxiv&lt;/secondary-title&gt;&lt;/titles&gt;&lt;periodical&gt;&lt;full-title&gt;medRxiv&lt;/full-title&gt;&lt;/periodical&gt;&lt;edition&gt;20220608&lt;/edition&gt;&lt;keywords&gt;&lt;keyword&gt;PCORnet, RECOVER, subphenotype&lt;/keyword&gt;&lt;/keywords&gt;&lt;dates&gt;&lt;year&gt;2022&lt;/year&gt;&lt;pub-dates&gt;&lt;date&gt;Jun 8&lt;/date&gt;&lt;/pub-dates&gt;&lt;/dates&gt;&lt;accession-num&gt;35665007&lt;/accession-num&gt;&lt;urls&gt;&lt;/urls&gt;&lt;custom2&gt;PMC9164516&lt;/custom2&gt;&lt;electronic-resource-num&gt;10.1101/2022.05.21.22275412&lt;/electronic-resource-num&gt;&lt;remote-database-provider&gt;NLM&lt;/remote-database-provider&gt;&lt;language&gt;eng&lt;/language&gt;&lt;/record&gt;&lt;/Cite&gt;&lt;/EndNote&gt;</w:instrText>
      </w:r>
      <w:r w:rsidRPr="0D963311">
        <w:fldChar w:fldCharType="separate"/>
      </w:r>
      <w:r w:rsidRPr="00980755">
        <w:rPr>
          <w:noProof/>
          <w:vertAlign w:val="superscript"/>
        </w:rPr>
        <w:t>34</w:t>
      </w:r>
      <w:r w:rsidRPr="0D963311">
        <w:fldChar w:fldCharType="end"/>
      </w:r>
      <w:r>
        <w:t>)</w:t>
      </w:r>
      <w:r w:rsidRPr="0D963311">
        <w:t xml:space="preserve"> and rare conditions </w:t>
      </w:r>
      <w:r>
        <w:t xml:space="preserve">such as </w:t>
      </w:r>
      <w:r w:rsidRPr="0D963311">
        <w:t>ALS</w:t>
      </w:r>
      <w:r w:rsidRPr="0D963311">
        <w:fldChar w:fldCharType="begin"/>
      </w:r>
      <w:r>
        <w:instrText xml:space="preserve"> ADDIN EN.CITE &lt;EndNote&gt;&lt;Cite&gt;&lt;Author&gt;Song&lt;/Author&gt;&lt;Year&gt;2022&lt;/Year&gt;&lt;RecNum&gt;97&lt;/RecNum&gt;&lt;DisplayText&gt;&lt;style face="superscript"&gt;40&lt;/style&gt;&lt;/DisplayText&gt;&lt;record&gt;&lt;rec-number&gt;97&lt;/rec-number&gt;&lt;foreign-keys&gt;&lt;key app="EN" db-id="d2xfar5w0e5pvee9aagxfda5r9wa0razw9se" timestamp="1678161675"&gt;97&lt;/key&gt;&lt;/foreign-keys&gt;&lt;ref-type name="Conference Proceedings"&gt;10&lt;/ref-type&gt;&lt;contributors&gt;&lt;authors&gt;&lt;author&gt;Song, Xing&lt;/author&gt;&lt;author&gt;Afshar, Askar&lt;/author&gt;&lt;author&gt;Statland, Jeffery&lt;/author&gt;&lt;author&gt;Waitman, Lemuel&lt;/author&gt;&lt;/authors&gt;&lt;/contributors&gt;&lt;titles&gt;&lt;title&gt;Neurologist Care for Amyotrophic Lateral Sclerosis-A utilization and outcome study&lt;/title&gt;&lt;secondary-title&gt;MUSCLE &amp;amp; NERVE&lt;/secondary-title&gt;&lt;/titles&gt;&lt;pages&gt;S61-S61&lt;/pages&gt;&lt;volume&gt;66&lt;/volume&gt;&lt;keywords&gt;&lt;keyword&gt;PCORnet, GPC, GROUSE, ALS&lt;/keyword&gt;&lt;/keywords&gt;&lt;dates&gt;&lt;year&gt;2022&lt;/year&gt;&lt;/dates&gt;&lt;publisher&gt;WILEY 111 RIVER ST, HOBOKEN 07030-5774, NJ USA&lt;/publisher&gt;&lt;isbn&gt;0148-639X&lt;/isbn&gt;&lt;urls&gt;&lt;/urls&gt;&lt;/record&gt;&lt;/Cite&gt;&lt;/EndNote&gt;</w:instrText>
      </w:r>
      <w:r w:rsidRPr="0D963311">
        <w:fldChar w:fldCharType="separate"/>
      </w:r>
      <w:r w:rsidRPr="00980755">
        <w:rPr>
          <w:noProof/>
          <w:vertAlign w:val="superscript"/>
        </w:rPr>
        <w:t>40</w:t>
      </w:r>
      <w:r w:rsidRPr="0D963311">
        <w:fldChar w:fldCharType="end"/>
      </w:r>
      <w:r w:rsidRPr="0D963311">
        <w:t xml:space="preserve">.  </w:t>
      </w:r>
    </w:p>
    <w:p w14:paraId="2DBB82DB" w14:textId="77777777" w:rsidR="006F28D0" w:rsidRDefault="006F28D0" w:rsidP="006F28D0">
      <w:r w:rsidRPr="1A826300">
        <w:rPr>
          <w:b/>
          <w:bCs/>
        </w:rPr>
        <w:t>B.1.1. Greater Plains Collaborative (GPC):</w:t>
      </w:r>
      <w:r w:rsidRPr="1A826300">
        <w:t xml:space="preserve"> </w:t>
      </w:r>
      <w:r>
        <w:t xml:space="preserve">GPC </w:t>
      </w:r>
      <w:r w:rsidRPr="1A826300">
        <w:t xml:space="preserve">is a network of 13 large academic and community health systems which serve more than 30 million patients.  GPC extracts data from hospital EMRs into the </w:t>
      </w:r>
      <w:proofErr w:type="spellStart"/>
      <w:r w:rsidRPr="1A826300">
        <w:t>PCORnet</w:t>
      </w:r>
      <w:proofErr w:type="spellEnd"/>
      <w:r w:rsidRPr="1A826300">
        <w:t xml:space="preserve"> Common Data Platform allowing cross</w:t>
      </w:r>
      <w:r>
        <w:t>-</w:t>
      </w:r>
      <w:r w:rsidRPr="1A826300">
        <w:t xml:space="preserve">institutional validated data analysis. Data is linked through unidirectional tokenization of personal identifiable information to preserve privacy. </w:t>
      </w:r>
      <w:r w:rsidRPr="002944C3">
        <w:t xml:space="preserve">GPC data have also been successfully linked to claims data using tokenization (Medicare and Medicaid) to supplement EMR records.  This linkage is vital as EMR data may miss key clinical endpoints. In the national Aspirin Dosing: A Patient-Centric Trial Assessing Benefits and Long-term Effectiveness (ADAPTABLE) trial conducted at </w:t>
      </w:r>
      <w:proofErr w:type="spellStart"/>
      <w:r w:rsidRPr="002944C3">
        <w:t>PCORnet</w:t>
      </w:r>
      <w:proofErr w:type="spellEnd"/>
      <w:r w:rsidRPr="002944C3">
        <w:t xml:space="preserve"> sites, up to 35% of hospitalizations for stroke or myocardial infarction occurred at health systems</w:t>
      </w:r>
      <w:r w:rsidRPr="1A826300">
        <w:t xml:space="preserve"> outside the enrolling center.</w:t>
      </w:r>
      <w:r>
        <w:fldChar w:fldCharType="begin">
          <w:fldData xml:space="preserve">PEVuZE5vdGU+PENpdGU+PEF1dGhvcj5Kb2huc3RvbjwvQXV0aG9yPjxZZWFyPjIwMTY8L1llYXI+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</w:fldData>
        </w:fldChar>
      </w:r>
      <w:r>
        <w:instrText xml:space="preserve"> ADDIN EN.CITE </w:instrText>
      </w:r>
      <w:r>
        <w:fldChar w:fldCharType="begin">
          <w:fldData xml:space="preserve">PEVuZE5vdGU+PENpdGU+PEF1dGhvcj5Kb2huc3RvbjwvQXV0aG9yPjxZZWFyPjIwMTY8L1llYXI+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</w:fldData>
        </w:fldChar>
      </w:r>
      <w:r>
        <w:instrText xml:space="preserve"> ADDIN EN.CITE.DATA </w:instrText>
      </w:r>
      <w:r>
        <w:fldChar w:fldCharType="end"/>
      </w:r>
      <w:r>
        <w:fldChar w:fldCharType="separate"/>
      </w:r>
      <w:r w:rsidRPr="00980755">
        <w:rPr>
          <w:noProof/>
          <w:vertAlign w:val="superscript"/>
        </w:rPr>
        <w:t>39, 41, 42</w:t>
      </w:r>
      <w:r>
        <w:fldChar w:fldCharType="end"/>
      </w:r>
      <w:r w:rsidRPr="1A826300">
        <w:t xml:space="preserve">  Use of </w:t>
      </w:r>
      <w:r>
        <w:t>claims from the USRDS</w:t>
      </w:r>
      <w:r w:rsidRPr="1A826300">
        <w:t xml:space="preserve"> </w:t>
      </w:r>
      <w:r>
        <w:t>which includes transplant</w:t>
      </w:r>
      <w:r w:rsidRPr="1A826300">
        <w:t xml:space="preserve"> registry data</w:t>
      </w:r>
      <w:r>
        <w:t xml:space="preserve"> from Scientific Registry of Transplant Recipients</w:t>
      </w:r>
      <w:r w:rsidRPr="1A826300">
        <w:t xml:space="preserve"> </w:t>
      </w:r>
      <w:r>
        <w:t xml:space="preserve">(SRTR) linked </w:t>
      </w:r>
      <w:r>
        <w:lastRenderedPageBreak/>
        <w:t>to</w:t>
      </w:r>
      <w:r w:rsidRPr="1A826300">
        <w:t xml:space="preserve"> </w:t>
      </w:r>
      <w:proofErr w:type="spellStart"/>
      <w:r>
        <w:t>PCORnet</w:t>
      </w:r>
      <w:proofErr w:type="spellEnd"/>
      <w:r w:rsidRPr="1A826300">
        <w:t xml:space="preserve"> data will allow for </w:t>
      </w:r>
      <w:r>
        <w:t xml:space="preserve">construction of </w:t>
      </w:r>
      <w:r w:rsidRPr="1A826300">
        <w:t>the most robust and representative transplant cohort ever assembled</w:t>
      </w:r>
      <w:r>
        <w:t>.</w:t>
      </w:r>
    </w:p>
    <w:p w14:paraId="0D97E660" w14:textId="77777777" w:rsidR="006F28D0" w:rsidRDefault="006F28D0" w:rsidP="006F28D0">
      <w:r w:rsidRPr="1A826300">
        <w:rPr>
          <w:b/>
          <w:bCs/>
        </w:rPr>
        <w:t>B.1.2. Computable phenotypes:</w:t>
      </w:r>
      <w:r w:rsidRPr="1A826300">
        <w:t xml:space="preserve"> The </w:t>
      </w:r>
      <w:proofErr w:type="spellStart"/>
      <w:r w:rsidRPr="1A826300">
        <w:t>PCORnet</w:t>
      </w:r>
      <w:proofErr w:type="spellEnd"/>
      <w:r w:rsidRPr="1A826300">
        <w:t xml:space="preserve"> CDM includes diagnoses, laboratory data, and procedures which can be combined into </w:t>
      </w:r>
      <w:r>
        <w:t>“</w:t>
      </w:r>
      <w:r w:rsidRPr="1A826300">
        <w:t>computable phenotypes</w:t>
      </w:r>
      <w:r>
        <w:t>”</w:t>
      </w:r>
      <w:r w:rsidRPr="1A826300">
        <w:t xml:space="preserve"> to identify specific clinical outcomes. These computable phenotypes can be deployed across centers to accurately identify clinical complications without the need for detailed clinical chart review. This study is unique as the integration of SRTR data will allow for robust capture of key outcomes</w:t>
      </w:r>
      <w:r>
        <w:t xml:space="preserve"> (death and graft failure)</w:t>
      </w:r>
      <w:r w:rsidRPr="1A826300">
        <w:t xml:space="preserve"> to </w:t>
      </w:r>
      <w:r>
        <w:t>supplement</w:t>
      </w:r>
      <w:r w:rsidRPr="1A826300">
        <w:t xml:space="preserve"> the computable phenotypes. Prior investigations have noted that the recall and precision of computed phenotypes differ significantly based on the inclusion of specific characteristics (e.g., laboratory values)</w:t>
      </w:r>
      <w:r>
        <w:t>.</w:t>
      </w:r>
      <w:r>
        <w:fldChar w:fldCharType="begin">
          <w:fldData xml:space="preserve">PEVuZE5vdGU+PENpdGU+PEF1dGhvcj5OaWNob2xzPC9BdXRob3I+PFllYXI+MjAxMjwvWWVhcj48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</w:fldData>
        </w:fldChar>
      </w:r>
      <w:r>
        <w:instrText xml:space="preserve"> ADDIN EN.CITE </w:instrText>
      </w:r>
      <w:r>
        <w:fldChar w:fldCharType="begin">
          <w:fldData xml:space="preserve">PEVuZE5vdGU+PENpdGU+PEF1dGhvcj5OaWNob2xzPC9BdXRob3I+PFllYXI+MjAxMjwvWWVhcj48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</w:fldData>
        </w:fldChar>
      </w:r>
      <w:r>
        <w:instrText xml:space="preserve"> ADDIN EN.CITE.DATA </w:instrText>
      </w:r>
      <w:r>
        <w:fldChar w:fldCharType="end"/>
      </w:r>
      <w:r>
        <w:fldChar w:fldCharType="separate"/>
      </w:r>
      <w:r w:rsidRPr="00980755">
        <w:rPr>
          <w:noProof/>
          <w:vertAlign w:val="superscript"/>
        </w:rPr>
        <w:t>43-45</w:t>
      </w:r>
      <w:r>
        <w:fldChar w:fldCharType="end"/>
      </w:r>
      <w:r w:rsidRPr="1A826300">
        <w:t xml:space="preserve"> This project will improve the posttransplant </w:t>
      </w:r>
      <w:r>
        <w:t>c</w:t>
      </w:r>
      <w:r w:rsidRPr="1A826300">
        <w:t xml:space="preserve">omputable </w:t>
      </w:r>
      <w:r>
        <w:t>p</w:t>
      </w:r>
      <w:r w:rsidRPr="1A826300">
        <w:t>henotypes developed using health claims data in CISTEM1 (e.g. infection, malignancy, rejection) by incorporating laboratory values, problem list</w:t>
      </w:r>
      <w:r>
        <w:t>s</w:t>
      </w:r>
      <w:r w:rsidRPr="1A826300">
        <w:t>, and inpatient pharmac</w:t>
      </w:r>
      <w:r>
        <w:t xml:space="preserve">eutical administration data </w:t>
      </w:r>
      <w:r w:rsidRPr="1A826300">
        <w:t xml:space="preserve">available through </w:t>
      </w:r>
      <w:proofErr w:type="spellStart"/>
      <w:r w:rsidRPr="1A826300">
        <w:t>PCORNet</w:t>
      </w:r>
      <w:proofErr w:type="spellEnd"/>
      <w:r>
        <w:t xml:space="preserve"> CDM tables supplemented with additional analyses of field defined data as necessary. </w:t>
      </w:r>
    </w:p>
    <w:p w14:paraId="176DAA0C" w14:textId="77777777" w:rsidR="006F28D0" w:rsidRPr="000305D5" w:rsidRDefault="006F28D0" w:rsidP="006F28D0">
      <w:r w:rsidRPr="30F3C1B9">
        <w:rPr>
          <w:b/>
          <w:bCs/>
        </w:rPr>
        <w:t xml:space="preserve">B.1.3 Validation across </w:t>
      </w:r>
      <w:proofErr w:type="spellStart"/>
      <w:r w:rsidRPr="30F3C1B9">
        <w:rPr>
          <w:b/>
          <w:bCs/>
        </w:rPr>
        <w:t>PCORnet</w:t>
      </w:r>
      <w:proofErr w:type="spellEnd"/>
      <w:r w:rsidRPr="30F3C1B9">
        <w:rPr>
          <w:b/>
          <w:bCs/>
        </w:rPr>
        <w:t xml:space="preserve"> sites</w:t>
      </w:r>
      <w:r w:rsidRPr="30F3C1B9">
        <w:t xml:space="preserve">. Although GPC provides a robust, geographically, and ethnically diverse population, the analytic population is limited to 11 transplant programs.  The robust </w:t>
      </w:r>
      <w:proofErr w:type="spellStart"/>
      <w:r w:rsidRPr="30F3C1B9">
        <w:t>PCORNet</w:t>
      </w:r>
      <w:proofErr w:type="spellEnd"/>
      <w:r w:rsidRPr="30F3C1B9">
        <w:t xml:space="preserve"> infrastructure allows models developed in the GPC to be easily validated through data collected in the </w:t>
      </w:r>
      <w:proofErr w:type="spellStart"/>
      <w:r w:rsidRPr="30F3C1B9">
        <w:t>OneFlorida</w:t>
      </w:r>
      <w:proofErr w:type="spellEnd"/>
      <w:r w:rsidRPr="30F3C1B9">
        <w:t xml:space="preserve"> and STAR networks.  Both networks use a consistent tokenization platform for linkage, allowing EMR data to be combined with transplant registry/USRDS datasets. The CDM allows this process to be rapidly deployed, tested, and refined using data from any participating </w:t>
      </w:r>
      <w:proofErr w:type="spellStart"/>
      <w:r w:rsidRPr="30F3C1B9">
        <w:t>PCORnet</w:t>
      </w:r>
      <w:proofErr w:type="spellEnd"/>
      <w:r w:rsidRPr="30F3C1B9">
        <w:t xml:space="preserve"> site.  In addition, once developed, any health system which utilizes the freely available </w:t>
      </w:r>
      <w:proofErr w:type="spellStart"/>
      <w:r w:rsidRPr="30F3C1B9">
        <w:t>PCORNet</w:t>
      </w:r>
      <w:proofErr w:type="spellEnd"/>
      <w:r w:rsidRPr="30F3C1B9">
        <w:t xml:space="preserve"> CDM within its clinical data warehouse infrastructure can utilize the CISTEM2 tools for their patients regardless of their membership in </w:t>
      </w:r>
      <w:proofErr w:type="spellStart"/>
      <w:r w:rsidRPr="30F3C1B9">
        <w:t>PCORnet</w:t>
      </w:r>
      <w:proofErr w:type="spellEnd"/>
      <w:r w:rsidRPr="30F3C1B9">
        <w:t xml:space="preserve">. </w:t>
      </w:r>
    </w:p>
    <w:p w14:paraId="65215889" w14:textId="77777777" w:rsidR="006F28D0" w:rsidRPr="00EE2D56" w:rsidRDefault="006F28D0" w:rsidP="006F28D0">
      <w:r w:rsidRPr="0D963311">
        <w:rPr>
          <w:b/>
          <w:bCs/>
        </w:rPr>
        <w:t>B.2. Machine Learning for Dynamic Modeling</w:t>
      </w:r>
      <w:r w:rsidRPr="0D963311">
        <w:t>.</w:t>
      </w:r>
      <w:r w:rsidRPr="0D963311">
        <w:rPr>
          <w:b/>
          <w:bCs/>
        </w:rPr>
        <w:t xml:space="preserve"> </w:t>
      </w:r>
      <w:r w:rsidRPr="0D963311">
        <w:t xml:space="preserve">We will leverage a variety of state-of-art statistical and ML models designed to analyze longitudinal data (i.e., temporal-aware machine learning models) to not only dynamically incorporate time-varying covariates and exposures </w:t>
      </w:r>
      <w:proofErr w:type="gramStart"/>
      <w:r w:rsidRPr="0D963311">
        <w:t>so as to</w:t>
      </w:r>
      <w:proofErr w:type="gramEnd"/>
      <w:r w:rsidRPr="0D963311">
        <w:t xml:space="preserve"> make robust rolling predictions for outcomes of interest, but also identify optimal treatment sequences with respect to health or condition states, latent or manifested. </w:t>
      </w:r>
    </w:p>
    <w:p w14:paraId="4B4E793A" w14:textId="77777777" w:rsidR="006F28D0" w:rsidRDefault="006F28D0" w:rsidP="006F28D0">
      <w:r w:rsidRPr="1A826300">
        <w:rPr>
          <w:b/>
          <w:bCs/>
        </w:rPr>
        <w:t xml:space="preserve">B.2.1. Dynamic Prediction. </w:t>
      </w:r>
      <w:r w:rsidRPr="1A826300">
        <w:t>In CISTEM</w:t>
      </w:r>
      <w:r>
        <w:t>1</w:t>
      </w:r>
      <w:r w:rsidRPr="1A826300">
        <w:t xml:space="preserve"> as well as majority of the existing literature, predictions are often made at a single time point (i.e., at the time of transplantation) based on data at baseline, without continuously updating over time as more information about patient’s </w:t>
      </w:r>
      <w:r>
        <w:t>clinical course</w:t>
      </w:r>
      <w:r w:rsidRPr="1A826300">
        <w:t xml:space="preserve"> is collected and made available. Such models are also called “offline learning” models, which often fail to capture important time-varying information </w:t>
      </w:r>
      <w:r>
        <w:t>(e.g. rejection, infection) resulting in</w:t>
      </w:r>
      <w:r w:rsidRPr="1A826300">
        <w:t xml:space="preserve"> less accurate outcome predictions. In contrast, </w:t>
      </w:r>
      <w:r>
        <w:t>ML</w:t>
      </w:r>
      <w:r w:rsidRPr="1A826300">
        <w:t xml:space="preserve"> algorithms inherently support “online learning” or “incremental learning” models, which dynamically adapt to new data without forgetting existing knowledge. In particular, we will leverage two state-of-the-art learning techniques: </w:t>
      </w:r>
      <w:r>
        <w:t>a</w:t>
      </w:r>
      <w:r w:rsidRPr="1A826300">
        <w:t>) Landmark Boosted Tree Model (LMBT)</w:t>
      </w:r>
      <w:r>
        <w:fldChar w:fldCharType="begin"/>
      </w:r>
      <w:r>
        <w:instrText xml:space="preserve"> ADDIN EN.CITE &lt;EndNote&gt;&lt;Cite&gt;&lt;Author&gt;Song&lt;/Author&gt;&lt;Year&gt;2020&lt;/Year&gt;&lt;RecNum&gt;41&lt;/RecNum&gt;&lt;DisplayText&gt;&lt;style face="superscript"&gt;46&lt;/style&gt;&lt;/DisplayText&gt;&lt;record&gt;&lt;rec-number&gt;41&lt;/rec-number&gt;&lt;foreign-keys&gt;&lt;key app="EN" db-id="d2xfar5w0e5pvee9aagxfda5r9wa0razw9se" timestamp="1673971938"&gt;41&lt;/key&gt;&lt;/foreign-keys&gt;&lt;ref-type name="Journal Article"&gt;17&lt;/ref-type&gt;&lt;contributors&gt;&lt;authors&gt;&lt;author&gt;Song, Xing&lt;/author&gt;&lt;author&gt;Waitman, Lemuel Russ&lt;/author&gt;&lt;author&gt;Yu, Alan Sl&lt;/author&gt;&lt;author&gt;Robbins, David C.&lt;/author&gt;&lt;author&gt;Hu, Yong&lt;/author&gt;&lt;author&gt;Liu, Mei&lt;/author&gt;&lt;/authors&gt;&lt;/contributors&gt;&lt;titles&gt;&lt;title&gt;Longitudinal Risk Prediction of Chronic Kidney Disease in Diabetic Patients using Temporal-Enhanced Gradient Boosting Machine: Retrospective Cohort Study&lt;/title&gt;&lt;secondary-title&gt;JMIR Medical Informatics&lt;/secondary-title&gt;&lt;/titles&gt;&lt;periodical&gt;&lt;full-title&gt;JMIR Medical Informatics&lt;/full-title&gt;&lt;/periodical&gt;&lt;pages&gt;e15510&lt;/pages&gt;&lt;volume&gt;8&lt;/volume&gt;&lt;number&gt;1&lt;/number&gt;&lt;keywords&gt;&lt;keyword&gt;landmark boosting&lt;/keyword&gt;&lt;/keywords&gt;&lt;dates&gt;&lt;year&gt;2020&lt;/year&gt;&lt;/dates&gt;&lt;publisher&gt;JMIR Publications Inc.&lt;/publisher&gt;&lt;isbn&gt;2291-9694&lt;/isbn&gt;&lt;urls&gt;&lt;related-urls&gt;&lt;url&gt;https://dx.doi.org/10.2196/15510&lt;/url&gt;&lt;/related-urls&gt;&lt;/urls&gt;&lt;electronic-resource-num&gt;10.2196/15510&lt;/electronic-resource-num&gt;&lt;/record&gt;&lt;/Cite&gt;&lt;/EndNote&gt;</w:instrText>
      </w:r>
      <w:r>
        <w:fldChar w:fldCharType="separate"/>
      </w:r>
      <w:r w:rsidRPr="00980755">
        <w:rPr>
          <w:noProof/>
          <w:vertAlign w:val="superscript"/>
        </w:rPr>
        <w:t>46</w:t>
      </w:r>
      <w:r>
        <w:fldChar w:fldCharType="end"/>
      </w:r>
      <w:r>
        <w:t>;</w:t>
      </w:r>
      <w:r w:rsidRPr="1A826300">
        <w:t xml:space="preserve"> </w:t>
      </w:r>
      <w:r>
        <w:t>and b</w:t>
      </w:r>
      <w:r w:rsidRPr="1A826300">
        <w:t>) Functional Joint Model (FJM)</w:t>
      </w:r>
      <w:r w:rsidRPr="007E4519">
        <w:t xml:space="preserve"> </w:t>
      </w:r>
      <w:r>
        <w:fldChar w:fldCharType="begin">
          <w:fldData xml:space="preserve">PEVuZE5vdGU+PENpdGU+PEF1dGhvcj5SYXluYXVkPC9BdXRob3I+PFllYXI+MjAyMTwvWWVhcj48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==
</w:fldData>
        </w:fldChar>
      </w:r>
      <w:r>
        <w:instrText xml:space="preserve"> ADDIN EN.CITE </w:instrText>
      </w:r>
      <w:r>
        <w:fldChar w:fldCharType="begin">
          <w:fldData xml:space="preserve">PEVuZE5vdGU+PENpdGU+PEF1dGhvcj5SYXluYXVkPC9BdXRob3I+PFllYXI+MjAyMTwvWWVhcj48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==
</w:fldData>
        </w:fldChar>
      </w:r>
      <w:r>
        <w:instrText xml:space="preserve"> ADDIN EN.CITE.DATA </w:instrText>
      </w:r>
      <w:r>
        <w:fldChar w:fldCharType="end"/>
      </w:r>
      <w:r>
        <w:fldChar w:fldCharType="separate"/>
      </w:r>
      <w:r w:rsidRPr="00980755">
        <w:rPr>
          <w:noProof/>
          <w:vertAlign w:val="superscript"/>
        </w:rPr>
        <w:t>47-49</w:t>
      </w:r>
      <w:r>
        <w:fldChar w:fldCharType="end"/>
      </w:r>
      <w:r>
        <w:t>.</w:t>
      </w:r>
      <w:r w:rsidRPr="1A826300">
        <w:t xml:space="preserve"> FJM semi-parametrically modeled joint likelihood of longitudinal prognostic factors with time-to-event survival outcome, show</w:t>
      </w:r>
      <w:r>
        <w:t>ing</w:t>
      </w:r>
      <w:r w:rsidRPr="1A826300">
        <w:t xml:space="preserve"> promise in predicting kidney allograft failure, chronic kidney disease progression, and Alzheimer disease cognitiv</w:t>
      </w:r>
      <w:r>
        <w:t>e function decline.</w:t>
      </w:r>
      <w:r>
        <w:fldChar w:fldCharType="begin">
          <w:fldData xml:space="preserve">PEVuZE5vdGU+PENpdGU+PEF1dGhvcj5MaTwvQXV0aG9yPjxZZWFyPjIwMTk8L1llYXI+PFJlY051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</w:fldData>
        </w:fldChar>
      </w:r>
      <w:r>
        <w:instrText xml:space="preserve"> ADDIN EN.CITE </w:instrText>
      </w:r>
      <w:r>
        <w:fldChar w:fldCharType="begin">
          <w:fldData xml:space="preserve">PEVuZE5vdGU+PENpdGU+PEF1dGhvcj5MaTwvQXV0aG9yPjxZZWFyPjIwMTk8L1llYXI+PFJlY051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</w:fldData>
        </w:fldChar>
      </w:r>
      <w:r>
        <w:instrText xml:space="preserve"> ADDIN EN.CITE.DATA </w:instrText>
      </w:r>
      <w:r>
        <w:fldChar w:fldCharType="end"/>
      </w:r>
      <w:r>
        <w:fldChar w:fldCharType="separate"/>
      </w:r>
      <w:r w:rsidRPr="00980755">
        <w:rPr>
          <w:noProof/>
          <w:vertAlign w:val="superscript"/>
        </w:rPr>
        <w:t>47-51</w:t>
      </w:r>
      <w:r>
        <w:fldChar w:fldCharType="end"/>
      </w:r>
      <w:r w:rsidRPr="1A826300">
        <w:t xml:space="preserve"> LMBT is a non-parametric tree-based boosting model which can enhance prediction over time by introducing a robust way to incorporate high-dimensional and time-varying factors.</w:t>
      </w:r>
      <w:r>
        <w:fldChar w:fldCharType="begin"/>
      </w:r>
      <w:r>
        <w:instrText xml:space="preserve"> ADDIN EN.CITE &lt;EndNote&gt;&lt;Cite&gt;&lt;Author&gt;Song&lt;/Author&gt;&lt;Year&gt;2020&lt;/Year&gt;&lt;RecNum&gt;41&lt;/RecNum&gt;&lt;DisplayText&gt;&lt;style face="superscript"&gt;46&lt;/style&gt;&lt;/DisplayText&gt;&lt;record&gt;&lt;rec-number&gt;41&lt;/rec-number&gt;&lt;foreign-keys&gt;&lt;key app="EN" db-id="d2xfar5w0e5pvee9aagxfda5r9wa0razw9se" timestamp="1673971938"&gt;41&lt;/key&gt;&lt;/foreign-keys&gt;&lt;ref-type name="Journal Article"&gt;17&lt;/ref-type&gt;&lt;contributors&gt;&lt;authors&gt;&lt;author&gt;Song, Xing&lt;/author&gt;&lt;author&gt;Waitman, Lemuel Russ&lt;/author&gt;&lt;author&gt;Yu, Alan Sl&lt;/author&gt;&lt;author&gt;Robbins, David C.&lt;/author&gt;&lt;author&gt;Hu, Yong&lt;/author&gt;&lt;author&gt;Liu, Mei&lt;/author&gt;&lt;/authors&gt;&lt;/contributors&gt;&lt;titles&gt;&lt;title&gt;Longitudinal Risk Prediction of Chronic Kidney Disease in Diabetic Patients using Temporal-Enhanced Gradient Boosting Machine: Retrospective Cohort Study&lt;/title&gt;&lt;secondary-title&gt;JMIR Medical Informatics&lt;/secondary-title&gt;&lt;/titles&gt;&lt;periodical&gt;&lt;full-title&gt;JMIR Medical Informatics&lt;/full-title&gt;&lt;/periodical&gt;&lt;pages&gt;e15510&lt;/pages&gt;&lt;volume&gt;8&lt;/volume&gt;&lt;number&gt;1&lt;/number&gt;&lt;keywords&gt;&lt;keyword&gt;landmark boosting&lt;/keyword&gt;&lt;/keywords&gt;&lt;dates&gt;&lt;year&gt;2020&lt;/year&gt;&lt;/dates&gt;&lt;publisher&gt;JMIR Publications Inc.&lt;/publisher&gt;&lt;isbn&gt;2291-9694&lt;/isbn&gt;&lt;urls&gt;&lt;related-urls&gt;&lt;url&gt;https://dx.doi.org/10.2196/15510&lt;/url&gt;&lt;/related-urls&gt;&lt;/urls&gt;&lt;electronic-resource-num&gt;10.2196/15510&lt;/electronic-resource-num&gt;&lt;/record&gt;&lt;/Cite&gt;&lt;/EndNote&gt;</w:instrText>
      </w:r>
      <w:r>
        <w:fldChar w:fldCharType="separate"/>
      </w:r>
      <w:r w:rsidRPr="00980755">
        <w:rPr>
          <w:noProof/>
          <w:vertAlign w:val="superscript"/>
        </w:rPr>
        <w:t>46</w:t>
      </w:r>
      <w:r>
        <w:fldChar w:fldCharType="end"/>
      </w:r>
      <w:r w:rsidRPr="1A826300">
        <w:t xml:space="preserve">        </w:t>
      </w:r>
    </w:p>
    <w:p w14:paraId="1C8D90C5" w14:textId="77777777" w:rsidR="006F28D0" w:rsidRDefault="006F28D0" w:rsidP="006F28D0">
      <w:r w:rsidRPr="1A826300">
        <w:rPr>
          <w:b/>
          <w:bCs/>
        </w:rPr>
        <w:t xml:space="preserve">B.2.2. Dynamic Treatment Regimes. </w:t>
      </w:r>
      <w:r w:rsidRPr="1A826300">
        <w:t>Dynamic treatment regimens (DTRs), alternatively named as dynamic treatment policies</w:t>
      </w:r>
      <w:r>
        <w:t>,</w:t>
      </w:r>
      <w:r>
        <w:fldChar w:fldCharType="begin"/>
      </w:r>
      <w:r>
        <w:instrText xml:space="preserve"> ADDIN EN.CITE &lt;EndNote&gt;&lt;Cite&gt;&lt;Author&gt;Lunceford&lt;/Author&gt;&lt;Year&gt;2002&lt;/Year&gt;&lt;RecNum&gt;109&lt;/RecNum&gt;&lt;DisplayText&gt;&lt;style face="superscript"&gt;52&lt;/style&gt;&lt;/DisplayText&gt;&lt;record&gt;&lt;rec-number&gt;109&lt;/rec-number&gt;&lt;foreign-keys&gt;&lt;key app="EN" db-id="d2xfar5w0e5pvee9aagxfda5r9wa0razw9se" timestamp="1678163104"&gt;109&lt;/key&gt;&lt;/foreign-keys&gt;&lt;ref-type name="Journal Article"&gt;17&lt;/ref-type&gt;&lt;contributors&gt;&lt;authors&gt;&lt;author&gt;Lunceford, J. K.&lt;/author&gt;&lt;author&gt;Davidian, M.&lt;/author&gt;&lt;author&gt;Tsiatis, A. A.&lt;/author&gt;&lt;/authors&gt;&lt;/contributors&gt;&lt;auth-address&gt;Merck Research Laboratories, Rahway, New Jersey 07065-0900, USA. jared_lunceford@merck.com&lt;/auth-address&gt;&lt;titles&gt;&lt;title&gt;Estimation of survival distributions of treatment policies in two-stage randomization designs in clinical trials&lt;/title&gt;&lt;secondary-title&gt;Biometrics&lt;/secondary-title&gt;&lt;/titles&gt;&lt;periodical&gt;&lt;full-title&gt;Biometrics&lt;/full-title&gt;&lt;/periodical&gt;&lt;pages&gt;48-57&lt;/pages&gt;&lt;volume&gt;58&lt;/volume&gt;&lt;number&gt;1&lt;/number&gt;&lt;keywords&gt;&lt;keyword&gt;DTR, dynamic treatment policy, two-stage&lt;/keyword&gt;&lt;/keywords&gt;&lt;dates&gt;&lt;year&gt;2002&lt;/year&gt;&lt;pub-dates&gt;&lt;date&gt;Mar&lt;/date&gt;&lt;/pub-dates&gt;&lt;/dates&gt;&lt;isbn&gt;0006-341X (Print)&amp;#xD;0006-341x&lt;/isbn&gt;&lt;accession-num&gt;11890326&lt;/accession-num&gt;&lt;urls&gt;&lt;/urls&gt;&lt;electronic-resource-num&gt;10.1111/j.0006-341x.2002.00048.x&lt;/electronic-resource-num&gt;&lt;remote-database-provider&gt;NLM&lt;/remote-database-provider&gt;&lt;language&gt;eng&lt;/language&gt;&lt;/record&gt;&lt;/Cite&gt;&lt;/EndNote&gt;</w:instrText>
      </w:r>
      <w:r>
        <w:fldChar w:fldCharType="separate"/>
      </w:r>
      <w:r w:rsidRPr="00980755">
        <w:rPr>
          <w:noProof/>
          <w:vertAlign w:val="superscript"/>
        </w:rPr>
        <w:t>52</w:t>
      </w:r>
      <w:r>
        <w:fldChar w:fldCharType="end"/>
      </w:r>
      <w:r w:rsidRPr="1A826300">
        <w:t xml:space="preserve"> adaptive interventions</w:t>
      </w:r>
      <w:r>
        <w:t>,</w:t>
      </w:r>
      <w:r>
        <w:fldChar w:fldCharType="begin"/>
      </w:r>
      <w:r>
        <w:instrText xml:space="preserve"> ADDIN EN.CITE &lt;EndNote&gt;&lt;Cite&gt;&lt;Author&gt;Almirall&lt;/Author&gt;&lt;Year&gt;2016&lt;/Year&gt;&lt;RecNum&gt;110&lt;/RecNum&gt;&lt;DisplayText&gt;&lt;style face="superscript"&gt;53&lt;/style&gt;&lt;/DisplayText&gt;&lt;record&gt;&lt;rec-number&gt;110&lt;/rec-number&gt;&lt;foreign-keys&gt;&lt;key app="EN" db-id="d2xfar5w0e5pvee9aagxfda5r9wa0razw9se" timestamp="1678163187"&gt;110&lt;/key&gt;&lt;/foreign-keys&gt;&lt;ref-type name="Journal Article"&gt;17&lt;/ref-type&gt;&lt;contributors&gt;&lt;authors&gt;&lt;author&gt;Almirall, D.&lt;/author&gt;&lt;author&gt;Chronis-Tuscano, A.&lt;/author&gt;&lt;/authors&gt;&lt;/contributors&gt;&lt;auth-address&gt;a Survey Research Center, Institute for Social Research , University of Michigan.&amp;#xD;b Department of Psychology , University of Maryland , College Park.&lt;/auth-address&gt;&lt;titles&gt;&lt;title&gt;Adaptive Interventions in Child and Adolescent Mental Health&lt;/title&gt;&lt;secondary-title&gt;J Clin Child Adolesc Psychol&lt;/secondary-title&gt;&lt;/titles&gt;&lt;periodical&gt;&lt;full-title&gt;J Clin Child Adolesc Psychol&lt;/full-title&gt;&lt;/periodical&gt;&lt;pages&gt;383-95&lt;/pages&gt;&lt;volume&gt;45&lt;/volume&gt;&lt;number&gt;4&lt;/number&gt;&lt;edition&gt;20160616&lt;/edition&gt;&lt;keywords&gt;&lt;keyword&gt;DTR, adaptive intervention&lt;/keyword&gt;&lt;/keywords&gt;&lt;dates&gt;&lt;year&gt;2016&lt;/year&gt;&lt;pub-dates&gt;&lt;date&gt;Jul-Aug&lt;/date&gt;&lt;/pub-dates&gt;&lt;/dates&gt;&lt;isbn&gt;1537-4416 (Print)&amp;#xD;1537-4416&lt;/isbn&gt;&lt;accession-num&gt;27310565&lt;/accession-num&gt;&lt;urls&gt;&lt;/urls&gt;&lt;custom2&gt;PMC4930370&lt;/custom2&gt;&lt;custom6&gt;NIHMS784403&lt;/custom6&gt;&lt;electronic-resource-num&gt;10.1080/15374416.2016.1152555&lt;/electronic-resource-num&gt;&lt;remote-database-provider&gt;NLM&lt;/remote-database-provider&gt;&lt;language&gt;eng&lt;/language&gt;&lt;/record&gt;&lt;/Cite&gt;&lt;/EndNote&gt;</w:instrText>
      </w:r>
      <w:r>
        <w:fldChar w:fldCharType="separate"/>
      </w:r>
      <w:r w:rsidRPr="00980755">
        <w:rPr>
          <w:noProof/>
          <w:vertAlign w:val="superscript"/>
        </w:rPr>
        <w:t>53</w:t>
      </w:r>
      <w:r>
        <w:fldChar w:fldCharType="end"/>
      </w:r>
      <w:r w:rsidRPr="1A826300">
        <w:t xml:space="preserve"> or adaptive treatment strategies,</w:t>
      </w:r>
      <w:r>
        <w:fldChar w:fldCharType="begin"/>
      </w:r>
      <w:r>
        <w:instrText xml:space="preserve"> ADDIN EN.CITE &lt;EndNote&gt;&lt;Cite&gt;&lt;Author&gt;Lavori&lt;/Author&gt;&lt;Year&gt;2008&lt;/Year&gt;&lt;RecNum&gt;111&lt;/RecNum&gt;&lt;DisplayText&gt;&lt;style face="superscript"&gt;54&lt;/style&gt;&lt;/DisplayText&gt;&lt;record&gt;&lt;rec-number&gt;111&lt;/rec-number&gt;&lt;foreign-keys&gt;&lt;key app="EN" db-id="d2xfar5w0e5pvee9aagxfda5r9wa0razw9se" timestamp="1678163273"&gt;111&lt;/key&gt;&lt;/foreign-keys&gt;&lt;ref-type name="Journal Article"&gt;17&lt;/ref-type&gt;&lt;contributors&gt;&lt;authors&gt;&lt;author&gt;Lavori, P. W.&lt;/author&gt;&lt;author&gt;Dawson, R.&lt;/author&gt;&lt;/authors&gt;&lt;/contributors&gt;&lt;auth-address&gt;Department of Health Research and Policy, Stanford University School of Medicine, Stanford, California 94305-5405, USA. lavori@stanford.edu&lt;/auth-address&gt;&lt;titles&gt;&lt;title&gt;Adaptive treatment strategies in chronic disease&lt;/title&gt;&lt;secondary-title&gt;Annu Rev Med&lt;/secondary-title&gt;&lt;/titles&gt;&lt;periodical&gt;&lt;full-title&gt;Annu Rev Med&lt;/full-title&gt;&lt;/periodical&gt;&lt;pages&gt;443-53&lt;/pages&gt;&lt;volume&gt;59&lt;/volume&gt;&lt;keywords&gt;&lt;keyword&gt;DTR, adaptive treatment strategies&lt;/keyword&gt;&lt;/keywords&gt;&lt;dates&gt;&lt;year&gt;2008&lt;/year&gt;&lt;/dates&gt;&lt;isbn&gt;0066-4219 (Print)&amp;#xD;0066-4219&lt;/isbn&gt;&lt;accession-num&gt;17914924&lt;/accession-num&gt;&lt;urls&gt;&lt;/urls&gt;&lt;custom2&gt;PMC2739674&lt;/custom2&gt;&lt;custom6&gt;NIHMS114821&lt;/custom6&gt;&lt;electronic-resource-num&gt;10.1146/annurev.med.59.062606.122232&lt;/electronic-resource-num&gt;&lt;remote-database-provider&gt;NLM&lt;/remote-database-provider&gt;&lt;language&gt;eng&lt;/language&gt;&lt;/record&gt;&lt;/Cite&gt;&lt;/EndNote&gt;</w:instrText>
      </w:r>
      <w:r>
        <w:fldChar w:fldCharType="separate"/>
      </w:r>
      <w:r w:rsidRPr="00980755">
        <w:rPr>
          <w:noProof/>
          <w:vertAlign w:val="superscript"/>
        </w:rPr>
        <w:t>54</w:t>
      </w:r>
      <w:r>
        <w:fldChar w:fldCharType="end"/>
      </w:r>
      <w:r w:rsidRPr="1A826300">
        <w:t xml:space="preserve"> provide a new paradigm to automate the process of developing new effective treatment regimens for individual patients with long-term care.</w:t>
      </w:r>
      <w:r w:rsidRPr="00F0354C">
        <w:t xml:space="preserve"> </w:t>
      </w:r>
      <w:r>
        <w:fldChar w:fldCharType="begin">
          <w:fldData xml:space="preserve">PEVuZE5vdGU+PENpdGU+PEF1dGhvcj5DaGFrcmFib3J0eTwvQXV0aG9yPjxZZWFyPjIwMTQ8L1ll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</w:fldData>
        </w:fldChar>
      </w:r>
      <w:r>
        <w:instrText xml:space="preserve"> ADDIN EN.CITE </w:instrText>
      </w:r>
      <w:r>
        <w:fldChar w:fldCharType="begin">
          <w:fldData xml:space="preserve">PEVuZE5vdGU+PENpdGU+PEF1dGhvcj5DaGFrcmFib3J0eTwvQXV0aG9yPjxZZWFyPjIwMTQ8L1ll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</w:fldData>
        </w:fldChar>
      </w:r>
      <w:r>
        <w:instrText xml:space="preserve"> ADDIN EN.CITE.DATA </w:instrText>
      </w:r>
      <w:r>
        <w:fldChar w:fldCharType="end"/>
      </w:r>
      <w:r>
        <w:fldChar w:fldCharType="separate"/>
      </w:r>
      <w:r w:rsidRPr="00980755">
        <w:rPr>
          <w:noProof/>
          <w:vertAlign w:val="superscript"/>
        </w:rPr>
        <w:t>45, 55</w:t>
      </w:r>
      <w:r>
        <w:fldChar w:fldCharType="end"/>
      </w:r>
      <w:r w:rsidRPr="1A826300">
        <w:t xml:space="preserve"> A DTR is composed of a sequence of decision rules to determine the course of actions (e.g., treatment type, drug dosage, or re-examination timing) at a time point according to the current health status and prior treatment history of an </w:t>
      </w:r>
      <w:r w:rsidRPr="1A826300">
        <w:lastRenderedPageBreak/>
        <w:t xml:space="preserve">individual patient. Unlike traditional randomized controlled trials that are mainly used as an evaluative tool for confirming the efficacy of a newly developed treatment, DTRs are tailored for generating new scientific hypotheses and developing optimal treatments across or within groups of patients. We will adopt </w:t>
      </w:r>
      <w:r>
        <w:t>two</w:t>
      </w:r>
      <w:r w:rsidRPr="1A826300">
        <w:t xml:space="preserve"> types of well-established methods for modeling DTR: </w:t>
      </w:r>
      <w:r>
        <w:t>a</w:t>
      </w:r>
      <w:r w:rsidRPr="1A826300">
        <w:t>) Reinforcement Learning (RL)</w:t>
      </w:r>
      <w:r>
        <w:fldChar w:fldCharType="begin">
          <w:fldData xml:space="preserve">PEVuZE5vdGU+PENpdGU+PEF1dGhvcj5BbnphYmkgWmFkZWg8L0F1dGhvcj48WWVhcj4yMDIzPC9Z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=
</w:fldData>
        </w:fldChar>
      </w:r>
      <w:r>
        <w:instrText xml:space="preserve"> ADDIN EN.CITE </w:instrText>
      </w:r>
      <w:r>
        <w:fldChar w:fldCharType="begin">
          <w:fldData xml:space="preserve">PEVuZE5vdGU+PENpdGU+PEF1dGhvcj5BbnphYmkgWmFkZWg8L0F1dGhvcj48WWVhcj4yMDIzPC9Z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=
</w:fldData>
        </w:fldChar>
      </w:r>
      <w:r>
        <w:instrText xml:space="preserve"> ADDIN EN.CITE.DATA </w:instrText>
      </w:r>
      <w:r>
        <w:fldChar w:fldCharType="end"/>
      </w:r>
      <w:r>
        <w:fldChar w:fldCharType="separate"/>
      </w:r>
      <w:r w:rsidRPr="00980755">
        <w:rPr>
          <w:noProof/>
          <w:vertAlign w:val="superscript"/>
        </w:rPr>
        <w:t>56</w:t>
      </w:r>
      <w:r>
        <w:fldChar w:fldCharType="end"/>
      </w:r>
      <w:r w:rsidRPr="1A826300">
        <w:t xml:space="preserve"> or Markov Decision Process (MDP)</w:t>
      </w:r>
      <w:r>
        <w:fldChar w:fldCharType="begin"/>
      </w:r>
      <w:r>
        <w:instrText xml:space="preserve"> ADDIN EN.CITE &lt;EndNote&gt;&lt;Cite&gt;&lt;Author&gt;Chao Yu&lt;/Author&gt;&lt;Year&gt;2020&lt;/Year&gt;&lt;RecNum&gt;24&lt;/RecNum&gt;&lt;DisplayText&gt;&lt;style face="superscript"&gt;57&lt;/style&gt;&lt;/DisplayText&gt;&lt;record&gt;&lt;rec-number&gt;24&lt;/rec-number&gt;&lt;foreign-keys&gt;&lt;key app="EN" db-id="d2xfar5w0e5pvee9aagxfda5r9wa0razw9se" timestamp="1673333587"&gt;24&lt;/key&gt;&lt;/foreign-keys&gt;&lt;ref-type name="Journal Article"&gt;17&lt;/ref-type&gt;&lt;contributors&gt;&lt;authors&gt;&lt;author&gt;Chao Yu, Jiming Liu,Fellow, IEEE, and Shamim Nemati&lt;/author&gt;&lt;/authors&gt;&lt;/contributors&gt;&lt;titles&gt;&lt;title&gt;Reinforcement Learning in Healthcare: A Survey&lt;/title&gt;&lt;secondary-title&gt;arXiv pre-print server&lt;/secondary-title&gt;&lt;/titles&gt;&lt;periodical&gt;&lt;full-title&gt;arXiv pre-print server&lt;/full-title&gt;&lt;/periodical&gt;&lt;keywords&gt;&lt;keyword&gt;slr, reinforcement learning in healthcare&lt;/keyword&gt;&lt;/keywords&gt;&lt;dates&gt;&lt;year&gt;2020&lt;/year&gt;&lt;/dates&gt;&lt;urls&gt;&lt;related-urls&gt;&lt;url&gt;https://dx.doi.org/10.48550/arxiv.1908.08796&lt;/url&gt;&lt;/related-urls&gt;&lt;/urls&gt;&lt;electronic-resource-num&gt;10.48550/arxiv.1908.08796&lt;/electronic-resource-num&gt;&lt;/record&gt;&lt;/Cite&gt;&lt;/EndNote&gt;</w:instrText>
      </w:r>
      <w:r>
        <w:fldChar w:fldCharType="separate"/>
      </w:r>
      <w:r w:rsidRPr="00980755">
        <w:rPr>
          <w:noProof/>
          <w:vertAlign w:val="superscript"/>
        </w:rPr>
        <w:t>57</w:t>
      </w:r>
      <w:r>
        <w:fldChar w:fldCharType="end"/>
      </w:r>
      <w:r>
        <w:t>; and b</w:t>
      </w:r>
      <w:r w:rsidRPr="1A826300">
        <w:t>) marginal structural model (MSM)</w:t>
      </w:r>
      <w:r>
        <w:t>.</w:t>
      </w:r>
      <w:r>
        <w:fldChar w:fldCharType="begin"/>
      </w:r>
      <w:r>
        <w:instrText xml:space="preserve"> ADDIN EN.CITE &lt;EndNote&gt;&lt;Cite&gt;&lt;Author&gt;Robins&lt;/Author&gt;&lt;Year&gt;2000&lt;/Year&gt;&lt;RecNum&gt;112&lt;/RecNum&gt;&lt;DisplayText&gt;&lt;style face="superscript"&gt;58&lt;/style&gt;&lt;/DisplayText&gt;&lt;record&gt;&lt;rec-number&gt;112&lt;/rec-number&gt;&lt;foreign-keys&gt;&lt;key app="EN" db-id="d2xfar5w0e5pvee9aagxfda5r9wa0razw9se" timestamp="1678163686"&gt;112&lt;/key&gt;&lt;/foreign-keys&gt;&lt;ref-type name="Journal Article"&gt;17&lt;/ref-type&gt;&lt;contributors&gt;&lt;authors&gt;&lt;author&gt;Robins, J. M.&lt;/author&gt;&lt;author&gt;Hernán, M. A.&lt;/author&gt;&lt;author&gt;Brumback, B.&lt;/author&gt;&lt;/authors&gt;&lt;/contributors&gt;&lt;auth-address&gt;Department of Epidemiology, Harvard School of Public Health, Boston, MA 02115, USA.&lt;/auth-address&gt;&lt;titles&gt;&lt;title&gt;Marginal structural models and causal inference in epidemiology&lt;/title&gt;&lt;secondary-title&gt;Epidemiology&lt;/secondary-title&gt;&lt;/titles&gt;&lt;periodical&gt;&lt;full-title&gt;Epidemiology&lt;/full-title&gt;&lt;/periodical&gt;&lt;pages&gt;550-60&lt;/pages&gt;&lt;volume&gt;11&lt;/volume&gt;&lt;number&gt;5&lt;/number&gt;&lt;keywords&gt;&lt;keyword&gt;marginal structural model, causl inference&lt;/keyword&gt;&lt;/keywords&gt;&lt;dates&gt;&lt;year&gt;2000&lt;/year&gt;&lt;pub-dates&gt;&lt;date&gt;Sep&lt;/date&gt;&lt;/pub-dates&gt;&lt;/dates&gt;&lt;isbn&gt;1044-3983 (Print)&amp;#xD;1044-3983&lt;/isbn&gt;&lt;accession-num&gt;10955408&lt;/accession-num&gt;&lt;urls&gt;&lt;/urls&gt;&lt;electronic-resource-num&gt;10.1097/00001648-200009000-00011&lt;/electronic-resource-num&gt;&lt;remote-database-provider&gt;NLM&lt;/remote-database-provider&gt;&lt;language&gt;eng&lt;/language&gt;&lt;/record&gt;&lt;/Cite&gt;&lt;/EndNote&gt;</w:instrText>
      </w:r>
      <w:r>
        <w:fldChar w:fldCharType="separate"/>
      </w:r>
      <w:r w:rsidRPr="00980755">
        <w:rPr>
          <w:noProof/>
          <w:vertAlign w:val="superscript"/>
        </w:rPr>
        <w:t>58</w:t>
      </w:r>
      <w:r>
        <w:fldChar w:fldCharType="end"/>
      </w:r>
      <w:r>
        <w:t xml:space="preserve"> </w:t>
      </w:r>
      <w:r w:rsidRPr="1A826300">
        <w:t>The parametric G-formula and MSM are both statistical methods widely used in causal inference for effectively controlling for time-varying confounding and uncovering direct treatment effects, which are the dominating methods used for DTR applications for the past decade.</w:t>
      </w:r>
      <w:r>
        <w:fldChar w:fldCharType="begin"/>
      </w:r>
      <w:r>
        <w:instrText xml:space="preserve"> ADDIN EN.CITE &lt;EndNote&gt;&lt;Cite&gt;&lt;Author&gt;Mahar&lt;/Author&gt;&lt;Year&gt;2021&lt;/Year&gt;&lt;RecNum&gt;28&lt;/RecNum&gt;&lt;DisplayText&gt;&lt;style face="superscript"&gt;59&lt;/style&gt;&lt;/DisplayText&gt;&lt;record&gt;&lt;rec-number&gt;28&lt;/rec-number&gt;&lt;foreign-keys&gt;&lt;key app="EN" db-id="d2xfar5w0e5pvee9aagxfda5r9wa0razw9se" timestamp="1673334159"&gt;28&lt;/key&gt;&lt;/foreign-keys&gt;&lt;ref-type name="Journal Article"&gt;17&lt;/ref-type&gt;&lt;contributors&gt;&lt;authors&gt;&lt;author&gt;Mahar, Robert K.&lt;/author&gt;&lt;author&gt;McGuinness, Myra B.&lt;/author&gt;&lt;author&gt;Chakraborty, Bibhas&lt;/author&gt;&lt;author&gt;Carlin, John B.&lt;/author&gt;&lt;author&gt;Ijzerman, Maarten J.&lt;/author&gt;&lt;author&gt;Simpson, Julie A.&lt;/author&gt;&lt;/authors&gt;&lt;/contributors&gt;&lt;titles&gt;&lt;title&gt;A scoping review of studies using observational data to optimise dynamic treatment regimens&lt;/title&gt;&lt;secondary-title&gt;BMC Medical Research Methodology&lt;/secondary-title&gt;&lt;/titles&gt;&lt;periodical&gt;&lt;full-title&gt;BMC Medical Research Methodology&lt;/full-title&gt;&lt;/periodical&gt;&lt;volume&gt;21&lt;/volume&gt;&lt;number&gt;1&lt;/number&gt;&lt;keywords&gt;&lt;keyword&gt;slr, DTR&lt;/keyword&gt;&lt;/keywords&gt;&lt;dates&gt;&lt;year&gt;2021&lt;/year&gt;&lt;/dates&gt;&lt;publisher&gt;Springer Science and Business Media LLC&lt;/publisher&gt;&lt;isbn&gt;1471-2288&lt;/isbn&gt;&lt;urls&gt;&lt;related-urls&gt;&lt;url&gt;https://dx.doi.org/10.1186/s12874-021-01211-2&lt;/url&gt;&lt;/related-urls&gt;&lt;/urls&gt;&lt;electronic-resource-num&gt;10.1186/s12874-021-01211-2&lt;/electronic-resource-num&gt;&lt;/record&gt;&lt;/Cite&gt;&lt;/EndNote&gt;</w:instrText>
      </w:r>
      <w:r>
        <w:fldChar w:fldCharType="separate"/>
      </w:r>
      <w:r w:rsidRPr="00980755">
        <w:rPr>
          <w:noProof/>
          <w:vertAlign w:val="superscript"/>
        </w:rPr>
        <w:t>59</w:t>
      </w:r>
      <w:r>
        <w:fldChar w:fldCharType="end"/>
      </w:r>
      <w:r w:rsidRPr="1A826300">
        <w:t xml:space="preserve"> However, MSM </w:t>
      </w:r>
      <w:r>
        <w:t>is</w:t>
      </w:r>
      <w:r w:rsidRPr="1A826300">
        <w:t xml:space="preserve"> restricted to pre-defined treatment sequences, while RL/MDP could allow more exploratory search for generating new hypotheses on optimal treatment strategies over time</w:t>
      </w:r>
      <w:r>
        <w:t>, an approach</w:t>
      </w:r>
      <w:r w:rsidRPr="1A826300">
        <w:t xml:space="preserve"> gain</w:t>
      </w:r>
      <w:r>
        <w:t>ing</w:t>
      </w:r>
      <w:r w:rsidRPr="1A826300">
        <w:t xml:space="preserve"> increasing attention, especially for cancer</w:t>
      </w:r>
      <w:r>
        <w:fldChar w:fldCharType="begin">
          <w:fldData xml:space="preserve">PEVuZE5vdGU+PENpdGU+PEF1dGhvcj5EaWNrZXJtYW48L0F1dGhvcj48WWVhcj4yMDE5PC9ZZWFy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</w:fldData>
        </w:fldChar>
      </w:r>
      <w:r>
        <w:instrText xml:space="preserve"> ADDIN EN.CITE </w:instrText>
      </w:r>
      <w:r>
        <w:fldChar w:fldCharType="begin">
          <w:fldData xml:space="preserve">PEVuZE5vdGU+PENpdGU+PEF1dGhvcj5EaWNrZXJtYW48L0F1dGhvcj48WWVhcj4yMDE5PC9ZZWFy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</w:fldData>
        </w:fldChar>
      </w:r>
      <w:r>
        <w:instrText xml:space="preserve"> ADDIN EN.CITE.DATA </w:instrText>
      </w:r>
      <w:r>
        <w:fldChar w:fldCharType="end"/>
      </w:r>
      <w:r>
        <w:fldChar w:fldCharType="separate"/>
      </w:r>
      <w:r w:rsidRPr="00980755">
        <w:rPr>
          <w:noProof/>
          <w:vertAlign w:val="superscript"/>
        </w:rPr>
        <w:t>60, 61</w:t>
      </w:r>
      <w:r>
        <w:fldChar w:fldCharType="end"/>
      </w:r>
      <w:r w:rsidRPr="1A826300">
        <w:t xml:space="preserve"> and sepsis treatments.</w:t>
      </w:r>
      <w:r>
        <w:fldChar w:fldCharType="begin"/>
      </w:r>
      <w:r>
        <w:instrText xml:space="preserve"> ADDIN EN.CITE &lt;EndNote&gt;&lt;Cite&gt;&lt;Author&gt;Komorowski&lt;/Author&gt;&lt;Year&gt;2018&lt;/Year&gt;&lt;RecNum&gt;23&lt;/RecNum&gt;&lt;DisplayText&gt;&lt;style face="superscript"&gt;62&lt;/style&gt;&lt;/DisplayText&gt;&lt;record&gt;&lt;rec-number&gt;23&lt;/rec-number&gt;&lt;foreign-keys&gt;&lt;key app="EN" db-id="d2xfar5w0e5pvee9aagxfda5r9wa0razw9se" timestamp="1673333028"&gt;23&lt;/key&gt;&lt;/foreign-keys&gt;&lt;ref-type name="Journal Article"&gt;17&lt;/ref-type&gt;&lt;contributors&gt;&lt;authors&gt;&lt;author&gt;Komorowski, Matthieu&lt;/author&gt;&lt;author&gt;Celi, Leo A.&lt;/author&gt;&lt;author&gt;Badawi, Omar&lt;/author&gt;&lt;author&gt;Gordon, Anthony C.&lt;/author&gt;&lt;author&gt;Faisal, A. Aldo&lt;/author&gt;&lt;/authors&gt;&lt;/contributors&gt;&lt;titles&gt;&lt;title&gt;The Artificial Intelligence Clinician learns optimal treatment strategies for sepsis in intensive care&lt;/title&gt;&lt;secondary-title&gt;Nature Medicine&lt;/secondary-title&gt;&lt;/titles&gt;&lt;periodical&gt;&lt;full-title&gt;Nature Medicine&lt;/full-title&gt;&lt;/periodical&gt;&lt;pages&gt;1716-1720&lt;/pages&gt;&lt;volume&gt;24&lt;/volume&gt;&lt;number&gt;11&lt;/number&gt;&lt;keywords&gt;&lt;keyword&gt;DTR, RL, sepsis&lt;/keyword&gt;&lt;/keywords&gt;&lt;dates&gt;&lt;year&gt;2018&lt;/year&gt;&lt;/dates&gt;&lt;publisher&gt;Springer Science and Business Media LLC&lt;/publisher&gt;&lt;isbn&gt;1078-8956&lt;/isbn&gt;&lt;urls&gt;&lt;related-urls&gt;&lt;url&gt;https://dx.doi.org/10.1038/s41591-018-0213-5&lt;/url&gt;&lt;/related-urls&gt;&lt;/urls&gt;&lt;electronic-resource-num&gt;10.1038/s41591-018-0213-5&lt;/electronic-resource-num&gt;&lt;/record&gt;&lt;/Cite&gt;&lt;/EndNote&gt;</w:instrText>
      </w:r>
      <w:r>
        <w:fldChar w:fldCharType="separate"/>
      </w:r>
      <w:r w:rsidRPr="00980755">
        <w:rPr>
          <w:noProof/>
          <w:vertAlign w:val="superscript"/>
        </w:rPr>
        <w:t>62</w:t>
      </w:r>
      <w:r>
        <w:fldChar w:fldCharType="end"/>
      </w:r>
      <w:r w:rsidRPr="1A826300">
        <w:t xml:space="preserve"> Nonetheless, to the best of our knowledge, both methods have yet to be effectively utilized to address DTR problem for </w:t>
      </w:r>
      <w:r>
        <w:t>KT</w:t>
      </w:r>
      <w:r w:rsidRPr="1A826300">
        <w:t xml:space="preserve"> patient</w:t>
      </w:r>
      <w:r>
        <w:t>s such as the optimal strategy for management of patients with DGF who remain AR-free at one year.</w:t>
      </w:r>
    </w:p>
    <w:p w14:paraId="369558C8" w14:textId="77777777" w:rsidR="006E3C29" w:rsidRDefault="006E3C29" w:rsidP="006F28D0"/>
    <w:p w14:paraId="7DF7A237" w14:textId="77777777" w:rsidR="006F28D0" w:rsidRDefault="006F28D0" w:rsidP="006F28D0">
      <w:pPr>
        <w:spacing w:line="240" w:lineRule="exact"/>
        <w:outlineLvl w:val="0"/>
        <w:rPr>
          <w:rFonts w:cs="Arial"/>
          <w:b/>
        </w:rPr>
      </w:pPr>
      <w:r>
        <w:rPr>
          <w:rFonts w:cs="Arial"/>
          <w:b/>
        </w:rPr>
        <w:t>C. APPROACH</w:t>
      </w:r>
      <w:r w:rsidRPr="00555ADD">
        <w:rPr>
          <w:noProof/>
        </w:rPr>
        <w:t xml:space="preserve"> </w:t>
      </w:r>
    </w:p>
    <w:p w14:paraId="20171137" w14:textId="77777777" w:rsidR="006F28D0" w:rsidRDefault="006F28D0" w:rsidP="006F28D0">
      <w:pPr>
        <w:rPr>
          <w:rFonts w:cs="Arial"/>
        </w:rPr>
      </w:pPr>
      <w:r w:rsidRPr="0D963311">
        <w:rPr>
          <w:rFonts w:cs="Arial"/>
          <w:b/>
          <w:bCs/>
        </w:rPr>
        <w:t>C1. Integration of national transplant registry, electronic medical records and claims data.</w:t>
      </w:r>
      <w:r>
        <w:br/>
      </w:r>
      <w:r w:rsidRPr="0D963311">
        <w:rPr>
          <w:rFonts w:cs="Arial"/>
          <w:b/>
          <w:bCs/>
          <w:u w:val="single"/>
        </w:rPr>
        <w:t>C.1.1. The Scientific Registry of Transplant Recipients (SRTR) Registry</w:t>
      </w:r>
      <w:r w:rsidRPr="0D963311">
        <w:rPr>
          <w:rFonts w:cs="Arial"/>
          <w:b/>
          <w:bCs/>
        </w:rPr>
        <w:t>.</w:t>
      </w:r>
      <w:r w:rsidRPr="0D963311">
        <w:rPr>
          <w:rFonts w:cs="Arial"/>
        </w:rPr>
        <w:t xml:space="preserve"> The SRTR registry collects clinical and demographic data for all patients listed for and receiving organ transplants in the United States. In addition, the SRTR collects deceased and living donor data. Post-transplant follow-up regarding AR, graft function and patient survival is collected at 6 and 12 months after transplant and then annually.</w:t>
      </w:r>
      <w:r w:rsidRPr="0D963311">
        <w:rPr>
          <w:rFonts w:cs="Arial"/>
        </w:rPr>
        <w:fldChar w:fldCharType="begin">
          <w:fldData xml:space="preserve">PEVuZE5vdGU+PENpdGU+PEF1dGhvcj5EaWNraW5zb248L0F1dGhvcj48WWVhcj4yMDA0PC9ZZWFy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</w:fldData>
        </w:fldChar>
      </w:r>
      <w:r>
        <w:rPr>
          <w:rFonts w:cs="Arial"/>
        </w:rPr>
        <w:instrText xml:space="preserve"> ADDIN EN.CITE </w:instrText>
      </w:r>
      <w:r>
        <w:rPr>
          <w:rFonts w:cs="Arial"/>
        </w:rPr>
        <w:fldChar w:fldCharType="begin">
          <w:fldData xml:space="preserve">PEVuZE5vdGU+PENpdGU+PEF1dGhvcj5EaWNraW5zb248L0F1dGhvcj48WWVhcj4yMDA0PC9ZZWFy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</w:fldData>
        </w:fldChar>
      </w:r>
      <w:r>
        <w:rPr>
          <w:rFonts w:cs="Arial"/>
        </w:rPr>
        <w:instrText xml:space="preserve"> ADDIN EN.CITE.DATA </w:instrText>
      </w:r>
      <w:r>
        <w:rPr>
          <w:rFonts w:cs="Arial"/>
        </w:rPr>
      </w:r>
      <w:r>
        <w:rPr>
          <w:rFonts w:cs="Arial"/>
        </w:rPr>
        <w:fldChar w:fldCharType="end"/>
      </w:r>
      <w:r w:rsidRPr="0D963311">
        <w:rPr>
          <w:rFonts w:cs="Arial"/>
        </w:rPr>
      </w:r>
      <w:r w:rsidRPr="0D963311">
        <w:rPr>
          <w:rFonts w:cs="Arial"/>
        </w:rPr>
        <w:fldChar w:fldCharType="separate"/>
      </w:r>
      <w:r w:rsidRPr="00980755">
        <w:rPr>
          <w:rFonts w:cs="Arial"/>
          <w:noProof/>
          <w:vertAlign w:val="superscript"/>
        </w:rPr>
        <w:t>63</w:t>
      </w:r>
      <w:r w:rsidRPr="0D963311">
        <w:rPr>
          <w:rFonts w:cs="Arial"/>
        </w:rPr>
        <w:fldChar w:fldCharType="end"/>
      </w:r>
      <w:r w:rsidRPr="0D963311">
        <w:rPr>
          <w:rFonts w:cs="Arial"/>
        </w:rPr>
        <w:t xml:space="preserve"> </w:t>
      </w:r>
    </w:p>
    <w:tbl>
      <w:tblPr>
        <w:tblpPr w:leftFromText="187" w:rightFromText="187" w:vertAnchor="text" w:horzAnchor="margin" w:tblpXSpec="right" w:tblpY="68"/>
        <w:tblOverlap w:val="never"/>
        <w:tblW w:w="5171" w:type="dxa"/>
        <w:tblLook w:val="04A0" w:firstRow="1" w:lastRow="0" w:firstColumn="1" w:lastColumn="0" w:noHBand="0" w:noVBand="1"/>
      </w:tblPr>
      <w:tblGrid>
        <w:gridCol w:w="3170"/>
        <w:gridCol w:w="1101"/>
        <w:gridCol w:w="900"/>
      </w:tblGrid>
      <w:tr w:rsidR="006F28D0" w:rsidRPr="00DA457F" w14:paraId="7B5384AF" w14:textId="77777777" w:rsidTr="002814B5">
        <w:trPr>
          <w:trHeight w:val="20"/>
        </w:trPr>
        <w:tc>
          <w:tcPr>
            <w:tcW w:w="5171" w:type="dxa"/>
            <w:gridSpan w:val="3"/>
            <w:tcBorders>
              <w:top w:val="single" w:sz="8" w:space="0" w:color="808080" w:themeColor="background1" w:themeShade="80"/>
              <w:left w:val="single" w:sz="8" w:space="0" w:color="auto"/>
              <w:bottom w:val="single" w:sz="8" w:space="0" w:color="808080" w:themeColor="background1" w:themeShade="80"/>
              <w:right w:val="single" w:sz="8" w:space="0" w:color="808080" w:themeColor="background1" w:themeShade="80"/>
            </w:tcBorders>
            <w:shd w:val="clear" w:color="auto" w:fill="FFFFFF" w:themeFill="background1"/>
            <w:noWrap/>
          </w:tcPr>
          <w:p w14:paraId="2FFC40ED" w14:textId="77777777" w:rsidR="006F28D0" w:rsidRPr="00DA457F" w:rsidRDefault="006F28D0" w:rsidP="002814B5">
            <w:pPr>
              <w:rPr>
                <w:rFonts w:cs="Arial"/>
                <w:b/>
                <w:bCs/>
                <w:color w:val="FFFFFF"/>
                <w:sz w:val="16"/>
                <w:szCs w:val="16"/>
              </w:rPr>
            </w:pPr>
            <w:r>
              <w:rPr>
                <w:rFonts w:cs="Arial"/>
                <w:b/>
                <w:bCs/>
                <w:sz w:val="16"/>
                <w:szCs w:val="16"/>
              </w:rPr>
              <w:t>Table 1. Number of KT Recipients across Participating Sites</w:t>
            </w:r>
          </w:p>
        </w:tc>
      </w:tr>
      <w:tr w:rsidR="006F28D0" w:rsidRPr="00DA457F" w14:paraId="5EAEB62C" w14:textId="77777777" w:rsidTr="002814B5">
        <w:trPr>
          <w:trHeight w:val="20"/>
        </w:trPr>
        <w:tc>
          <w:tcPr>
            <w:tcW w:w="3170" w:type="dxa"/>
            <w:tcBorders>
              <w:top w:val="single" w:sz="8" w:space="0" w:color="808080" w:themeColor="background1" w:themeShade="80"/>
              <w:left w:val="single" w:sz="8" w:space="0" w:color="auto"/>
              <w:bottom w:val="single" w:sz="8" w:space="0" w:color="808080" w:themeColor="background1" w:themeShade="80"/>
              <w:right w:val="single" w:sz="8" w:space="0" w:color="808080" w:themeColor="background1" w:themeShade="80"/>
            </w:tcBorders>
            <w:shd w:val="clear" w:color="auto" w:fill="000000" w:themeFill="text1"/>
            <w:noWrap/>
            <w:vAlign w:val="center"/>
          </w:tcPr>
          <w:p w14:paraId="4E161D71" w14:textId="77777777" w:rsidR="006F28D0" w:rsidRPr="0D963311" w:rsidRDefault="006F28D0" w:rsidP="002814B5">
            <w:pPr>
              <w:rPr>
                <w:rFonts w:cs="Arial"/>
                <w:b/>
                <w:bCs/>
                <w:color w:val="FFFFFF" w:themeColor="background1"/>
                <w:sz w:val="16"/>
                <w:szCs w:val="16"/>
              </w:rPr>
            </w:pPr>
            <w:r w:rsidRPr="0D963311">
              <w:rPr>
                <w:rFonts w:cs="Arial"/>
                <w:b/>
                <w:bCs/>
                <w:color w:val="FFFFFF" w:themeColor="background1"/>
                <w:sz w:val="16"/>
                <w:szCs w:val="16"/>
              </w:rPr>
              <w:t xml:space="preserve">Transplant Hospital/ Health System </w:t>
            </w:r>
          </w:p>
        </w:tc>
        <w:tc>
          <w:tcPr>
            <w:tcW w:w="1101" w:type="dxa"/>
            <w:tcBorders>
              <w:top w:val="single" w:sz="8" w:space="0" w:color="808080" w:themeColor="background1" w:themeShade="80"/>
              <w:left w:val="nil"/>
              <w:bottom w:val="single" w:sz="8" w:space="0" w:color="808080" w:themeColor="background1" w:themeShade="80"/>
              <w:right w:val="single" w:sz="4" w:space="0" w:color="auto"/>
            </w:tcBorders>
            <w:shd w:val="clear" w:color="auto" w:fill="000000" w:themeFill="text1"/>
            <w:noWrap/>
            <w:vAlign w:val="center"/>
          </w:tcPr>
          <w:p w14:paraId="4174593C" w14:textId="77777777" w:rsidR="006F28D0" w:rsidRPr="0D963311" w:rsidRDefault="006F28D0" w:rsidP="002814B5">
            <w:pPr>
              <w:jc w:val="center"/>
              <w:rPr>
                <w:rFonts w:cs="Arial"/>
                <w:b/>
                <w:bCs/>
                <w:color w:val="FFFFFF" w:themeColor="background1"/>
                <w:sz w:val="16"/>
                <w:szCs w:val="16"/>
              </w:rPr>
            </w:pPr>
            <w:proofErr w:type="spellStart"/>
            <w:r w:rsidRPr="0D963311">
              <w:rPr>
                <w:rFonts w:cs="Arial"/>
                <w:b/>
                <w:bCs/>
                <w:color w:val="FFFFFF" w:themeColor="background1"/>
                <w:sz w:val="16"/>
                <w:szCs w:val="16"/>
              </w:rPr>
              <w:t>PCORnet</w:t>
            </w:r>
            <w:proofErr w:type="spellEnd"/>
            <w:r w:rsidRPr="0D963311">
              <w:rPr>
                <w:rFonts w:cs="Arial"/>
                <w:b/>
                <w:bCs/>
                <w:color w:val="FFFFFF" w:themeColor="background1"/>
                <w:sz w:val="16"/>
                <w:szCs w:val="16"/>
              </w:rPr>
              <w:t xml:space="preserve"> CRN</w:t>
            </w:r>
          </w:p>
        </w:tc>
        <w:tc>
          <w:tcPr>
            <w:tcW w:w="900" w:type="dxa"/>
            <w:tcBorders>
              <w:top w:val="single" w:sz="8" w:space="0" w:color="808080" w:themeColor="background1" w:themeShade="80"/>
              <w:left w:val="single" w:sz="4" w:space="0" w:color="auto"/>
              <w:bottom w:val="single" w:sz="8" w:space="0" w:color="808080" w:themeColor="background1" w:themeShade="80"/>
              <w:right w:val="single" w:sz="8" w:space="0" w:color="808080" w:themeColor="background1" w:themeShade="80"/>
            </w:tcBorders>
            <w:shd w:val="clear" w:color="auto" w:fill="000000" w:themeFill="text1"/>
            <w:vAlign w:val="center"/>
          </w:tcPr>
          <w:p w14:paraId="27901CD4" w14:textId="77777777" w:rsidR="006F28D0" w:rsidRPr="0D963311" w:rsidRDefault="006F28D0" w:rsidP="002814B5">
            <w:pPr>
              <w:jc w:val="center"/>
              <w:rPr>
                <w:rFonts w:cs="Arial"/>
                <w:b/>
                <w:bCs/>
                <w:color w:val="FFFFFF" w:themeColor="background1"/>
                <w:sz w:val="16"/>
                <w:szCs w:val="16"/>
              </w:rPr>
            </w:pPr>
            <w:r w:rsidRPr="0D963311">
              <w:rPr>
                <w:rFonts w:cs="Arial"/>
                <w:b/>
                <w:bCs/>
                <w:color w:val="FFFFFF" w:themeColor="background1"/>
                <w:sz w:val="16"/>
                <w:szCs w:val="16"/>
              </w:rPr>
              <w:t>#KTx 2012-2</w:t>
            </w:r>
            <w:r>
              <w:rPr>
                <w:rFonts w:cs="Arial"/>
                <w:b/>
                <w:bCs/>
                <w:color w:val="FFFFFF" w:themeColor="background1"/>
                <w:sz w:val="16"/>
                <w:szCs w:val="16"/>
              </w:rPr>
              <w:t>2</w:t>
            </w:r>
          </w:p>
        </w:tc>
      </w:tr>
      <w:tr w:rsidR="006F28D0" w:rsidRPr="00DA457F" w14:paraId="6C20B697" w14:textId="77777777" w:rsidTr="002814B5">
        <w:trPr>
          <w:trHeight w:val="20"/>
        </w:trPr>
        <w:tc>
          <w:tcPr>
            <w:tcW w:w="3170" w:type="dxa"/>
            <w:tcBorders>
              <w:top w:val="single" w:sz="4" w:space="0" w:color="000000" w:themeColor="text1"/>
              <w:left w:val="single" w:sz="8" w:space="0" w:color="auto"/>
              <w:bottom w:val="single" w:sz="8" w:space="0" w:color="808080" w:themeColor="background1" w:themeShade="80"/>
              <w:right w:val="single" w:sz="8" w:space="0" w:color="808080" w:themeColor="background1" w:themeShade="80"/>
            </w:tcBorders>
            <w:shd w:val="clear" w:color="auto" w:fill="FFFFFF" w:themeFill="background1"/>
            <w:noWrap/>
            <w:vAlign w:val="center"/>
            <w:hideMark/>
          </w:tcPr>
          <w:p w14:paraId="6F8FA8EC" w14:textId="77777777" w:rsidR="006F28D0" w:rsidRPr="00DA457F" w:rsidRDefault="006F28D0" w:rsidP="002814B5">
            <w:pPr>
              <w:contextualSpacing/>
              <w:rPr>
                <w:rFonts w:cs="Arial"/>
                <w:color w:val="000000"/>
                <w:sz w:val="16"/>
                <w:szCs w:val="16"/>
              </w:rPr>
            </w:pPr>
            <w:r w:rsidRPr="0D963311">
              <w:rPr>
                <w:rFonts w:cs="Arial"/>
                <w:sz w:val="16"/>
                <w:szCs w:val="16"/>
              </w:rPr>
              <w:t>University of Missouri (GCC)</w:t>
            </w:r>
          </w:p>
        </w:tc>
        <w:tc>
          <w:tcPr>
            <w:tcW w:w="1101" w:type="dxa"/>
            <w:tcBorders>
              <w:top w:val="single" w:sz="4" w:space="0" w:color="000000" w:themeColor="text1"/>
              <w:left w:val="nil"/>
              <w:bottom w:val="nil"/>
              <w:right w:val="single" w:sz="4" w:space="0" w:color="auto"/>
            </w:tcBorders>
            <w:shd w:val="clear" w:color="auto" w:fill="FFFFFF" w:themeFill="background1"/>
            <w:noWrap/>
            <w:vAlign w:val="center"/>
            <w:hideMark/>
          </w:tcPr>
          <w:p w14:paraId="755057FF" w14:textId="77777777" w:rsidR="006F28D0" w:rsidRPr="00DA457F" w:rsidRDefault="006F28D0" w:rsidP="002814B5">
            <w:pPr>
              <w:contextualSpacing/>
              <w:jc w:val="center"/>
              <w:rPr>
                <w:rFonts w:cs="Arial"/>
                <w:color w:val="000000"/>
                <w:sz w:val="16"/>
                <w:szCs w:val="16"/>
              </w:rPr>
            </w:pPr>
            <w:r w:rsidRPr="0D963311">
              <w:rPr>
                <w:rFonts w:cs="Arial"/>
                <w:color w:val="000000" w:themeColor="text1"/>
                <w:sz w:val="16"/>
                <w:szCs w:val="16"/>
              </w:rPr>
              <w:t>GPC</w:t>
            </w:r>
          </w:p>
        </w:tc>
        <w:tc>
          <w:tcPr>
            <w:tcW w:w="900" w:type="dxa"/>
            <w:tcBorders>
              <w:top w:val="single" w:sz="4" w:space="0" w:color="000000" w:themeColor="text1"/>
              <w:left w:val="single" w:sz="4" w:space="0" w:color="auto"/>
              <w:bottom w:val="nil"/>
              <w:right w:val="single" w:sz="8" w:space="0" w:color="808080" w:themeColor="background1" w:themeShade="80"/>
            </w:tcBorders>
            <w:shd w:val="clear" w:color="auto" w:fill="auto"/>
            <w:noWrap/>
            <w:vAlign w:val="center"/>
            <w:hideMark/>
          </w:tcPr>
          <w:p w14:paraId="264CD1FE" w14:textId="77777777" w:rsidR="006F28D0" w:rsidRPr="00DA457F" w:rsidRDefault="006F28D0" w:rsidP="002814B5">
            <w:pPr>
              <w:contextualSpacing/>
              <w:jc w:val="right"/>
              <w:rPr>
                <w:rFonts w:cs="Arial"/>
                <w:color w:val="000000"/>
                <w:sz w:val="16"/>
                <w:szCs w:val="16"/>
              </w:rPr>
            </w:pPr>
            <w:r w:rsidRPr="0D963311">
              <w:rPr>
                <w:rFonts w:cs="Arial"/>
                <w:color w:val="000000" w:themeColor="text1"/>
                <w:sz w:val="16"/>
                <w:szCs w:val="16"/>
              </w:rPr>
              <w:t>179</w:t>
            </w:r>
          </w:p>
        </w:tc>
      </w:tr>
      <w:tr w:rsidR="006F28D0" w:rsidRPr="00DA457F" w14:paraId="0B237A3C" w14:textId="77777777" w:rsidTr="002814B5">
        <w:trPr>
          <w:trHeight w:val="20"/>
        </w:trPr>
        <w:tc>
          <w:tcPr>
            <w:tcW w:w="3170" w:type="dxa"/>
            <w:tcBorders>
              <w:top w:val="single" w:sz="4" w:space="0" w:color="000000" w:themeColor="text1"/>
              <w:left w:val="single" w:sz="8" w:space="0" w:color="auto"/>
              <w:bottom w:val="single" w:sz="8" w:space="0" w:color="808080" w:themeColor="background1" w:themeShade="80"/>
              <w:right w:val="single" w:sz="8" w:space="0" w:color="808080" w:themeColor="background1" w:themeShade="80"/>
            </w:tcBorders>
            <w:shd w:val="clear" w:color="auto" w:fill="FFFFFF" w:themeFill="background1"/>
            <w:noWrap/>
            <w:vAlign w:val="center"/>
            <w:hideMark/>
          </w:tcPr>
          <w:p w14:paraId="3E09BD56" w14:textId="77777777" w:rsidR="006F28D0" w:rsidRPr="00DA457F" w:rsidRDefault="006F28D0" w:rsidP="002814B5">
            <w:pPr>
              <w:contextualSpacing/>
              <w:rPr>
                <w:rFonts w:cs="Arial"/>
                <w:color w:val="000000"/>
                <w:sz w:val="16"/>
                <w:szCs w:val="16"/>
              </w:rPr>
            </w:pPr>
            <w:r w:rsidRPr="0D963311">
              <w:rPr>
                <w:rFonts w:cs="Arial"/>
                <w:color w:val="000000" w:themeColor="text1"/>
                <w:sz w:val="16"/>
                <w:szCs w:val="16"/>
              </w:rPr>
              <w:t>Allina Health System</w:t>
            </w:r>
          </w:p>
        </w:tc>
        <w:tc>
          <w:tcPr>
            <w:tcW w:w="1101" w:type="dxa"/>
            <w:tcBorders>
              <w:top w:val="single" w:sz="4" w:space="0" w:color="000000" w:themeColor="text1"/>
              <w:left w:val="nil"/>
              <w:bottom w:val="nil"/>
              <w:right w:val="single" w:sz="4" w:space="0" w:color="auto"/>
            </w:tcBorders>
            <w:shd w:val="clear" w:color="auto" w:fill="FFFFFF" w:themeFill="background1"/>
            <w:noWrap/>
            <w:vAlign w:val="center"/>
            <w:hideMark/>
          </w:tcPr>
          <w:p w14:paraId="16B15719" w14:textId="77777777" w:rsidR="006F28D0" w:rsidRPr="00DA457F" w:rsidRDefault="006F28D0" w:rsidP="002814B5">
            <w:pPr>
              <w:contextualSpacing/>
              <w:jc w:val="center"/>
              <w:rPr>
                <w:rFonts w:cs="Arial"/>
                <w:color w:val="000000"/>
                <w:sz w:val="16"/>
                <w:szCs w:val="16"/>
              </w:rPr>
            </w:pPr>
            <w:r w:rsidRPr="0D963311">
              <w:rPr>
                <w:rFonts w:cs="Arial"/>
                <w:color w:val="000000" w:themeColor="text1"/>
                <w:sz w:val="16"/>
                <w:szCs w:val="16"/>
              </w:rPr>
              <w:t>GPC</w:t>
            </w:r>
          </w:p>
        </w:tc>
        <w:tc>
          <w:tcPr>
            <w:tcW w:w="900" w:type="dxa"/>
            <w:tcBorders>
              <w:top w:val="single" w:sz="4" w:space="0" w:color="000000" w:themeColor="text1"/>
              <w:left w:val="single" w:sz="4" w:space="0" w:color="auto"/>
              <w:bottom w:val="nil"/>
              <w:right w:val="single" w:sz="8" w:space="0" w:color="808080" w:themeColor="background1" w:themeShade="80"/>
            </w:tcBorders>
            <w:shd w:val="clear" w:color="auto" w:fill="auto"/>
            <w:noWrap/>
            <w:vAlign w:val="center"/>
            <w:hideMark/>
          </w:tcPr>
          <w:p w14:paraId="2C671F2B" w14:textId="77777777" w:rsidR="006F28D0" w:rsidRPr="00DA457F" w:rsidRDefault="006F28D0" w:rsidP="002814B5">
            <w:pPr>
              <w:contextualSpacing/>
              <w:jc w:val="right"/>
              <w:rPr>
                <w:rFonts w:cs="Arial"/>
                <w:color w:val="000000"/>
                <w:sz w:val="16"/>
                <w:szCs w:val="16"/>
              </w:rPr>
            </w:pPr>
            <w:r w:rsidRPr="0D963311">
              <w:rPr>
                <w:rFonts w:cs="Arial"/>
                <w:color w:val="000000" w:themeColor="text1"/>
                <w:sz w:val="16"/>
                <w:szCs w:val="16"/>
              </w:rPr>
              <w:t>290</w:t>
            </w:r>
          </w:p>
        </w:tc>
      </w:tr>
      <w:tr w:rsidR="006F28D0" w:rsidRPr="00DA457F" w14:paraId="22CCD147" w14:textId="77777777" w:rsidTr="002814B5">
        <w:trPr>
          <w:trHeight w:val="20"/>
        </w:trPr>
        <w:tc>
          <w:tcPr>
            <w:tcW w:w="3170" w:type="dxa"/>
            <w:tcBorders>
              <w:top w:val="single" w:sz="4" w:space="0" w:color="000000" w:themeColor="text1"/>
              <w:left w:val="single" w:sz="8" w:space="0" w:color="auto"/>
              <w:bottom w:val="single" w:sz="8" w:space="0" w:color="808080" w:themeColor="background1" w:themeShade="80"/>
              <w:right w:val="single" w:sz="8" w:space="0" w:color="808080" w:themeColor="background1" w:themeShade="80"/>
            </w:tcBorders>
            <w:shd w:val="clear" w:color="auto" w:fill="FFFFFF" w:themeFill="background1"/>
            <w:noWrap/>
            <w:vAlign w:val="center"/>
            <w:hideMark/>
          </w:tcPr>
          <w:p w14:paraId="6B14F974" w14:textId="77777777" w:rsidR="006F28D0" w:rsidRPr="00DA457F" w:rsidRDefault="006F28D0" w:rsidP="002814B5">
            <w:pPr>
              <w:contextualSpacing/>
              <w:rPr>
                <w:rFonts w:cs="Arial"/>
                <w:color w:val="000000"/>
                <w:sz w:val="16"/>
                <w:szCs w:val="16"/>
              </w:rPr>
            </w:pPr>
            <w:r w:rsidRPr="0D963311">
              <w:rPr>
                <w:rFonts w:cs="Arial"/>
                <w:color w:val="000000" w:themeColor="text1"/>
                <w:sz w:val="16"/>
                <w:szCs w:val="16"/>
              </w:rPr>
              <w:t>Intermountain Healthcare</w:t>
            </w:r>
          </w:p>
        </w:tc>
        <w:tc>
          <w:tcPr>
            <w:tcW w:w="1101" w:type="dxa"/>
            <w:tcBorders>
              <w:top w:val="single" w:sz="4" w:space="0" w:color="000000" w:themeColor="text1"/>
              <w:left w:val="nil"/>
              <w:bottom w:val="nil"/>
              <w:right w:val="single" w:sz="4" w:space="0" w:color="auto"/>
            </w:tcBorders>
            <w:shd w:val="clear" w:color="auto" w:fill="FFFFFF" w:themeFill="background1"/>
            <w:noWrap/>
            <w:vAlign w:val="center"/>
            <w:hideMark/>
          </w:tcPr>
          <w:p w14:paraId="1EB2D70C" w14:textId="77777777" w:rsidR="006F28D0" w:rsidRPr="00DA457F" w:rsidRDefault="006F28D0" w:rsidP="002814B5">
            <w:pPr>
              <w:contextualSpacing/>
              <w:jc w:val="center"/>
              <w:rPr>
                <w:rFonts w:cs="Arial"/>
                <w:color w:val="000000"/>
                <w:sz w:val="16"/>
                <w:szCs w:val="16"/>
              </w:rPr>
            </w:pPr>
            <w:r w:rsidRPr="0D963311">
              <w:rPr>
                <w:rFonts w:cs="Arial"/>
                <w:color w:val="000000" w:themeColor="text1"/>
                <w:sz w:val="16"/>
                <w:szCs w:val="16"/>
              </w:rPr>
              <w:t>GPC</w:t>
            </w:r>
          </w:p>
        </w:tc>
        <w:tc>
          <w:tcPr>
            <w:tcW w:w="900" w:type="dxa"/>
            <w:tcBorders>
              <w:top w:val="single" w:sz="4" w:space="0" w:color="000000" w:themeColor="text1"/>
              <w:left w:val="single" w:sz="4" w:space="0" w:color="auto"/>
              <w:bottom w:val="nil"/>
              <w:right w:val="single" w:sz="8" w:space="0" w:color="808080" w:themeColor="background1" w:themeShade="80"/>
            </w:tcBorders>
            <w:shd w:val="clear" w:color="auto" w:fill="auto"/>
            <w:noWrap/>
            <w:vAlign w:val="center"/>
            <w:hideMark/>
          </w:tcPr>
          <w:p w14:paraId="4DF09D3B" w14:textId="77777777" w:rsidR="006F28D0" w:rsidRPr="00DA457F" w:rsidRDefault="006F28D0" w:rsidP="002814B5">
            <w:pPr>
              <w:contextualSpacing/>
              <w:jc w:val="right"/>
              <w:rPr>
                <w:rFonts w:cs="Arial"/>
                <w:color w:val="000000"/>
                <w:sz w:val="16"/>
                <w:szCs w:val="16"/>
              </w:rPr>
            </w:pPr>
            <w:r w:rsidRPr="0D963311">
              <w:rPr>
                <w:rFonts w:cs="Arial"/>
                <w:color w:val="000000" w:themeColor="text1"/>
                <w:sz w:val="16"/>
                <w:szCs w:val="16"/>
              </w:rPr>
              <w:t>1078</w:t>
            </w:r>
          </w:p>
        </w:tc>
      </w:tr>
      <w:tr w:rsidR="006F28D0" w:rsidRPr="00DA457F" w14:paraId="570CD220" w14:textId="77777777" w:rsidTr="002814B5">
        <w:trPr>
          <w:trHeight w:val="20"/>
        </w:trPr>
        <w:tc>
          <w:tcPr>
            <w:tcW w:w="3170" w:type="dxa"/>
            <w:tcBorders>
              <w:top w:val="single" w:sz="4" w:space="0" w:color="000000" w:themeColor="text1"/>
              <w:left w:val="single" w:sz="8" w:space="0" w:color="auto"/>
              <w:bottom w:val="single" w:sz="8" w:space="0" w:color="808080" w:themeColor="background1" w:themeShade="80"/>
              <w:right w:val="single" w:sz="8" w:space="0" w:color="808080" w:themeColor="background1" w:themeShade="80"/>
            </w:tcBorders>
            <w:shd w:val="clear" w:color="auto" w:fill="FFFFFF" w:themeFill="background1"/>
            <w:noWrap/>
            <w:vAlign w:val="center"/>
            <w:hideMark/>
          </w:tcPr>
          <w:p w14:paraId="26855966" w14:textId="77777777" w:rsidR="006F28D0" w:rsidRPr="00DA457F" w:rsidRDefault="006F28D0" w:rsidP="002814B5">
            <w:pPr>
              <w:contextualSpacing/>
              <w:rPr>
                <w:rFonts w:cs="Arial"/>
                <w:color w:val="000000"/>
                <w:sz w:val="16"/>
                <w:szCs w:val="16"/>
              </w:rPr>
            </w:pPr>
            <w:r w:rsidRPr="0D963311">
              <w:rPr>
                <w:rFonts w:cs="Arial"/>
                <w:color w:val="000000" w:themeColor="text1"/>
                <w:sz w:val="16"/>
                <w:szCs w:val="16"/>
              </w:rPr>
              <w:t>Medical College of Wisconsin</w:t>
            </w:r>
          </w:p>
        </w:tc>
        <w:tc>
          <w:tcPr>
            <w:tcW w:w="1101" w:type="dxa"/>
            <w:tcBorders>
              <w:top w:val="single" w:sz="4" w:space="0" w:color="000000" w:themeColor="text1"/>
              <w:left w:val="nil"/>
              <w:bottom w:val="nil"/>
              <w:right w:val="single" w:sz="4" w:space="0" w:color="auto"/>
            </w:tcBorders>
            <w:shd w:val="clear" w:color="auto" w:fill="FFFFFF" w:themeFill="background1"/>
            <w:noWrap/>
            <w:vAlign w:val="center"/>
            <w:hideMark/>
          </w:tcPr>
          <w:p w14:paraId="64C37844" w14:textId="77777777" w:rsidR="006F28D0" w:rsidRPr="00DA457F" w:rsidRDefault="006F28D0" w:rsidP="002814B5">
            <w:pPr>
              <w:contextualSpacing/>
              <w:jc w:val="center"/>
              <w:rPr>
                <w:rFonts w:cs="Arial"/>
                <w:color w:val="000000"/>
                <w:sz w:val="16"/>
                <w:szCs w:val="16"/>
              </w:rPr>
            </w:pPr>
            <w:r w:rsidRPr="0D963311">
              <w:rPr>
                <w:rFonts w:cs="Arial"/>
                <w:color w:val="000000" w:themeColor="text1"/>
                <w:sz w:val="16"/>
                <w:szCs w:val="16"/>
              </w:rPr>
              <w:t>GPC</w:t>
            </w:r>
          </w:p>
        </w:tc>
        <w:tc>
          <w:tcPr>
            <w:tcW w:w="900" w:type="dxa"/>
            <w:tcBorders>
              <w:top w:val="single" w:sz="4" w:space="0" w:color="000000" w:themeColor="text1"/>
              <w:left w:val="single" w:sz="4" w:space="0" w:color="auto"/>
              <w:bottom w:val="nil"/>
              <w:right w:val="single" w:sz="8" w:space="0" w:color="808080" w:themeColor="background1" w:themeShade="80"/>
            </w:tcBorders>
            <w:shd w:val="clear" w:color="auto" w:fill="auto"/>
            <w:noWrap/>
            <w:vAlign w:val="center"/>
            <w:hideMark/>
          </w:tcPr>
          <w:p w14:paraId="39E9BD38" w14:textId="77777777" w:rsidR="006F28D0" w:rsidRPr="00DA457F" w:rsidRDefault="006F28D0" w:rsidP="002814B5">
            <w:pPr>
              <w:contextualSpacing/>
              <w:jc w:val="right"/>
              <w:rPr>
                <w:rFonts w:cs="Arial"/>
                <w:color w:val="000000"/>
                <w:sz w:val="16"/>
                <w:szCs w:val="16"/>
              </w:rPr>
            </w:pPr>
            <w:r w:rsidRPr="0D963311">
              <w:rPr>
                <w:rFonts w:cs="Arial"/>
                <w:color w:val="000000" w:themeColor="text1"/>
                <w:sz w:val="16"/>
                <w:szCs w:val="16"/>
              </w:rPr>
              <w:t>728</w:t>
            </w:r>
          </w:p>
        </w:tc>
      </w:tr>
      <w:tr w:rsidR="006F28D0" w:rsidRPr="00DA457F" w14:paraId="01B48E63" w14:textId="77777777" w:rsidTr="002814B5">
        <w:trPr>
          <w:trHeight w:val="20"/>
        </w:trPr>
        <w:tc>
          <w:tcPr>
            <w:tcW w:w="3170" w:type="dxa"/>
            <w:tcBorders>
              <w:top w:val="single" w:sz="4" w:space="0" w:color="000000" w:themeColor="text1"/>
              <w:left w:val="single" w:sz="8" w:space="0" w:color="auto"/>
              <w:bottom w:val="single" w:sz="8" w:space="0" w:color="808080" w:themeColor="background1" w:themeShade="80"/>
              <w:right w:val="single" w:sz="8" w:space="0" w:color="808080" w:themeColor="background1" w:themeShade="80"/>
            </w:tcBorders>
            <w:shd w:val="clear" w:color="auto" w:fill="FFFFFF" w:themeFill="background1"/>
            <w:noWrap/>
            <w:vAlign w:val="center"/>
            <w:hideMark/>
          </w:tcPr>
          <w:p w14:paraId="21E60C17" w14:textId="77777777" w:rsidR="006F28D0" w:rsidRPr="00DA457F" w:rsidRDefault="006F28D0" w:rsidP="002814B5">
            <w:pPr>
              <w:contextualSpacing/>
              <w:rPr>
                <w:rFonts w:cs="Arial"/>
                <w:color w:val="000000"/>
                <w:sz w:val="16"/>
                <w:szCs w:val="16"/>
              </w:rPr>
            </w:pPr>
            <w:r w:rsidRPr="0D963311">
              <w:rPr>
                <w:rFonts w:cs="Arial"/>
                <w:sz w:val="16"/>
                <w:szCs w:val="16"/>
              </w:rPr>
              <w:t>University of Iowa</w:t>
            </w:r>
          </w:p>
        </w:tc>
        <w:tc>
          <w:tcPr>
            <w:tcW w:w="1101" w:type="dxa"/>
            <w:tcBorders>
              <w:top w:val="single" w:sz="4" w:space="0" w:color="000000" w:themeColor="text1"/>
              <w:left w:val="nil"/>
              <w:bottom w:val="nil"/>
              <w:right w:val="single" w:sz="4" w:space="0" w:color="auto"/>
            </w:tcBorders>
            <w:shd w:val="clear" w:color="auto" w:fill="FFFFFF" w:themeFill="background1"/>
            <w:noWrap/>
            <w:vAlign w:val="center"/>
            <w:hideMark/>
          </w:tcPr>
          <w:p w14:paraId="116A8881" w14:textId="77777777" w:rsidR="006F28D0" w:rsidRPr="00DA457F" w:rsidRDefault="006F28D0" w:rsidP="002814B5">
            <w:pPr>
              <w:contextualSpacing/>
              <w:jc w:val="center"/>
              <w:rPr>
                <w:rFonts w:cs="Arial"/>
                <w:color w:val="000000"/>
                <w:sz w:val="16"/>
                <w:szCs w:val="16"/>
              </w:rPr>
            </w:pPr>
            <w:r w:rsidRPr="0D963311">
              <w:rPr>
                <w:rFonts w:cs="Arial"/>
                <w:color w:val="000000" w:themeColor="text1"/>
                <w:sz w:val="16"/>
                <w:szCs w:val="16"/>
              </w:rPr>
              <w:t>GPC</w:t>
            </w:r>
          </w:p>
        </w:tc>
        <w:tc>
          <w:tcPr>
            <w:tcW w:w="900" w:type="dxa"/>
            <w:tcBorders>
              <w:top w:val="single" w:sz="4" w:space="0" w:color="000000" w:themeColor="text1"/>
              <w:left w:val="single" w:sz="4" w:space="0" w:color="auto"/>
              <w:bottom w:val="nil"/>
              <w:right w:val="single" w:sz="8" w:space="0" w:color="808080" w:themeColor="background1" w:themeShade="80"/>
            </w:tcBorders>
            <w:shd w:val="clear" w:color="auto" w:fill="auto"/>
            <w:noWrap/>
            <w:vAlign w:val="center"/>
            <w:hideMark/>
          </w:tcPr>
          <w:p w14:paraId="3F036E8B" w14:textId="77777777" w:rsidR="006F28D0" w:rsidRPr="00DA457F" w:rsidRDefault="006F28D0" w:rsidP="002814B5">
            <w:pPr>
              <w:contextualSpacing/>
              <w:jc w:val="right"/>
              <w:rPr>
                <w:rFonts w:cs="Arial"/>
                <w:color w:val="000000"/>
                <w:sz w:val="16"/>
                <w:szCs w:val="16"/>
              </w:rPr>
            </w:pPr>
            <w:r w:rsidRPr="0D963311">
              <w:rPr>
                <w:rFonts w:cs="Arial"/>
                <w:color w:val="000000" w:themeColor="text1"/>
                <w:sz w:val="16"/>
                <w:szCs w:val="16"/>
              </w:rPr>
              <w:t>836</w:t>
            </w:r>
          </w:p>
        </w:tc>
      </w:tr>
      <w:tr w:rsidR="006F28D0" w:rsidRPr="00DA457F" w14:paraId="6608B01D" w14:textId="77777777" w:rsidTr="002814B5">
        <w:trPr>
          <w:trHeight w:val="20"/>
        </w:trPr>
        <w:tc>
          <w:tcPr>
            <w:tcW w:w="3170" w:type="dxa"/>
            <w:tcBorders>
              <w:top w:val="single" w:sz="4" w:space="0" w:color="000000" w:themeColor="text1"/>
              <w:left w:val="single" w:sz="8" w:space="0" w:color="auto"/>
              <w:bottom w:val="single" w:sz="8" w:space="0" w:color="808080" w:themeColor="background1" w:themeShade="80"/>
              <w:right w:val="single" w:sz="8" w:space="0" w:color="808080" w:themeColor="background1" w:themeShade="80"/>
            </w:tcBorders>
            <w:shd w:val="clear" w:color="auto" w:fill="FFFFFF" w:themeFill="background1"/>
            <w:noWrap/>
            <w:vAlign w:val="center"/>
            <w:hideMark/>
          </w:tcPr>
          <w:p w14:paraId="06C70ECF" w14:textId="77777777" w:rsidR="006F28D0" w:rsidRPr="00DA457F" w:rsidRDefault="006F28D0" w:rsidP="002814B5">
            <w:pPr>
              <w:contextualSpacing/>
              <w:rPr>
                <w:rFonts w:cs="Arial"/>
                <w:color w:val="000000"/>
                <w:sz w:val="16"/>
                <w:szCs w:val="16"/>
              </w:rPr>
            </w:pPr>
            <w:r w:rsidRPr="0D963311">
              <w:rPr>
                <w:rFonts w:cs="Arial"/>
                <w:sz w:val="16"/>
                <w:szCs w:val="16"/>
              </w:rPr>
              <w:t>University of Kansas Medical Center</w:t>
            </w:r>
          </w:p>
        </w:tc>
        <w:tc>
          <w:tcPr>
            <w:tcW w:w="1101" w:type="dxa"/>
            <w:tcBorders>
              <w:top w:val="single" w:sz="4" w:space="0" w:color="000000" w:themeColor="text1"/>
              <w:left w:val="nil"/>
              <w:bottom w:val="nil"/>
              <w:right w:val="single" w:sz="4" w:space="0" w:color="auto"/>
            </w:tcBorders>
            <w:shd w:val="clear" w:color="auto" w:fill="FFFFFF" w:themeFill="background1"/>
            <w:noWrap/>
            <w:vAlign w:val="center"/>
            <w:hideMark/>
          </w:tcPr>
          <w:p w14:paraId="1D8FE070" w14:textId="77777777" w:rsidR="006F28D0" w:rsidRPr="00DA457F" w:rsidRDefault="006F28D0" w:rsidP="002814B5">
            <w:pPr>
              <w:contextualSpacing/>
              <w:jc w:val="center"/>
              <w:rPr>
                <w:rFonts w:cs="Arial"/>
                <w:color w:val="000000"/>
                <w:sz w:val="16"/>
                <w:szCs w:val="16"/>
              </w:rPr>
            </w:pPr>
            <w:r w:rsidRPr="0D963311">
              <w:rPr>
                <w:rFonts w:cs="Arial"/>
                <w:color w:val="000000" w:themeColor="text1"/>
                <w:sz w:val="16"/>
                <w:szCs w:val="16"/>
              </w:rPr>
              <w:t>GPC</w:t>
            </w:r>
          </w:p>
        </w:tc>
        <w:tc>
          <w:tcPr>
            <w:tcW w:w="900" w:type="dxa"/>
            <w:tcBorders>
              <w:top w:val="single" w:sz="4" w:space="0" w:color="000000" w:themeColor="text1"/>
              <w:left w:val="single" w:sz="4" w:space="0" w:color="auto"/>
              <w:bottom w:val="nil"/>
              <w:right w:val="single" w:sz="8" w:space="0" w:color="808080" w:themeColor="background1" w:themeShade="80"/>
            </w:tcBorders>
            <w:shd w:val="clear" w:color="auto" w:fill="auto"/>
            <w:noWrap/>
            <w:vAlign w:val="center"/>
            <w:hideMark/>
          </w:tcPr>
          <w:p w14:paraId="33A1ECDD" w14:textId="77777777" w:rsidR="006F28D0" w:rsidRPr="00DA457F" w:rsidRDefault="006F28D0" w:rsidP="002814B5">
            <w:pPr>
              <w:contextualSpacing/>
              <w:jc w:val="right"/>
              <w:rPr>
                <w:rFonts w:cs="Arial"/>
                <w:color w:val="000000"/>
                <w:sz w:val="16"/>
                <w:szCs w:val="16"/>
              </w:rPr>
            </w:pPr>
            <w:r w:rsidRPr="0D963311">
              <w:rPr>
                <w:rFonts w:cs="Arial"/>
                <w:color w:val="000000" w:themeColor="text1"/>
                <w:sz w:val="16"/>
                <w:szCs w:val="16"/>
              </w:rPr>
              <w:t>1383</w:t>
            </w:r>
          </w:p>
        </w:tc>
      </w:tr>
      <w:tr w:rsidR="006F28D0" w:rsidRPr="00DA457F" w14:paraId="566E6F87" w14:textId="77777777" w:rsidTr="002814B5">
        <w:trPr>
          <w:trHeight w:val="20"/>
        </w:trPr>
        <w:tc>
          <w:tcPr>
            <w:tcW w:w="3170" w:type="dxa"/>
            <w:tcBorders>
              <w:top w:val="single" w:sz="4" w:space="0" w:color="000000" w:themeColor="text1"/>
              <w:left w:val="single" w:sz="8" w:space="0" w:color="auto"/>
              <w:bottom w:val="single" w:sz="8" w:space="0" w:color="808080" w:themeColor="background1" w:themeShade="80"/>
              <w:right w:val="single" w:sz="8" w:space="0" w:color="808080" w:themeColor="background1" w:themeShade="80"/>
            </w:tcBorders>
            <w:shd w:val="clear" w:color="auto" w:fill="FFFFFF" w:themeFill="background1"/>
            <w:noWrap/>
            <w:vAlign w:val="center"/>
            <w:hideMark/>
          </w:tcPr>
          <w:p w14:paraId="76593836" w14:textId="77777777" w:rsidR="006F28D0" w:rsidRPr="00DA457F" w:rsidRDefault="006F28D0" w:rsidP="002814B5">
            <w:pPr>
              <w:contextualSpacing/>
              <w:rPr>
                <w:rFonts w:cs="Arial"/>
                <w:color w:val="000000"/>
                <w:sz w:val="16"/>
                <w:szCs w:val="16"/>
              </w:rPr>
            </w:pPr>
            <w:r w:rsidRPr="0D963311">
              <w:rPr>
                <w:rFonts w:cs="Arial"/>
                <w:sz w:val="16"/>
                <w:szCs w:val="16"/>
              </w:rPr>
              <w:t>University of Nebraska Medical Center</w:t>
            </w:r>
          </w:p>
        </w:tc>
        <w:tc>
          <w:tcPr>
            <w:tcW w:w="1101" w:type="dxa"/>
            <w:tcBorders>
              <w:top w:val="single" w:sz="4" w:space="0" w:color="000000" w:themeColor="text1"/>
              <w:left w:val="nil"/>
              <w:bottom w:val="nil"/>
              <w:right w:val="single" w:sz="4" w:space="0" w:color="auto"/>
            </w:tcBorders>
            <w:shd w:val="clear" w:color="auto" w:fill="FFFFFF" w:themeFill="background1"/>
            <w:noWrap/>
            <w:vAlign w:val="center"/>
            <w:hideMark/>
          </w:tcPr>
          <w:p w14:paraId="57CE78E2" w14:textId="77777777" w:rsidR="006F28D0" w:rsidRPr="00DA457F" w:rsidRDefault="006F28D0" w:rsidP="002814B5">
            <w:pPr>
              <w:contextualSpacing/>
              <w:jc w:val="center"/>
              <w:rPr>
                <w:rFonts w:cs="Arial"/>
                <w:color w:val="000000"/>
                <w:sz w:val="16"/>
                <w:szCs w:val="16"/>
              </w:rPr>
            </w:pPr>
            <w:r w:rsidRPr="0D963311">
              <w:rPr>
                <w:rFonts w:cs="Arial"/>
                <w:color w:val="000000" w:themeColor="text1"/>
                <w:sz w:val="16"/>
                <w:szCs w:val="16"/>
              </w:rPr>
              <w:t>GPC</w:t>
            </w:r>
          </w:p>
        </w:tc>
        <w:tc>
          <w:tcPr>
            <w:tcW w:w="900" w:type="dxa"/>
            <w:tcBorders>
              <w:top w:val="single" w:sz="4" w:space="0" w:color="000000" w:themeColor="text1"/>
              <w:left w:val="single" w:sz="4" w:space="0" w:color="auto"/>
              <w:bottom w:val="nil"/>
              <w:right w:val="single" w:sz="8" w:space="0" w:color="808080" w:themeColor="background1" w:themeShade="80"/>
            </w:tcBorders>
            <w:shd w:val="clear" w:color="auto" w:fill="auto"/>
            <w:noWrap/>
            <w:vAlign w:val="center"/>
            <w:hideMark/>
          </w:tcPr>
          <w:p w14:paraId="27006D50" w14:textId="77777777" w:rsidR="006F28D0" w:rsidRPr="00DA457F" w:rsidRDefault="006F28D0" w:rsidP="002814B5">
            <w:pPr>
              <w:contextualSpacing/>
              <w:jc w:val="right"/>
              <w:rPr>
                <w:rFonts w:cs="Arial"/>
                <w:color w:val="000000"/>
                <w:sz w:val="16"/>
                <w:szCs w:val="16"/>
              </w:rPr>
            </w:pPr>
            <w:r w:rsidRPr="0D963311">
              <w:rPr>
                <w:rFonts w:cs="Arial"/>
                <w:color w:val="000000" w:themeColor="text1"/>
                <w:sz w:val="16"/>
                <w:szCs w:val="16"/>
              </w:rPr>
              <w:t>1448</w:t>
            </w:r>
          </w:p>
        </w:tc>
      </w:tr>
      <w:tr w:rsidR="006F28D0" w:rsidRPr="00DA457F" w14:paraId="16BF6672" w14:textId="77777777" w:rsidTr="002814B5">
        <w:trPr>
          <w:trHeight w:val="20"/>
        </w:trPr>
        <w:tc>
          <w:tcPr>
            <w:tcW w:w="3170" w:type="dxa"/>
            <w:tcBorders>
              <w:top w:val="single" w:sz="4" w:space="0" w:color="000000" w:themeColor="text1"/>
              <w:left w:val="single" w:sz="8" w:space="0" w:color="auto"/>
              <w:bottom w:val="single" w:sz="8" w:space="0" w:color="808080" w:themeColor="background1" w:themeShade="80"/>
              <w:right w:val="single" w:sz="8" w:space="0" w:color="808080" w:themeColor="background1" w:themeShade="80"/>
            </w:tcBorders>
            <w:shd w:val="clear" w:color="auto" w:fill="FFFFFF" w:themeFill="background1"/>
            <w:noWrap/>
            <w:vAlign w:val="center"/>
            <w:hideMark/>
          </w:tcPr>
          <w:p w14:paraId="65B9633C" w14:textId="77777777" w:rsidR="006F28D0" w:rsidRPr="00DA457F" w:rsidRDefault="006F28D0" w:rsidP="002814B5">
            <w:pPr>
              <w:contextualSpacing/>
              <w:rPr>
                <w:rFonts w:cs="Arial"/>
                <w:color w:val="000000"/>
                <w:sz w:val="16"/>
                <w:szCs w:val="16"/>
              </w:rPr>
            </w:pPr>
            <w:r w:rsidRPr="0D963311">
              <w:rPr>
                <w:rFonts w:cs="Arial"/>
                <w:sz w:val="16"/>
                <w:szCs w:val="16"/>
              </w:rPr>
              <w:t>University of Utah</w:t>
            </w:r>
          </w:p>
        </w:tc>
        <w:tc>
          <w:tcPr>
            <w:tcW w:w="1101" w:type="dxa"/>
            <w:tcBorders>
              <w:top w:val="single" w:sz="4" w:space="0" w:color="000000" w:themeColor="text1"/>
              <w:left w:val="nil"/>
              <w:bottom w:val="nil"/>
              <w:right w:val="single" w:sz="4" w:space="0" w:color="auto"/>
            </w:tcBorders>
            <w:shd w:val="clear" w:color="auto" w:fill="FFFFFF" w:themeFill="background1"/>
            <w:noWrap/>
            <w:vAlign w:val="center"/>
            <w:hideMark/>
          </w:tcPr>
          <w:p w14:paraId="1420E2CB" w14:textId="77777777" w:rsidR="006F28D0" w:rsidRPr="00DA457F" w:rsidRDefault="006F28D0" w:rsidP="002814B5">
            <w:pPr>
              <w:contextualSpacing/>
              <w:jc w:val="center"/>
              <w:rPr>
                <w:rFonts w:cs="Arial"/>
                <w:color w:val="000000"/>
                <w:sz w:val="16"/>
                <w:szCs w:val="16"/>
              </w:rPr>
            </w:pPr>
            <w:r w:rsidRPr="0D963311">
              <w:rPr>
                <w:rFonts w:cs="Arial"/>
                <w:color w:val="000000" w:themeColor="text1"/>
                <w:sz w:val="16"/>
                <w:szCs w:val="16"/>
              </w:rPr>
              <w:t>GPC</w:t>
            </w:r>
          </w:p>
        </w:tc>
        <w:tc>
          <w:tcPr>
            <w:tcW w:w="900" w:type="dxa"/>
            <w:tcBorders>
              <w:top w:val="single" w:sz="4" w:space="0" w:color="000000" w:themeColor="text1"/>
              <w:left w:val="single" w:sz="4" w:space="0" w:color="auto"/>
              <w:bottom w:val="nil"/>
              <w:right w:val="single" w:sz="8" w:space="0" w:color="808080" w:themeColor="background1" w:themeShade="80"/>
            </w:tcBorders>
            <w:shd w:val="clear" w:color="auto" w:fill="auto"/>
            <w:noWrap/>
            <w:vAlign w:val="center"/>
            <w:hideMark/>
          </w:tcPr>
          <w:p w14:paraId="4CA95219" w14:textId="77777777" w:rsidR="006F28D0" w:rsidRPr="00DA457F" w:rsidRDefault="006F28D0" w:rsidP="002814B5">
            <w:pPr>
              <w:contextualSpacing/>
              <w:jc w:val="right"/>
              <w:rPr>
                <w:rFonts w:cs="Arial"/>
                <w:color w:val="000000"/>
                <w:sz w:val="16"/>
                <w:szCs w:val="16"/>
              </w:rPr>
            </w:pPr>
            <w:r w:rsidRPr="0D963311">
              <w:rPr>
                <w:rFonts w:cs="Arial"/>
                <w:color w:val="000000" w:themeColor="text1"/>
                <w:sz w:val="16"/>
                <w:szCs w:val="16"/>
              </w:rPr>
              <w:t>1276</w:t>
            </w:r>
          </w:p>
        </w:tc>
      </w:tr>
      <w:tr w:rsidR="006F28D0" w:rsidRPr="00DA457F" w14:paraId="5E688FB6" w14:textId="77777777" w:rsidTr="002814B5">
        <w:trPr>
          <w:trHeight w:val="20"/>
        </w:trPr>
        <w:tc>
          <w:tcPr>
            <w:tcW w:w="3170" w:type="dxa"/>
            <w:tcBorders>
              <w:top w:val="single" w:sz="4" w:space="0" w:color="000000" w:themeColor="text1"/>
              <w:left w:val="single" w:sz="8" w:space="0" w:color="auto"/>
              <w:bottom w:val="single" w:sz="8" w:space="0" w:color="808080" w:themeColor="background1" w:themeShade="80"/>
              <w:right w:val="single" w:sz="8" w:space="0" w:color="808080" w:themeColor="background1" w:themeShade="80"/>
            </w:tcBorders>
            <w:shd w:val="clear" w:color="auto" w:fill="FFFFFF" w:themeFill="background1"/>
            <w:noWrap/>
            <w:vAlign w:val="center"/>
            <w:hideMark/>
          </w:tcPr>
          <w:p w14:paraId="47C9E354" w14:textId="77777777" w:rsidR="006F28D0" w:rsidRPr="00DA457F" w:rsidRDefault="006F28D0" w:rsidP="002814B5">
            <w:pPr>
              <w:contextualSpacing/>
              <w:rPr>
                <w:rFonts w:cs="Arial"/>
                <w:color w:val="000000"/>
                <w:sz w:val="16"/>
                <w:szCs w:val="16"/>
              </w:rPr>
            </w:pPr>
            <w:r w:rsidRPr="0D963311">
              <w:rPr>
                <w:rFonts w:cs="Arial"/>
                <w:color w:val="000000" w:themeColor="text1"/>
                <w:sz w:val="16"/>
                <w:szCs w:val="16"/>
              </w:rPr>
              <w:t>UT Health Science Center at San Antonio</w:t>
            </w:r>
          </w:p>
        </w:tc>
        <w:tc>
          <w:tcPr>
            <w:tcW w:w="1101" w:type="dxa"/>
            <w:tcBorders>
              <w:top w:val="single" w:sz="4" w:space="0" w:color="000000" w:themeColor="text1"/>
              <w:left w:val="nil"/>
              <w:bottom w:val="nil"/>
              <w:right w:val="single" w:sz="4" w:space="0" w:color="auto"/>
            </w:tcBorders>
            <w:shd w:val="clear" w:color="auto" w:fill="FFFFFF" w:themeFill="background1"/>
            <w:noWrap/>
            <w:vAlign w:val="center"/>
            <w:hideMark/>
          </w:tcPr>
          <w:p w14:paraId="2722E509" w14:textId="77777777" w:rsidR="006F28D0" w:rsidRPr="00DA457F" w:rsidRDefault="006F28D0" w:rsidP="002814B5">
            <w:pPr>
              <w:contextualSpacing/>
              <w:jc w:val="center"/>
              <w:rPr>
                <w:rFonts w:cs="Arial"/>
                <w:color w:val="000000"/>
                <w:sz w:val="16"/>
                <w:szCs w:val="16"/>
              </w:rPr>
            </w:pPr>
            <w:r w:rsidRPr="0D963311">
              <w:rPr>
                <w:rFonts w:cs="Arial"/>
                <w:color w:val="000000" w:themeColor="text1"/>
                <w:sz w:val="16"/>
                <w:szCs w:val="16"/>
              </w:rPr>
              <w:t>GPC</w:t>
            </w:r>
          </w:p>
        </w:tc>
        <w:tc>
          <w:tcPr>
            <w:tcW w:w="900" w:type="dxa"/>
            <w:tcBorders>
              <w:top w:val="single" w:sz="4" w:space="0" w:color="000000" w:themeColor="text1"/>
              <w:left w:val="single" w:sz="4" w:space="0" w:color="auto"/>
              <w:bottom w:val="nil"/>
              <w:right w:val="single" w:sz="8" w:space="0" w:color="808080" w:themeColor="background1" w:themeShade="80"/>
            </w:tcBorders>
            <w:shd w:val="clear" w:color="auto" w:fill="auto"/>
            <w:noWrap/>
            <w:vAlign w:val="center"/>
            <w:hideMark/>
          </w:tcPr>
          <w:p w14:paraId="00B943BE" w14:textId="77777777" w:rsidR="006F28D0" w:rsidRPr="00DA457F" w:rsidRDefault="006F28D0" w:rsidP="002814B5">
            <w:pPr>
              <w:contextualSpacing/>
              <w:jc w:val="right"/>
              <w:rPr>
                <w:rFonts w:cs="Arial"/>
                <w:color w:val="000000"/>
                <w:sz w:val="16"/>
                <w:szCs w:val="16"/>
              </w:rPr>
            </w:pPr>
            <w:r w:rsidRPr="0D963311">
              <w:rPr>
                <w:rFonts w:cs="Arial"/>
                <w:color w:val="000000" w:themeColor="text1"/>
                <w:sz w:val="16"/>
                <w:szCs w:val="16"/>
              </w:rPr>
              <w:t>1078</w:t>
            </w:r>
          </w:p>
        </w:tc>
      </w:tr>
      <w:tr w:rsidR="006F28D0" w:rsidRPr="00DA457F" w14:paraId="11117490" w14:textId="77777777" w:rsidTr="002814B5">
        <w:trPr>
          <w:trHeight w:val="20"/>
        </w:trPr>
        <w:tc>
          <w:tcPr>
            <w:tcW w:w="3170" w:type="dxa"/>
            <w:tcBorders>
              <w:top w:val="single" w:sz="4" w:space="0" w:color="000000" w:themeColor="text1"/>
              <w:left w:val="single" w:sz="8" w:space="0" w:color="auto"/>
              <w:bottom w:val="single" w:sz="8" w:space="0" w:color="808080" w:themeColor="background1" w:themeShade="80"/>
              <w:right w:val="single" w:sz="8" w:space="0" w:color="808080" w:themeColor="background1" w:themeShade="80"/>
            </w:tcBorders>
            <w:shd w:val="clear" w:color="auto" w:fill="FFFFFF" w:themeFill="background1"/>
            <w:noWrap/>
            <w:vAlign w:val="center"/>
            <w:hideMark/>
          </w:tcPr>
          <w:p w14:paraId="6C5E2217" w14:textId="77777777" w:rsidR="006F28D0" w:rsidRPr="00DA457F" w:rsidRDefault="006F28D0" w:rsidP="002814B5">
            <w:pPr>
              <w:contextualSpacing/>
              <w:rPr>
                <w:rFonts w:cs="Arial"/>
                <w:color w:val="000000"/>
                <w:sz w:val="16"/>
                <w:szCs w:val="16"/>
              </w:rPr>
            </w:pPr>
            <w:r w:rsidRPr="0D963311">
              <w:rPr>
                <w:rFonts w:cs="Arial"/>
                <w:color w:val="000000" w:themeColor="text1"/>
                <w:sz w:val="16"/>
                <w:szCs w:val="16"/>
              </w:rPr>
              <w:t>UT Southwestern Medical Center</w:t>
            </w:r>
          </w:p>
        </w:tc>
        <w:tc>
          <w:tcPr>
            <w:tcW w:w="1101" w:type="dxa"/>
            <w:tcBorders>
              <w:top w:val="single" w:sz="4" w:space="0" w:color="000000" w:themeColor="text1"/>
              <w:left w:val="nil"/>
              <w:bottom w:val="nil"/>
              <w:right w:val="single" w:sz="4" w:space="0" w:color="auto"/>
            </w:tcBorders>
            <w:shd w:val="clear" w:color="auto" w:fill="FFFFFF" w:themeFill="background1"/>
            <w:noWrap/>
            <w:vAlign w:val="center"/>
            <w:hideMark/>
          </w:tcPr>
          <w:p w14:paraId="724EC403" w14:textId="77777777" w:rsidR="006F28D0" w:rsidRPr="00DA457F" w:rsidRDefault="006F28D0" w:rsidP="002814B5">
            <w:pPr>
              <w:contextualSpacing/>
              <w:jc w:val="center"/>
              <w:rPr>
                <w:rFonts w:cs="Arial"/>
                <w:color w:val="000000"/>
                <w:sz w:val="16"/>
                <w:szCs w:val="16"/>
              </w:rPr>
            </w:pPr>
            <w:r w:rsidRPr="0D963311">
              <w:rPr>
                <w:rFonts w:cs="Arial"/>
                <w:color w:val="000000" w:themeColor="text1"/>
                <w:sz w:val="16"/>
                <w:szCs w:val="16"/>
              </w:rPr>
              <w:t>GPC</w:t>
            </w:r>
          </w:p>
        </w:tc>
        <w:tc>
          <w:tcPr>
            <w:tcW w:w="900" w:type="dxa"/>
            <w:tcBorders>
              <w:top w:val="single" w:sz="4" w:space="0" w:color="000000" w:themeColor="text1"/>
              <w:left w:val="single" w:sz="4" w:space="0" w:color="auto"/>
              <w:bottom w:val="nil"/>
              <w:right w:val="single" w:sz="8" w:space="0" w:color="808080" w:themeColor="background1" w:themeShade="80"/>
            </w:tcBorders>
            <w:shd w:val="clear" w:color="auto" w:fill="auto"/>
            <w:noWrap/>
            <w:vAlign w:val="center"/>
            <w:hideMark/>
          </w:tcPr>
          <w:p w14:paraId="52C2AA70" w14:textId="77777777" w:rsidR="006F28D0" w:rsidRPr="00DA457F" w:rsidRDefault="006F28D0" w:rsidP="002814B5">
            <w:pPr>
              <w:contextualSpacing/>
              <w:jc w:val="right"/>
              <w:rPr>
                <w:rFonts w:cs="Arial"/>
                <w:color w:val="000000"/>
                <w:sz w:val="16"/>
                <w:szCs w:val="16"/>
              </w:rPr>
            </w:pPr>
            <w:r w:rsidRPr="0D963311">
              <w:rPr>
                <w:rFonts w:cs="Arial"/>
                <w:color w:val="000000" w:themeColor="text1"/>
                <w:sz w:val="16"/>
                <w:szCs w:val="16"/>
              </w:rPr>
              <w:t>989</w:t>
            </w:r>
          </w:p>
        </w:tc>
      </w:tr>
      <w:tr w:rsidR="006F28D0" w:rsidRPr="00DA457F" w14:paraId="15CDBAE1" w14:textId="77777777" w:rsidTr="002814B5">
        <w:trPr>
          <w:trHeight w:val="20"/>
        </w:trPr>
        <w:tc>
          <w:tcPr>
            <w:tcW w:w="3170" w:type="dxa"/>
            <w:tcBorders>
              <w:top w:val="single" w:sz="4" w:space="0" w:color="000000" w:themeColor="text1"/>
              <w:left w:val="single" w:sz="8" w:space="0" w:color="auto"/>
              <w:bottom w:val="single" w:sz="8" w:space="0" w:color="808080" w:themeColor="background1" w:themeShade="80"/>
              <w:right w:val="single" w:sz="8" w:space="0" w:color="808080" w:themeColor="background1" w:themeShade="80"/>
            </w:tcBorders>
            <w:shd w:val="clear" w:color="auto" w:fill="FFFFFF" w:themeFill="background1"/>
            <w:noWrap/>
            <w:vAlign w:val="center"/>
            <w:hideMark/>
          </w:tcPr>
          <w:p w14:paraId="65B18509" w14:textId="77777777" w:rsidR="006F28D0" w:rsidRPr="00DA457F" w:rsidRDefault="006F28D0" w:rsidP="002814B5">
            <w:pPr>
              <w:contextualSpacing/>
              <w:rPr>
                <w:rFonts w:cs="Arial"/>
                <w:color w:val="000000"/>
                <w:sz w:val="16"/>
                <w:szCs w:val="16"/>
              </w:rPr>
            </w:pPr>
            <w:r w:rsidRPr="0D963311">
              <w:rPr>
                <w:rFonts w:cs="Arial"/>
                <w:color w:val="000000" w:themeColor="text1"/>
                <w:sz w:val="16"/>
                <w:szCs w:val="16"/>
              </w:rPr>
              <w:t>Washington University in St. Louis</w:t>
            </w:r>
          </w:p>
        </w:tc>
        <w:tc>
          <w:tcPr>
            <w:tcW w:w="1101" w:type="dxa"/>
            <w:tcBorders>
              <w:top w:val="single" w:sz="4" w:space="0" w:color="000000" w:themeColor="text1"/>
              <w:left w:val="nil"/>
              <w:bottom w:val="nil"/>
              <w:right w:val="single" w:sz="4" w:space="0" w:color="auto"/>
            </w:tcBorders>
            <w:shd w:val="clear" w:color="auto" w:fill="FFFFFF" w:themeFill="background1"/>
            <w:noWrap/>
            <w:vAlign w:val="center"/>
            <w:hideMark/>
          </w:tcPr>
          <w:p w14:paraId="6649AA78" w14:textId="77777777" w:rsidR="006F28D0" w:rsidRPr="00DA457F" w:rsidRDefault="006F28D0" w:rsidP="002814B5">
            <w:pPr>
              <w:contextualSpacing/>
              <w:jc w:val="center"/>
              <w:rPr>
                <w:rFonts w:cs="Arial"/>
                <w:color w:val="000000"/>
                <w:sz w:val="16"/>
                <w:szCs w:val="16"/>
              </w:rPr>
            </w:pPr>
            <w:r w:rsidRPr="0D963311">
              <w:rPr>
                <w:rFonts w:cs="Arial"/>
                <w:color w:val="000000" w:themeColor="text1"/>
                <w:sz w:val="16"/>
                <w:szCs w:val="16"/>
              </w:rPr>
              <w:t>GPC</w:t>
            </w:r>
          </w:p>
        </w:tc>
        <w:tc>
          <w:tcPr>
            <w:tcW w:w="900" w:type="dxa"/>
            <w:tcBorders>
              <w:top w:val="single" w:sz="4" w:space="0" w:color="000000" w:themeColor="text1"/>
              <w:left w:val="single" w:sz="4" w:space="0" w:color="auto"/>
              <w:bottom w:val="nil"/>
              <w:right w:val="single" w:sz="8" w:space="0" w:color="808080" w:themeColor="background1" w:themeShade="80"/>
            </w:tcBorders>
            <w:shd w:val="clear" w:color="auto" w:fill="auto"/>
            <w:noWrap/>
            <w:vAlign w:val="center"/>
            <w:hideMark/>
          </w:tcPr>
          <w:p w14:paraId="331DB5A1" w14:textId="77777777" w:rsidR="006F28D0" w:rsidRPr="00DA457F" w:rsidRDefault="006F28D0" w:rsidP="002814B5">
            <w:pPr>
              <w:contextualSpacing/>
              <w:jc w:val="right"/>
              <w:rPr>
                <w:rFonts w:cs="Arial"/>
                <w:color w:val="000000"/>
                <w:sz w:val="16"/>
                <w:szCs w:val="16"/>
              </w:rPr>
            </w:pPr>
            <w:r w:rsidRPr="0D963311">
              <w:rPr>
                <w:rFonts w:cs="Arial"/>
                <w:color w:val="000000" w:themeColor="text1"/>
                <w:sz w:val="16"/>
                <w:szCs w:val="16"/>
              </w:rPr>
              <w:t>2526</w:t>
            </w:r>
          </w:p>
        </w:tc>
      </w:tr>
      <w:tr w:rsidR="006F28D0" w:rsidRPr="00DA457F" w14:paraId="0063FE11" w14:textId="77777777" w:rsidTr="002814B5">
        <w:trPr>
          <w:trHeight w:val="20"/>
        </w:trPr>
        <w:tc>
          <w:tcPr>
            <w:tcW w:w="3170" w:type="dxa"/>
            <w:tcBorders>
              <w:top w:val="single" w:sz="4" w:space="0" w:color="000000" w:themeColor="text1"/>
              <w:left w:val="single" w:sz="8" w:space="0" w:color="auto"/>
              <w:bottom w:val="single" w:sz="8" w:space="0" w:color="808080" w:themeColor="background1" w:themeShade="80"/>
              <w:right w:val="single" w:sz="8" w:space="0" w:color="808080" w:themeColor="background1" w:themeShade="80"/>
            </w:tcBorders>
            <w:shd w:val="clear" w:color="auto" w:fill="FFFFFF" w:themeFill="background1"/>
            <w:noWrap/>
            <w:vAlign w:val="center"/>
            <w:hideMark/>
          </w:tcPr>
          <w:p w14:paraId="108717F7" w14:textId="77777777" w:rsidR="006F28D0" w:rsidRPr="00DA457F" w:rsidRDefault="006F28D0" w:rsidP="002814B5">
            <w:pPr>
              <w:contextualSpacing/>
              <w:rPr>
                <w:rFonts w:cs="Arial"/>
                <w:color w:val="000000"/>
                <w:sz w:val="16"/>
                <w:szCs w:val="16"/>
              </w:rPr>
            </w:pPr>
            <w:r w:rsidRPr="0D963311">
              <w:rPr>
                <w:rFonts w:cs="Arial"/>
                <w:color w:val="000000" w:themeColor="text1"/>
                <w:sz w:val="16"/>
                <w:szCs w:val="16"/>
              </w:rPr>
              <w:t>UT Health Science Center at Houston</w:t>
            </w:r>
          </w:p>
        </w:tc>
        <w:tc>
          <w:tcPr>
            <w:tcW w:w="1101" w:type="dxa"/>
            <w:tcBorders>
              <w:top w:val="single" w:sz="4" w:space="0" w:color="000000" w:themeColor="text1"/>
              <w:left w:val="nil"/>
              <w:bottom w:val="single" w:sz="4" w:space="0" w:color="auto"/>
              <w:right w:val="single" w:sz="4" w:space="0" w:color="auto"/>
            </w:tcBorders>
            <w:shd w:val="clear" w:color="auto" w:fill="FFFFFF" w:themeFill="background1"/>
            <w:noWrap/>
            <w:vAlign w:val="center"/>
            <w:hideMark/>
          </w:tcPr>
          <w:p w14:paraId="29AF2A7C" w14:textId="77777777" w:rsidR="006F28D0" w:rsidRPr="00DA457F" w:rsidRDefault="006F28D0" w:rsidP="002814B5">
            <w:pPr>
              <w:contextualSpacing/>
              <w:jc w:val="center"/>
              <w:rPr>
                <w:rFonts w:cs="Arial"/>
                <w:color w:val="000000"/>
                <w:sz w:val="16"/>
                <w:szCs w:val="16"/>
              </w:rPr>
            </w:pPr>
            <w:r w:rsidRPr="0D963311">
              <w:rPr>
                <w:rFonts w:cs="Arial"/>
                <w:color w:val="000000" w:themeColor="text1"/>
                <w:sz w:val="16"/>
                <w:szCs w:val="16"/>
              </w:rPr>
              <w:t>GPC</w:t>
            </w:r>
          </w:p>
        </w:tc>
        <w:tc>
          <w:tcPr>
            <w:tcW w:w="900" w:type="dxa"/>
            <w:tcBorders>
              <w:top w:val="single" w:sz="4" w:space="0" w:color="000000" w:themeColor="text1"/>
              <w:left w:val="single" w:sz="4" w:space="0" w:color="auto"/>
              <w:bottom w:val="nil"/>
              <w:right w:val="single" w:sz="8" w:space="0" w:color="808080" w:themeColor="background1" w:themeShade="80"/>
            </w:tcBorders>
            <w:shd w:val="clear" w:color="auto" w:fill="auto"/>
            <w:noWrap/>
            <w:vAlign w:val="center"/>
            <w:hideMark/>
          </w:tcPr>
          <w:p w14:paraId="3FFDA306" w14:textId="77777777" w:rsidR="006F28D0" w:rsidRPr="00DA457F" w:rsidRDefault="006F28D0" w:rsidP="002814B5">
            <w:pPr>
              <w:contextualSpacing/>
              <w:jc w:val="right"/>
              <w:rPr>
                <w:rFonts w:cs="Arial"/>
                <w:color w:val="000000"/>
                <w:sz w:val="16"/>
                <w:szCs w:val="16"/>
              </w:rPr>
            </w:pPr>
            <w:r w:rsidRPr="0D963311">
              <w:rPr>
                <w:rFonts w:cs="Arial"/>
                <w:color w:val="000000" w:themeColor="text1"/>
                <w:sz w:val="16"/>
                <w:szCs w:val="16"/>
              </w:rPr>
              <w:t>637</w:t>
            </w:r>
          </w:p>
        </w:tc>
      </w:tr>
      <w:tr w:rsidR="006F28D0" w:rsidRPr="00DA457F" w14:paraId="76AA40AF" w14:textId="77777777" w:rsidTr="002814B5">
        <w:trPr>
          <w:trHeight w:val="20"/>
        </w:trPr>
        <w:tc>
          <w:tcPr>
            <w:tcW w:w="3170" w:type="dxa"/>
            <w:tcBorders>
              <w:top w:val="single" w:sz="4" w:space="0" w:color="000000" w:themeColor="text1"/>
              <w:left w:val="single" w:sz="8" w:space="0" w:color="auto"/>
              <w:bottom w:val="single" w:sz="8" w:space="0" w:color="808080" w:themeColor="background1" w:themeShade="80"/>
              <w:right w:val="single" w:sz="4" w:space="0" w:color="auto"/>
            </w:tcBorders>
            <w:shd w:val="clear" w:color="auto" w:fill="EEECE1" w:themeFill="background2"/>
            <w:noWrap/>
            <w:vAlign w:val="center"/>
            <w:hideMark/>
          </w:tcPr>
          <w:p w14:paraId="17168056" w14:textId="77777777" w:rsidR="006F28D0" w:rsidRPr="00DA457F" w:rsidRDefault="006F28D0" w:rsidP="002814B5">
            <w:pPr>
              <w:rPr>
                <w:rFonts w:cs="Arial"/>
                <w:b/>
                <w:bCs/>
                <w:color w:val="000000"/>
                <w:sz w:val="16"/>
                <w:szCs w:val="16"/>
              </w:rPr>
            </w:pPr>
            <w:r w:rsidRPr="0D963311">
              <w:rPr>
                <w:rFonts w:cs="Arial"/>
                <w:b/>
                <w:bCs/>
                <w:color w:val="000000" w:themeColor="text1"/>
                <w:sz w:val="16"/>
                <w:szCs w:val="16"/>
              </w:rPr>
              <w:t>GPC Total</w:t>
            </w:r>
          </w:p>
        </w:tc>
        <w:tc>
          <w:tcPr>
            <w:tcW w:w="1101" w:type="dxa"/>
            <w:tcBorders>
              <w:top w:val="single" w:sz="4" w:space="0" w:color="auto"/>
              <w:left w:val="single" w:sz="4" w:space="0" w:color="auto"/>
              <w:bottom w:val="single" w:sz="4" w:space="0" w:color="auto"/>
              <w:right w:val="single" w:sz="4" w:space="0" w:color="auto"/>
            </w:tcBorders>
            <w:shd w:val="clear" w:color="auto" w:fill="EEECE1" w:themeFill="background2"/>
            <w:noWrap/>
            <w:vAlign w:val="center"/>
            <w:hideMark/>
          </w:tcPr>
          <w:p w14:paraId="55461286" w14:textId="77777777" w:rsidR="006F28D0" w:rsidRPr="00DA457F" w:rsidRDefault="006F28D0" w:rsidP="002814B5">
            <w:pPr>
              <w:jc w:val="center"/>
              <w:rPr>
                <w:rFonts w:cs="Arial"/>
                <w:b/>
                <w:bCs/>
                <w:color w:val="000000"/>
                <w:sz w:val="16"/>
                <w:szCs w:val="16"/>
              </w:rPr>
            </w:pPr>
          </w:p>
        </w:tc>
        <w:tc>
          <w:tcPr>
            <w:tcW w:w="900" w:type="dxa"/>
            <w:tcBorders>
              <w:top w:val="single" w:sz="4" w:space="0" w:color="000000" w:themeColor="text1"/>
              <w:left w:val="single" w:sz="4" w:space="0" w:color="auto"/>
              <w:bottom w:val="nil"/>
              <w:right w:val="single" w:sz="8" w:space="0" w:color="808080" w:themeColor="background1" w:themeShade="80"/>
            </w:tcBorders>
            <w:shd w:val="clear" w:color="auto" w:fill="EEECE1" w:themeFill="background2"/>
            <w:noWrap/>
            <w:vAlign w:val="center"/>
            <w:hideMark/>
          </w:tcPr>
          <w:p w14:paraId="7C41781F" w14:textId="77777777" w:rsidR="006F28D0" w:rsidRPr="00DA457F" w:rsidRDefault="006F28D0" w:rsidP="002814B5">
            <w:pPr>
              <w:jc w:val="right"/>
              <w:rPr>
                <w:rFonts w:cs="Arial"/>
                <w:b/>
                <w:bCs/>
                <w:color w:val="000000"/>
                <w:sz w:val="16"/>
                <w:szCs w:val="16"/>
              </w:rPr>
            </w:pPr>
            <w:r w:rsidRPr="0D963311">
              <w:rPr>
                <w:rFonts w:cs="Arial"/>
                <w:b/>
                <w:bCs/>
                <w:color w:val="000000" w:themeColor="text1"/>
                <w:sz w:val="16"/>
                <w:szCs w:val="16"/>
              </w:rPr>
              <w:t>12448</w:t>
            </w:r>
          </w:p>
        </w:tc>
      </w:tr>
      <w:tr w:rsidR="006F28D0" w:rsidRPr="00DA457F" w14:paraId="245174E3" w14:textId="77777777" w:rsidTr="002814B5">
        <w:trPr>
          <w:trHeight w:val="20"/>
        </w:trPr>
        <w:tc>
          <w:tcPr>
            <w:tcW w:w="3170" w:type="dxa"/>
            <w:tcBorders>
              <w:top w:val="single" w:sz="4" w:space="0" w:color="000000" w:themeColor="text1"/>
              <w:left w:val="single" w:sz="8" w:space="0" w:color="auto"/>
              <w:bottom w:val="single" w:sz="8" w:space="0" w:color="808080" w:themeColor="background1" w:themeShade="80"/>
              <w:right w:val="single" w:sz="8" w:space="0" w:color="808080" w:themeColor="background1" w:themeShade="80"/>
            </w:tcBorders>
            <w:shd w:val="clear" w:color="auto" w:fill="FFFFFF" w:themeFill="background1"/>
            <w:noWrap/>
            <w:vAlign w:val="center"/>
            <w:hideMark/>
          </w:tcPr>
          <w:p w14:paraId="7C806A7D" w14:textId="77777777" w:rsidR="006F28D0" w:rsidRPr="00DA457F" w:rsidRDefault="006F28D0" w:rsidP="002814B5">
            <w:pPr>
              <w:rPr>
                <w:rFonts w:cs="Arial"/>
                <w:color w:val="000000"/>
                <w:sz w:val="16"/>
                <w:szCs w:val="16"/>
              </w:rPr>
            </w:pPr>
            <w:r w:rsidRPr="0D963311">
              <w:rPr>
                <w:rFonts w:cs="Arial"/>
                <w:color w:val="000000" w:themeColor="text1"/>
                <w:sz w:val="16"/>
                <w:szCs w:val="16"/>
              </w:rPr>
              <w:t>Vanderbilt University Medical Center</w:t>
            </w:r>
          </w:p>
        </w:tc>
        <w:tc>
          <w:tcPr>
            <w:tcW w:w="1101" w:type="dxa"/>
            <w:tcBorders>
              <w:top w:val="single" w:sz="4" w:space="0" w:color="auto"/>
              <w:left w:val="nil"/>
              <w:bottom w:val="nil"/>
              <w:right w:val="single" w:sz="4" w:space="0" w:color="auto"/>
            </w:tcBorders>
            <w:shd w:val="clear" w:color="auto" w:fill="FFFFFF" w:themeFill="background1"/>
            <w:noWrap/>
            <w:vAlign w:val="center"/>
            <w:hideMark/>
          </w:tcPr>
          <w:p w14:paraId="6582336C" w14:textId="77777777" w:rsidR="006F28D0" w:rsidRPr="00DA457F" w:rsidRDefault="006F28D0" w:rsidP="002814B5">
            <w:pPr>
              <w:jc w:val="center"/>
              <w:rPr>
                <w:rFonts w:cs="Arial"/>
                <w:color w:val="000000"/>
                <w:sz w:val="16"/>
                <w:szCs w:val="16"/>
              </w:rPr>
            </w:pPr>
            <w:r w:rsidRPr="0D963311">
              <w:rPr>
                <w:rFonts w:cs="Arial"/>
                <w:color w:val="000000" w:themeColor="text1"/>
                <w:sz w:val="16"/>
                <w:szCs w:val="16"/>
              </w:rPr>
              <w:t>STAR</w:t>
            </w:r>
          </w:p>
        </w:tc>
        <w:tc>
          <w:tcPr>
            <w:tcW w:w="900" w:type="dxa"/>
            <w:tcBorders>
              <w:top w:val="single" w:sz="4" w:space="0" w:color="000000" w:themeColor="text1"/>
              <w:left w:val="single" w:sz="4" w:space="0" w:color="auto"/>
              <w:bottom w:val="nil"/>
              <w:right w:val="single" w:sz="8" w:space="0" w:color="808080" w:themeColor="background1" w:themeShade="80"/>
            </w:tcBorders>
            <w:shd w:val="clear" w:color="auto" w:fill="auto"/>
            <w:noWrap/>
            <w:vAlign w:val="center"/>
            <w:hideMark/>
          </w:tcPr>
          <w:p w14:paraId="4EFB935F" w14:textId="77777777" w:rsidR="006F28D0" w:rsidRPr="00DA457F" w:rsidRDefault="006F28D0" w:rsidP="002814B5">
            <w:pPr>
              <w:jc w:val="right"/>
              <w:rPr>
                <w:rFonts w:cs="Arial"/>
                <w:color w:val="000000"/>
                <w:sz w:val="16"/>
                <w:szCs w:val="16"/>
              </w:rPr>
            </w:pPr>
            <w:r w:rsidRPr="0D963311">
              <w:rPr>
                <w:rFonts w:cs="Arial"/>
                <w:color w:val="000000" w:themeColor="text1"/>
                <w:sz w:val="16"/>
                <w:szCs w:val="16"/>
              </w:rPr>
              <w:t>2286</w:t>
            </w:r>
          </w:p>
        </w:tc>
      </w:tr>
      <w:tr w:rsidR="006F28D0" w:rsidRPr="00DA457F" w14:paraId="6B8BCA7A" w14:textId="77777777" w:rsidTr="002814B5">
        <w:trPr>
          <w:trHeight w:val="20"/>
        </w:trPr>
        <w:tc>
          <w:tcPr>
            <w:tcW w:w="3170" w:type="dxa"/>
            <w:tcBorders>
              <w:top w:val="single" w:sz="4" w:space="0" w:color="000000" w:themeColor="text1"/>
              <w:left w:val="single" w:sz="8" w:space="0" w:color="auto"/>
              <w:bottom w:val="single" w:sz="8" w:space="0" w:color="808080" w:themeColor="background1" w:themeShade="80"/>
              <w:right w:val="single" w:sz="8" w:space="0" w:color="808080" w:themeColor="background1" w:themeShade="80"/>
            </w:tcBorders>
            <w:shd w:val="clear" w:color="auto" w:fill="FFFFFF" w:themeFill="background1"/>
            <w:noWrap/>
            <w:vAlign w:val="center"/>
            <w:hideMark/>
          </w:tcPr>
          <w:p w14:paraId="63FDE5FB" w14:textId="77777777" w:rsidR="006F28D0" w:rsidRPr="00DA457F" w:rsidRDefault="006F28D0" w:rsidP="002814B5">
            <w:pPr>
              <w:rPr>
                <w:rFonts w:cs="Arial"/>
                <w:color w:val="000000"/>
                <w:sz w:val="16"/>
                <w:szCs w:val="16"/>
              </w:rPr>
            </w:pPr>
            <w:r w:rsidRPr="0D963311">
              <w:rPr>
                <w:rFonts w:cs="Arial"/>
                <w:color w:val="000000" w:themeColor="text1"/>
                <w:sz w:val="16"/>
                <w:szCs w:val="16"/>
              </w:rPr>
              <w:t>Duke University Medical Center</w:t>
            </w:r>
          </w:p>
        </w:tc>
        <w:tc>
          <w:tcPr>
            <w:tcW w:w="1101" w:type="dxa"/>
            <w:tcBorders>
              <w:top w:val="single" w:sz="4" w:space="0" w:color="000000" w:themeColor="text1"/>
              <w:left w:val="nil"/>
              <w:bottom w:val="nil"/>
              <w:right w:val="single" w:sz="4" w:space="0" w:color="auto"/>
            </w:tcBorders>
            <w:shd w:val="clear" w:color="auto" w:fill="FFFFFF" w:themeFill="background1"/>
            <w:noWrap/>
            <w:vAlign w:val="center"/>
            <w:hideMark/>
          </w:tcPr>
          <w:p w14:paraId="1E6CACE5" w14:textId="77777777" w:rsidR="006F28D0" w:rsidRPr="00DA457F" w:rsidRDefault="006F28D0" w:rsidP="002814B5">
            <w:pPr>
              <w:jc w:val="center"/>
              <w:rPr>
                <w:rFonts w:cs="Arial"/>
                <w:color w:val="000000"/>
                <w:sz w:val="16"/>
                <w:szCs w:val="16"/>
              </w:rPr>
            </w:pPr>
            <w:r w:rsidRPr="0D963311">
              <w:rPr>
                <w:rFonts w:cs="Arial"/>
                <w:color w:val="000000" w:themeColor="text1"/>
                <w:sz w:val="16"/>
                <w:szCs w:val="16"/>
              </w:rPr>
              <w:t>STAR</w:t>
            </w:r>
          </w:p>
        </w:tc>
        <w:tc>
          <w:tcPr>
            <w:tcW w:w="900" w:type="dxa"/>
            <w:tcBorders>
              <w:top w:val="single" w:sz="4" w:space="0" w:color="000000" w:themeColor="text1"/>
              <w:left w:val="single" w:sz="4" w:space="0" w:color="auto"/>
              <w:bottom w:val="nil"/>
              <w:right w:val="single" w:sz="8" w:space="0" w:color="808080" w:themeColor="background1" w:themeShade="80"/>
            </w:tcBorders>
            <w:shd w:val="clear" w:color="auto" w:fill="auto"/>
            <w:noWrap/>
            <w:vAlign w:val="center"/>
            <w:hideMark/>
          </w:tcPr>
          <w:p w14:paraId="4A319772" w14:textId="77777777" w:rsidR="006F28D0" w:rsidRPr="00DA457F" w:rsidRDefault="006F28D0" w:rsidP="002814B5">
            <w:pPr>
              <w:jc w:val="right"/>
              <w:rPr>
                <w:rFonts w:cs="Arial"/>
                <w:color w:val="000000"/>
                <w:sz w:val="16"/>
                <w:szCs w:val="16"/>
              </w:rPr>
            </w:pPr>
            <w:r w:rsidRPr="0D963311">
              <w:rPr>
                <w:rFonts w:cs="Arial"/>
                <w:color w:val="000000" w:themeColor="text1"/>
                <w:sz w:val="16"/>
                <w:szCs w:val="16"/>
              </w:rPr>
              <w:t>1497</w:t>
            </w:r>
          </w:p>
        </w:tc>
      </w:tr>
      <w:tr w:rsidR="006F28D0" w:rsidRPr="00DA457F" w14:paraId="2EA064B5" w14:textId="77777777" w:rsidTr="002814B5">
        <w:trPr>
          <w:trHeight w:val="20"/>
        </w:trPr>
        <w:tc>
          <w:tcPr>
            <w:tcW w:w="3170" w:type="dxa"/>
            <w:tcBorders>
              <w:top w:val="single" w:sz="4" w:space="0" w:color="000000" w:themeColor="text1"/>
              <w:left w:val="single" w:sz="8" w:space="0" w:color="auto"/>
              <w:bottom w:val="single" w:sz="8" w:space="0" w:color="808080" w:themeColor="background1" w:themeShade="80"/>
              <w:right w:val="single" w:sz="8" w:space="0" w:color="808080" w:themeColor="background1" w:themeShade="80"/>
            </w:tcBorders>
            <w:shd w:val="clear" w:color="auto" w:fill="FFFFFF" w:themeFill="background1"/>
            <w:noWrap/>
            <w:vAlign w:val="center"/>
            <w:hideMark/>
          </w:tcPr>
          <w:p w14:paraId="6CE390E5" w14:textId="77777777" w:rsidR="006F28D0" w:rsidRPr="00DA457F" w:rsidRDefault="006F28D0" w:rsidP="002814B5">
            <w:pPr>
              <w:rPr>
                <w:rFonts w:cs="Arial"/>
                <w:color w:val="000000"/>
                <w:sz w:val="16"/>
                <w:szCs w:val="16"/>
              </w:rPr>
            </w:pPr>
            <w:r w:rsidRPr="0D963311">
              <w:rPr>
                <w:rFonts w:cs="Arial"/>
                <w:color w:val="000000" w:themeColor="text1"/>
                <w:sz w:val="16"/>
                <w:szCs w:val="16"/>
              </w:rPr>
              <w:t>Health Sciences of South Carolina</w:t>
            </w:r>
          </w:p>
        </w:tc>
        <w:tc>
          <w:tcPr>
            <w:tcW w:w="1101" w:type="dxa"/>
            <w:tcBorders>
              <w:top w:val="single" w:sz="4" w:space="0" w:color="000000" w:themeColor="text1"/>
              <w:left w:val="nil"/>
              <w:bottom w:val="nil"/>
              <w:right w:val="single" w:sz="4" w:space="0" w:color="auto"/>
            </w:tcBorders>
            <w:shd w:val="clear" w:color="auto" w:fill="FFFFFF" w:themeFill="background1"/>
            <w:noWrap/>
            <w:vAlign w:val="center"/>
            <w:hideMark/>
          </w:tcPr>
          <w:p w14:paraId="713A94A7" w14:textId="77777777" w:rsidR="006F28D0" w:rsidRPr="00DA457F" w:rsidRDefault="006F28D0" w:rsidP="002814B5">
            <w:pPr>
              <w:jc w:val="center"/>
              <w:rPr>
                <w:rFonts w:cs="Arial"/>
                <w:color w:val="000000"/>
                <w:sz w:val="16"/>
                <w:szCs w:val="16"/>
              </w:rPr>
            </w:pPr>
            <w:r w:rsidRPr="0D963311">
              <w:rPr>
                <w:rFonts w:cs="Arial"/>
                <w:color w:val="000000" w:themeColor="text1"/>
                <w:sz w:val="16"/>
                <w:szCs w:val="16"/>
              </w:rPr>
              <w:t>STAR</w:t>
            </w:r>
          </w:p>
        </w:tc>
        <w:tc>
          <w:tcPr>
            <w:tcW w:w="900" w:type="dxa"/>
            <w:tcBorders>
              <w:top w:val="single" w:sz="4" w:space="0" w:color="000000" w:themeColor="text1"/>
              <w:left w:val="single" w:sz="4" w:space="0" w:color="auto"/>
              <w:bottom w:val="nil"/>
              <w:right w:val="single" w:sz="8" w:space="0" w:color="808080" w:themeColor="background1" w:themeShade="80"/>
            </w:tcBorders>
            <w:shd w:val="clear" w:color="auto" w:fill="auto"/>
            <w:noWrap/>
            <w:vAlign w:val="center"/>
            <w:hideMark/>
          </w:tcPr>
          <w:p w14:paraId="6F65C76C" w14:textId="77777777" w:rsidR="006F28D0" w:rsidRPr="00DA457F" w:rsidRDefault="006F28D0" w:rsidP="002814B5">
            <w:pPr>
              <w:jc w:val="right"/>
              <w:rPr>
                <w:rFonts w:cs="Arial"/>
                <w:color w:val="000000"/>
                <w:sz w:val="16"/>
                <w:szCs w:val="16"/>
              </w:rPr>
            </w:pPr>
            <w:r w:rsidRPr="0D963311">
              <w:rPr>
                <w:rFonts w:cs="Arial"/>
                <w:color w:val="000000" w:themeColor="text1"/>
                <w:sz w:val="16"/>
                <w:szCs w:val="16"/>
              </w:rPr>
              <w:t>2630</w:t>
            </w:r>
          </w:p>
        </w:tc>
      </w:tr>
      <w:tr w:rsidR="006F28D0" w:rsidRPr="00DA457F" w14:paraId="49B3AB54" w14:textId="77777777" w:rsidTr="002814B5">
        <w:trPr>
          <w:trHeight w:val="20"/>
        </w:trPr>
        <w:tc>
          <w:tcPr>
            <w:tcW w:w="3170" w:type="dxa"/>
            <w:tcBorders>
              <w:top w:val="single" w:sz="4" w:space="0" w:color="000000" w:themeColor="text1"/>
              <w:left w:val="single" w:sz="8" w:space="0" w:color="auto"/>
              <w:bottom w:val="single" w:sz="8" w:space="0" w:color="808080" w:themeColor="background1" w:themeShade="80"/>
              <w:right w:val="single" w:sz="8" w:space="0" w:color="808080" w:themeColor="background1" w:themeShade="80"/>
            </w:tcBorders>
            <w:shd w:val="clear" w:color="auto" w:fill="FFFFFF" w:themeFill="background1"/>
            <w:noWrap/>
            <w:vAlign w:val="center"/>
            <w:hideMark/>
          </w:tcPr>
          <w:p w14:paraId="5A4451F0" w14:textId="77777777" w:rsidR="006F28D0" w:rsidRPr="00DA457F" w:rsidRDefault="006F28D0" w:rsidP="002814B5">
            <w:pPr>
              <w:rPr>
                <w:rFonts w:cs="Arial"/>
                <w:color w:val="000000"/>
                <w:sz w:val="16"/>
                <w:szCs w:val="16"/>
              </w:rPr>
            </w:pPr>
            <w:r w:rsidRPr="0D963311">
              <w:rPr>
                <w:rFonts w:cs="Arial"/>
                <w:color w:val="000000" w:themeColor="text1"/>
                <w:sz w:val="16"/>
                <w:szCs w:val="16"/>
              </w:rPr>
              <w:t>Mayo Clinic Arizona</w:t>
            </w:r>
          </w:p>
        </w:tc>
        <w:tc>
          <w:tcPr>
            <w:tcW w:w="1101" w:type="dxa"/>
            <w:tcBorders>
              <w:top w:val="single" w:sz="4" w:space="0" w:color="000000" w:themeColor="text1"/>
              <w:left w:val="nil"/>
              <w:bottom w:val="nil"/>
              <w:right w:val="single" w:sz="4" w:space="0" w:color="auto"/>
            </w:tcBorders>
            <w:shd w:val="clear" w:color="auto" w:fill="FFFFFF" w:themeFill="background1"/>
            <w:noWrap/>
            <w:vAlign w:val="center"/>
            <w:hideMark/>
          </w:tcPr>
          <w:p w14:paraId="0A084A65" w14:textId="77777777" w:rsidR="006F28D0" w:rsidRPr="00DA457F" w:rsidRDefault="006F28D0" w:rsidP="002814B5">
            <w:pPr>
              <w:jc w:val="center"/>
              <w:rPr>
                <w:rFonts w:cs="Arial"/>
                <w:color w:val="000000"/>
                <w:sz w:val="16"/>
                <w:szCs w:val="16"/>
              </w:rPr>
            </w:pPr>
            <w:r w:rsidRPr="0D963311">
              <w:rPr>
                <w:rFonts w:cs="Arial"/>
                <w:color w:val="000000" w:themeColor="text1"/>
                <w:sz w:val="16"/>
                <w:szCs w:val="16"/>
              </w:rPr>
              <w:t>STAR</w:t>
            </w:r>
          </w:p>
        </w:tc>
        <w:tc>
          <w:tcPr>
            <w:tcW w:w="900" w:type="dxa"/>
            <w:tcBorders>
              <w:top w:val="single" w:sz="4" w:space="0" w:color="000000" w:themeColor="text1"/>
              <w:left w:val="single" w:sz="4" w:space="0" w:color="auto"/>
              <w:bottom w:val="nil"/>
              <w:right w:val="single" w:sz="8" w:space="0" w:color="808080" w:themeColor="background1" w:themeShade="80"/>
            </w:tcBorders>
            <w:shd w:val="clear" w:color="auto" w:fill="auto"/>
            <w:noWrap/>
            <w:vAlign w:val="center"/>
            <w:hideMark/>
          </w:tcPr>
          <w:p w14:paraId="7B1AAEDF" w14:textId="77777777" w:rsidR="006F28D0" w:rsidRPr="00DA457F" w:rsidRDefault="006F28D0" w:rsidP="002814B5">
            <w:pPr>
              <w:jc w:val="right"/>
              <w:rPr>
                <w:rFonts w:cs="Arial"/>
                <w:color w:val="000000"/>
                <w:sz w:val="16"/>
                <w:szCs w:val="16"/>
              </w:rPr>
            </w:pPr>
            <w:r w:rsidRPr="0D963311">
              <w:rPr>
                <w:rFonts w:cs="Arial"/>
                <w:color w:val="000000" w:themeColor="text1"/>
                <w:sz w:val="16"/>
                <w:szCs w:val="16"/>
              </w:rPr>
              <w:t>3407</w:t>
            </w:r>
          </w:p>
        </w:tc>
      </w:tr>
      <w:tr w:rsidR="006F28D0" w:rsidRPr="00DA457F" w14:paraId="01A240D3" w14:textId="77777777" w:rsidTr="002814B5">
        <w:trPr>
          <w:trHeight w:val="20"/>
        </w:trPr>
        <w:tc>
          <w:tcPr>
            <w:tcW w:w="3170" w:type="dxa"/>
            <w:tcBorders>
              <w:top w:val="single" w:sz="4" w:space="0" w:color="000000" w:themeColor="text1"/>
              <w:left w:val="single" w:sz="8" w:space="0" w:color="auto"/>
              <w:bottom w:val="single" w:sz="8" w:space="0" w:color="808080" w:themeColor="background1" w:themeShade="80"/>
              <w:right w:val="single" w:sz="8" w:space="0" w:color="808080" w:themeColor="background1" w:themeShade="80"/>
            </w:tcBorders>
            <w:shd w:val="clear" w:color="auto" w:fill="FFFFFF" w:themeFill="background1"/>
            <w:noWrap/>
            <w:vAlign w:val="center"/>
            <w:hideMark/>
          </w:tcPr>
          <w:p w14:paraId="0CC09B59" w14:textId="77777777" w:rsidR="006F28D0" w:rsidRPr="00DA457F" w:rsidRDefault="006F28D0" w:rsidP="002814B5">
            <w:pPr>
              <w:rPr>
                <w:rFonts w:cs="Arial"/>
                <w:color w:val="000000"/>
                <w:sz w:val="16"/>
                <w:szCs w:val="16"/>
              </w:rPr>
            </w:pPr>
            <w:r w:rsidRPr="0D963311">
              <w:rPr>
                <w:rFonts w:cs="Arial"/>
                <w:color w:val="000000" w:themeColor="text1"/>
                <w:sz w:val="16"/>
                <w:szCs w:val="16"/>
              </w:rPr>
              <w:t>Mayo Clinic Rochester</w:t>
            </w:r>
          </w:p>
        </w:tc>
        <w:tc>
          <w:tcPr>
            <w:tcW w:w="1101" w:type="dxa"/>
            <w:tcBorders>
              <w:top w:val="single" w:sz="4" w:space="0" w:color="000000" w:themeColor="text1"/>
              <w:left w:val="nil"/>
              <w:bottom w:val="nil"/>
              <w:right w:val="single" w:sz="4" w:space="0" w:color="auto"/>
            </w:tcBorders>
            <w:shd w:val="clear" w:color="auto" w:fill="FFFFFF" w:themeFill="background1"/>
            <w:noWrap/>
            <w:vAlign w:val="center"/>
            <w:hideMark/>
          </w:tcPr>
          <w:p w14:paraId="5414530A" w14:textId="77777777" w:rsidR="006F28D0" w:rsidRPr="00DA457F" w:rsidRDefault="006F28D0" w:rsidP="002814B5">
            <w:pPr>
              <w:jc w:val="center"/>
              <w:rPr>
                <w:rFonts w:cs="Arial"/>
                <w:color w:val="000000"/>
                <w:sz w:val="16"/>
                <w:szCs w:val="16"/>
              </w:rPr>
            </w:pPr>
            <w:r w:rsidRPr="0D963311">
              <w:rPr>
                <w:rFonts w:cs="Arial"/>
                <w:color w:val="000000" w:themeColor="text1"/>
                <w:sz w:val="16"/>
                <w:szCs w:val="16"/>
              </w:rPr>
              <w:t>STAR</w:t>
            </w:r>
          </w:p>
        </w:tc>
        <w:tc>
          <w:tcPr>
            <w:tcW w:w="900" w:type="dxa"/>
            <w:tcBorders>
              <w:top w:val="single" w:sz="4" w:space="0" w:color="000000" w:themeColor="text1"/>
              <w:left w:val="single" w:sz="4" w:space="0" w:color="auto"/>
              <w:bottom w:val="nil"/>
              <w:right w:val="single" w:sz="8" w:space="0" w:color="808080" w:themeColor="background1" w:themeShade="80"/>
            </w:tcBorders>
            <w:shd w:val="clear" w:color="auto" w:fill="auto"/>
            <w:noWrap/>
            <w:vAlign w:val="center"/>
            <w:hideMark/>
          </w:tcPr>
          <w:p w14:paraId="2AC278D5" w14:textId="77777777" w:rsidR="006F28D0" w:rsidRPr="00DA457F" w:rsidRDefault="006F28D0" w:rsidP="002814B5">
            <w:pPr>
              <w:jc w:val="right"/>
              <w:rPr>
                <w:rFonts w:cs="Arial"/>
                <w:color w:val="000000"/>
                <w:sz w:val="16"/>
                <w:szCs w:val="16"/>
              </w:rPr>
            </w:pPr>
            <w:r w:rsidRPr="0D963311">
              <w:rPr>
                <w:rFonts w:cs="Arial"/>
                <w:color w:val="000000" w:themeColor="text1"/>
                <w:sz w:val="16"/>
                <w:szCs w:val="16"/>
              </w:rPr>
              <w:t>2171</w:t>
            </w:r>
          </w:p>
        </w:tc>
      </w:tr>
      <w:tr w:rsidR="006F28D0" w:rsidRPr="00DA457F" w14:paraId="7DFCE4C7" w14:textId="77777777" w:rsidTr="002814B5">
        <w:trPr>
          <w:trHeight w:val="20"/>
        </w:trPr>
        <w:tc>
          <w:tcPr>
            <w:tcW w:w="3170" w:type="dxa"/>
            <w:tcBorders>
              <w:top w:val="single" w:sz="4" w:space="0" w:color="000000" w:themeColor="text1"/>
              <w:left w:val="single" w:sz="8" w:space="0" w:color="auto"/>
              <w:bottom w:val="single" w:sz="8" w:space="0" w:color="808080" w:themeColor="background1" w:themeShade="80"/>
              <w:right w:val="single" w:sz="8" w:space="0" w:color="808080" w:themeColor="background1" w:themeShade="80"/>
            </w:tcBorders>
            <w:shd w:val="clear" w:color="auto" w:fill="FFFFFF" w:themeFill="background1"/>
            <w:noWrap/>
            <w:vAlign w:val="center"/>
            <w:hideMark/>
          </w:tcPr>
          <w:p w14:paraId="489D9008" w14:textId="77777777" w:rsidR="006F28D0" w:rsidRPr="00DA457F" w:rsidRDefault="006F28D0" w:rsidP="002814B5">
            <w:pPr>
              <w:rPr>
                <w:rFonts w:cs="Arial"/>
                <w:color w:val="000000"/>
                <w:sz w:val="16"/>
                <w:szCs w:val="16"/>
              </w:rPr>
            </w:pPr>
            <w:r w:rsidRPr="0D963311">
              <w:rPr>
                <w:rFonts w:cs="Arial"/>
                <w:color w:val="000000" w:themeColor="text1"/>
                <w:sz w:val="16"/>
                <w:szCs w:val="16"/>
              </w:rPr>
              <w:t>Mayo Clinic Florida</w:t>
            </w:r>
          </w:p>
        </w:tc>
        <w:tc>
          <w:tcPr>
            <w:tcW w:w="1101" w:type="dxa"/>
            <w:tcBorders>
              <w:top w:val="single" w:sz="4" w:space="0" w:color="000000" w:themeColor="text1"/>
              <w:left w:val="nil"/>
              <w:bottom w:val="nil"/>
              <w:right w:val="single" w:sz="4" w:space="0" w:color="auto"/>
            </w:tcBorders>
            <w:shd w:val="clear" w:color="auto" w:fill="FFFFFF" w:themeFill="background1"/>
            <w:noWrap/>
            <w:vAlign w:val="center"/>
            <w:hideMark/>
          </w:tcPr>
          <w:p w14:paraId="5FAB5148" w14:textId="77777777" w:rsidR="006F28D0" w:rsidRPr="00DA457F" w:rsidRDefault="006F28D0" w:rsidP="002814B5">
            <w:pPr>
              <w:jc w:val="center"/>
              <w:rPr>
                <w:rFonts w:cs="Arial"/>
                <w:color w:val="000000"/>
                <w:sz w:val="16"/>
                <w:szCs w:val="16"/>
              </w:rPr>
            </w:pPr>
            <w:r w:rsidRPr="0D963311">
              <w:rPr>
                <w:rFonts w:cs="Arial"/>
                <w:color w:val="000000" w:themeColor="text1"/>
                <w:sz w:val="16"/>
                <w:szCs w:val="16"/>
              </w:rPr>
              <w:t>STAR</w:t>
            </w:r>
          </w:p>
        </w:tc>
        <w:tc>
          <w:tcPr>
            <w:tcW w:w="900" w:type="dxa"/>
            <w:tcBorders>
              <w:top w:val="single" w:sz="4" w:space="0" w:color="000000" w:themeColor="text1"/>
              <w:left w:val="single" w:sz="4" w:space="0" w:color="auto"/>
              <w:bottom w:val="nil"/>
              <w:right w:val="single" w:sz="8" w:space="0" w:color="808080" w:themeColor="background1" w:themeShade="80"/>
            </w:tcBorders>
            <w:shd w:val="clear" w:color="auto" w:fill="auto"/>
            <w:noWrap/>
            <w:vAlign w:val="center"/>
            <w:hideMark/>
          </w:tcPr>
          <w:p w14:paraId="4A5A1C4F" w14:textId="77777777" w:rsidR="006F28D0" w:rsidRPr="00DA457F" w:rsidRDefault="006F28D0" w:rsidP="002814B5">
            <w:pPr>
              <w:jc w:val="right"/>
              <w:rPr>
                <w:rFonts w:cs="Arial"/>
                <w:color w:val="000000"/>
                <w:sz w:val="16"/>
                <w:szCs w:val="16"/>
              </w:rPr>
            </w:pPr>
            <w:r w:rsidRPr="0D963311">
              <w:rPr>
                <w:rFonts w:cs="Arial"/>
                <w:color w:val="000000" w:themeColor="text1"/>
                <w:sz w:val="16"/>
                <w:szCs w:val="16"/>
              </w:rPr>
              <w:t>1673</w:t>
            </w:r>
          </w:p>
        </w:tc>
      </w:tr>
      <w:tr w:rsidR="006F28D0" w:rsidRPr="00DA457F" w14:paraId="57DC6BF3" w14:textId="77777777" w:rsidTr="002814B5">
        <w:trPr>
          <w:trHeight w:val="20"/>
        </w:trPr>
        <w:tc>
          <w:tcPr>
            <w:tcW w:w="3170" w:type="dxa"/>
            <w:tcBorders>
              <w:top w:val="single" w:sz="4" w:space="0" w:color="000000" w:themeColor="text1"/>
              <w:left w:val="single" w:sz="8" w:space="0" w:color="auto"/>
              <w:bottom w:val="single" w:sz="8" w:space="0" w:color="808080" w:themeColor="background1" w:themeShade="80"/>
              <w:right w:val="single" w:sz="8" w:space="0" w:color="808080" w:themeColor="background1" w:themeShade="80"/>
            </w:tcBorders>
            <w:shd w:val="clear" w:color="auto" w:fill="FFFFFF" w:themeFill="background1"/>
            <w:noWrap/>
            <w:vAlign w:val="center"/>
            <w:hideMark/>
          </w:tcPr>
          <w:p w14:paraId="69E19D94" w14:textId="77777777" w:rsidR="006F28D0" w:rsidRPr="00DA457F" w:rsidRDefault="006F28D0" w:rsidP="002814B5">
            <w:pPr>
              <w:rPr>
                <w:rFonts w:cs="Arial"/>
                <w:color w:val="000000"/>
                <w:sz w:val="16"/>
                <w:szCs w:val="16"/>
              </w:rPr>
            </w:pPr>
            <w:r w:rsidRPr="0D963311">
              <w:rPr>
                <w:rFonts w:cs="Arial"/>
                <w:color w:val="000000" w:themeColor="text1"/>
                <w:sz w:val="16"/>
                <w:szCs w:val="16"/>
              </w:rPr>
              <w:t>University of Florida</w:t>
            </w:r>
          </w:p>
        </w:tc>
        <w:tc>
          <w:tcPr>
            <w:tcW w:w="1101" w:type="dxa"/>
            <w:tcBorders>
              <w:top w:val="single" w:sz="4" w:space="0" w:color="000000" w:themeColor="text1"/>
              <w:left w:val="nil"/>
              <w:bottom w:val="nil"/>
              <w:right w:val="single" w:sz="4" w:space="0" w:color="auto"/>
            </w:tcBorders>
            <w:shd w:val="clear" w:color="auto" w:fill="FFFFFF" w:themeFill="background1"/>
            <w:noWrap/>
            <w:vAlign w:val="center"/>
            <w:hideMark/>
          </w:tcPr>
          <w:p w14:paraId="0F671734" w14:textId="77777777" w:rsidR="006F28D0" w:rsidRPr="00DA457F" w:rsidRDefault="006F28D0" w:rsidP="002814B5">
            <w:pPr>
              <w:jc w:val="center"/>
              <w:rPr>
                <w:rFonts w:cs="Arial"/>
                <w:color w:val="000000"/>
                <w:sz w:val="16"/>
                <w:szCs w:val="16"/>
              </w:rPr>
            </w:pPr>
            <w:proofErr w:type="spellStart"/>
            <w:r w:rsidRPr="0D963311">
              <w:rPr>
                <w:rFonts w:cs="Arial"/>
                <w:color w:val="000000" w:themeColor="text1"/>
                <w:sz w:val="16"/>
                <w:szCs w:val="16"/>
              </w:rPr>
              <w:t>OneFlorida</w:t>
            </w:r>
            <w:proofErr w:type="spellEnd"/>
            <w:r w:rsidRPr="0D963311">
              <w:rPr>
                <w:rFonts w:cs="Arial"/>
                <w:color w:val="000000" w:themeColor="text1"/>
                <w:sz w:val="16"/>
                <w:szCs w:val="16"/>
              </w:rPr>
              <w:t>+</w:t>
            </w:r>
          </w:p>
        </w:tc>
        <w:tc>
          <w:tcPr>
            <w:tcW w:w="900" w:type="dxa"/>
            <w:tcBorders>
              <w:top w:val="single" w:sz="4" w:space="0" w:color="000000" w:themeColor="text1"/>
              <w:left w:val="single" w:sz="4" w:space="0" w:color="auto"/>
              <w:bottom w:val="nil"/>
              <w:right w:val="single" w:sz="8" w:space="0" w:color="808080" w:themeColor="background1" w:themeShade="80"/>
            </w:tcBorders>
            <w:shd w:val="clear" w:color="auto" w:fill="auto"/>
            <w:noWrap/>
            <w:vAlign w:val="center"/>
            <w:hideMark/>
          </w:tcPr>
          <w:p w14:paraId="00F1D09B" w14:textId="77777777" w:rsidR="006F28D0" w:rsidRPr="00DA457F" w:rsidRDefault="006F28D0" w:rsidP="002814B5">
            <w:pPr>
              <w:jc w:val="right"/>
              <w:rPr>
                <w:rFonts w:cs="Arial"/>
                <w:color w:val="000000"/>
                <w:sz w:val="16"/>
                <w:szCs w:val="16"/>
              </w:rPr>
            </w:pPr>
            <w:r w:rsidRPr="0D963311">
              <w:rPr>
                <w:rFonts w:cs="Arial"/>
                <w:color w:val="000000" w:themeColor="text1"/>
                <w:sz w:val="16"/>
                <w:szCs w:val="16"/>
              </w:rPr>
              <w:t>970</w:t>
            </w:r>
          </w:p>
        </w:tc>
      </w:tr>
      <w:tr w:rsidR="006F28D0" w:rsidRPr="00DA457F" w14:paraId="461FEE3F" w14:textId="77777777" w:rsidTr="002814B5">
        <w:trPr>
          <w:trHeight w:val="20"/>
        </w:trPr>
        <w:tc>
          <w:tcPr>
            <w:tcW w:w="3170" w:type="dxa"/>
            <w:tcBorders>
              <w:top w:val="single" w:sz="4" w:space="0" w:color="000000" w:themeColor="text1"/>
              <w:left w:val="single" w:sz="8" w:space="0" w:color="auto"/>
              <w:bottom w:val="single" w:sz="8" w:space="0" w:color="808080" w:themeColor="background1" w:themeShade="80"/>
              <w:right w:val="single" w:sz="8" w:space="0" w:color="808080" w:themeColor="background1" w:themeShade="80"/>
            </w:tcBorders>
            <w:shd w:val="clear" w:color="auto" w:fill="FFFFFF" w:themeFill="background1"/>
            <w:noWrap/>
            <w:vAlign w:val="center"/>
            <w:hideMark/>
          </w:tcPr>
          <w:p w14:paraId="3E263879" w14:textId="77777777" w:rsidR="006F28D0" w:rsidRPr="00DA457F" w:rsidRDefault="006F28D0" w:rsidP="002814B5">
            <w:pPr>
              <w:rPr>
                <w:rFonts w:cs="Arial"/>
                <w:color w:val="000000"/>
                <w:sz w:val="16"/>
                <w:szCs w:val="16"/>
              </w:rPr>
            </w:pPr>
            <w:r w:rsidRPr="0D963311">
              <w:rPr>
                <w:rFonts w:cs="Arial"/>
                <w:color w:val="000000" w:themeColor="text1"/>
                <w:sz w:val="16"/>
                <w:szCs w:val="16"/>
              </w:rPr>
              <w:t>University of Miami</w:t>
            </w:r>
          </w:p>
        </w:tc>
        <w:tc>
          <w:tcPr>
            <w:tcW w:w="1101" w:type="dxa"/>
            <w:tcBorders>
              <w:top w:val="single" w:sz="4" w:space="0" w:color="000000" w:themeColor="text1"/>
              <w:left w:val="nil"/>
              <w:bottom w:val="nil"/>
              <w:right w:val="single" w:sz="4" w:space="0" w:color="auto"/>
            </w:tcBorders>
            <w:shd w:val="clear" w:color="auto" w:fill="FFFFFF" w:themeFill="background1"/>
            <w:noWrap/>
            <w:vAlign w:val="center"/>
            <w:hideMark/>
          </w:tcPr>
          <w:p w14:paraId="5B514E2D" w14:textId="77777777" w:rsidR="006F28D0" w:rsidRPr="00DA457F" w:rsidRDefault="006F28D0" w:rsidP="002814B5">
            <w:pPr>
              <w:jc w:val="center"/>
              <w:rPr>
                <w:rFonts w:cs="Arial"/>
                <w:color w:val="000000"/>
                <w:sz w:val="16"/>
                <w:szCs w:val="16"/>
              </w:rPr>
            </w:pPr>
            <w:proofErr w:type="spellStart"/>
            <w:r w:rsidRPr="0D963311">
              <w:rPr>
                <w:rFonts w:cs="Arial"/>
                <w:color w:val="000000" w:themeColor="text1"/>
                <w:sz w:val="16"/>
                <w:szCs w:val="16"/>
              </w:rPr>
              <w:t>OneFlorida</w:t>
            </w:r>
            <w:proofErr w:type="spellEnd"/>
            <w:r w:rsidRPr="0D963311">
              <w:rPr>
                <w:rFonts w:cs="Arial"/>
                <w:color w:val="000000" w:themeColor="text1"/>
                <w:sz w:val="16"/>
                <w:szCs w:val="16"/>
              </w:rPr>
              <w:t>+</w:t>
            </w:r>
          </w:p>
        </w:tc>
        <w:tc>
          <w:tcPr>
            <w:tcW w:w="900" w:type="dxa"/>
            <w:tcBorders>
              <w:top w:val="single" w:sz="4" w:space="0" w:color="000000" w:themeColor="text1"/>
              <w:left w:val="single" w:sz="4" w:space="0" w:color="auto"/>
              <w:bottom w:val="nil"/>
              <w:right w:val="single" w:sz="8" w:space="0" w:color="808080" w:themeColor="background1" w:themeShade="80"/>
            </w:tcBorders>
            <w:shd w:val="clear" w:color="auto" w:fill="auto"/>
            <w:noWrap/>
            <w:vAlign w:val="center"/>
            <w:hideMark/>
          </w:tcPr>
          <w:p w14:paraId="5930F47B" w14:textId="77777777" w:rsidR="006F28D0" w:rsidRPr="00DA457F" w:rsidRDefault="006F28D0" w:rsidP="002814B5">
            <w:pPr>
              <w:jc w:val="right"/>
              <w:rPr>
                <w:rFonts w:cs="Arial"/>
                <w:color w:val="000000"/>
                <w:sz w:val="16"/>
                <w:szCs w:val="16"/>
              </w:rPr>
            </w:pPr>
            <w:r w:rsidRPr="0D963311">
              <w:rPr>
                <w:rFonts w:cs="Arial"/>
                <w:color w:val="000000" w:themeColor="text1"/>
                <w:sz w:val="16"/>
                <w:szCs w:val="16"/>
              </w:rPr>
              <w:t>3726</w:t>
            </w:r>
          </w:p>
        </w:tc>
      </w:tr>
      <w:tr w:rsidR="006F28D0" w:rsidRPr="00DA457F" w14:paraId="34C1ABA9" w14:textId="77777777" w:rsidTr="002814B5">
        <w:trPr>
          <w:trHeight w:val="20"/>
        </w:trPr>
        <w:tc>
          <w:tcPr>
            <w:tcW w:w="3170" w:type="dxa"/>
            <w:tcBorders>
              <w:top w:val="single" w:sz="4" w:space="0" w:color="000000" w:themeColor="text1"/>
              <w:left w:val="single" w:sz="8" w:space="0" w:color="auto"/>
              <w:bottom w:val="single" w:sz="8" w:space="0" w:color="808080" w:themeColor="background1" w:themeShade="80"/>
              <w:right w:val="single" w:sz="8" w:space="0" w:color="808080" w:themeColor="background1" w:themeShade="80"/>
            </w:tcBorders>
            <w:shd w:val="clear" w:color="auto" w:fill="FFFFFF" w:themeFill="background1"/>
            <w:noWrap/>
            <w:vAlign w:val="center"/>
            <w:hideMark/>
          </w:tcPr>
          <w:p w14:paraId="5203BF60" w14:textId="77777777" w:rsidR="006F28D0" w:rsidRPr="00DA457F" w:rsidRDefault="006F28D0" w:rsidP="002814B5">
            <w:pPr>
              <w:rPr>
                <w:rFonts w:cs="Arial"/>
                <w:color w:val="000000"/>
                <w:sz w:val="16"/>
                <w:szCs w:val="16"/>
              </w:rPr>
            </w:pPr>
            <w:r w:rsidRPr="0D963311">
              <w:rPr>
                <w:rFonts w:cs="Arial"/>
                <w:color w:val="000000" w:themeColor="text1"/>
                <w:sz w:val="16"/>
                <w:szCs w:val="16"/>
              </w:rPr>
              <w:t>Advent Health</w:t>
            </w:r>
          </w:p>
        </w:tc>
        <w:tc>
          <w:tcPr>
            <w:tcW w:w="1101" w:type="dxa"/>
            <w:tcBorders>
              <w:top w:val="single" w:sz="4" w:space="0" w:color="000000" w:themeColor="text1"/>
              <w:left w:val="nil"/>
              <w:bottom w:val="nil"/>
              <w:right w:val="single" w:sz="4" w:space="0" w:color="auto"/>
            </w:tcBorders>
            <w:shd w:val="clear" w:color="auto" w:fill="FFFFFF" w:themeFill="background1"/>
            <w:noWrap/>
            <w:vAlign w:val="center"/>
            <w:hideMark/>
          </w:tcPr>
          <w:p w14:paraId="74D1B391" w14:textId="77777777" w:rsidR="006F28D0" w:rsidRPr="00DA457F" w:rsidRDefault="006F28D0" w:rsidP="002814B5">
            <w:pPr>
              <w:jc w:val="center"/>
              <w:rPr>
                <w:rFonts w:cs="Arial"/>
                <w:color w:val="000000"/>
                <w:sz w:val="16"/>
                <w:szCs w:val="16"/>
              </w:rPr>
            </w:pPr>
            <w:proofErr w:type="spellStart"/>
            <w:r w:rsidRPr="0D963311">
              <w:rPr>
                <w:rFonts w:cs="Arial"/>
                <w:color w:val="000000" w:themeColor="text1"/>
                <w:sz w:val="16"/>
                <w:szCs w:val="16"/>
              </w:rPr>
              <w:t>OneFlorida</w:t>
            </w:r>
            <w:proofErr w:type="spellEnd"/>
            <w:r w:rsidRPr="0D963311">
              <w:rPr>
                <w:rFonts w:cs="Arial"/>
                <w:color w:val="000000" w:themeColor="text1"/>
                <w:sz w:val="16"/>
                <w:szCs w:val="16"/>
              </w:rPr>
              <w:t>+</w:t>
            </w:r>
          </w:p>
        </w:tc>
        <w:tc>
          <w:tcPr>
            <w:tcW w:w="900" w:type="dxa"/>
            <w:tcBorders>
              <w:top w:val="single" w:sz="4" w:space="0" w:color="000000" w:themeColor="text1"/>
              <w:left w:val="single" w:sz="4" w:space="0" w:color="auto"/>
              <w:bottom w:val="nil"/>
              <w:right w:val="single" w:sz="8" w:space="0" w:color="808080" w:themeColor="background1" w:themeShade="80"/>
            </w:tcBorders>
            <w:shd w:val="clear" w:color="auto" w:fill="auto"/>
            <w:noWrap/>
            <w:vAlign w:val="center"/>
            <w:hideMark/>
          </w:tcPr>
          <w:p w14:paraId="2BE2BEE2" w14:textId="77777777" w:rsidR="006F28D0" w:rsidRPr="00DA457F" w:rsidRDefault="006F28D0" w:rsidP="002814B5">
            <w:pPr>
              <w:jc w:val="right"/>
              <w:rPr>
                <w:rFonts w:cs="Arial"/>
                <w:color w:val="000000"/>
                <w:sz w:val="16"/>
                <w:szCs w:val="16"/>
              </w:rPr>
            </w:pPr>
            <w:r w:rsidRPr="0D963311">
              <w:rPr>
                <w:rFonts w:cs="Arial"/>
                <w:color w:val="000000" w:themeColor="text1"/>
                <w:sz w:val="16"/>
                <w:szCs w:val="16"/>
              </w:rPr>
              <w:t>1592</w:t>
            </w:r>
          </w:p>
        </w:tc>
      </w:tr>
      <w:tr w:rsidR="006F28D0" w:rsidRPr="00DA457F" w14:paraId="233F116B" w14:textId="77777777" w:rsidTr="002814B5">
        <w:trPr>
          <w:trHeight w:val="20"/>
        </w:trPr>
        <w:tc>
          <w:tcPr>
            <w:tcW w:w="3170" w:type="dxa"/>
            <w:tcBorders>
              <w:top w:val="single" w:sz="4" w:space="0" w:color="000000" w:themeColor="text1"/>
              <w:left w:val="single" w:sz="8" w:space="0" w:color="auto"/>
              <w:bottom w:val="single" w:sz="8" w:space="0" w:color="808080" w:themeColor="background1" w:themeShade="80"/>
              <w:right w:val="single" w:sz="8" w:space="0" w:color="808080" w:themeColor="background1" w:themeShade="80"/>
            </w:tcBorders>
            <w:shd w:val="clear" w:color="auto" w:fill="FFFFFF" w:themeFill="background1"/>
            <w:noWrap/>
            <w:vAlign w:val="center"/>
            <w:hideMark/>
          </w:tcPr>
          <w:p w14:paraId="04E337C8" w14:textId="77777777" w:rsidR="006F28D0" w:rsidRPr="00DA457F" w:rsidRDefault="006F28D0" w:rsidP="002814B5">
            <w:pPr>
              <w:rPr>
                <w:rFonts w:cs="Arial"/>
                <w:color w:val="000000"/>
                <w:sz w:val="16"/>
                <w:szCs w:val="16"/>
              </w:rPr>
            </w:pPr>
            <w:r w:rsidRPr="0D963311">
              <w:rPr>
                <w:rFonts w:cs="Arial"/>
                <w:color w:val="000000" w:themeColor="text1"/>
                <w:sz w:val="16"/>
                <w:szCs w:val="16"/>
              </w:rPr>
              <w:t>Emory University</w:t>
            </w:r>
          </w:p>
        </w:tc>
        <w:tc>
          <w:tcPr>
            <w:tcW w:w="1101" w:type="dxa"/>
            <w:tcBorders>
              <w:top w:val="single" w:sz="4" w:space="0" w:color="000000" w:themeColor="text1"/>
              <w:left w:val="nil"/>
              <w:bottom w:val="nil"/>
              <w:right w:val="single" w:sz="4" w:space="0" w:color="auto"/>
            </w:tcBorders>
            <w:shd w:val="clear" w:color="auto" w:fill="FFFFFF" w:themeFill="background1"/>
            <w:noWrap/>
            <w:vAlign w:val="center"/>
            <w:hideMark/>
          </w:tcPr>
          <w:p w14:paraId="1BDFAEC7" w14:textId="77777777" w:rsidR="006F28D0" w:rsidRPr="00DA457F" w:rsidRDefault="006F28D0" w:rsidP="002814B5">
            <w:pPr>
              <w:jc w:val="center"/>
              <w:rPr>
                <w:rFonts w:cs="Arial"/>
                <w:color w:val="000000"/>
                <w:sz w:val="16"/>
                <w:szCs w:val="16"/>
              </w:rPr>
            </w:pPr>
            <w:proofErr w:type="spellStart"/>
            <w:r w:rsidRPr="0D963311">
              <w:rPr>
                <w:rFonts w:cs="Arial"/>
                <w:color w:val="000000" w:themeColor="text1"/>
                <w:sz w:val="16"/>
                <w:szCs w:val="16"/>
              </w:rPr>
              <w:t>OneFlorida</w:t>
            </w:r>
            <w:proofErr w:type="spellEnd"/>
            <w:r w:rsidRPr="0D963311">
              <w:rPr>
                <w:rFonts w:cs="Arial"/>
                <w:color w:val="000000" w:themeColor="text1"/>
                <w:sz w:val="16"/>
                <w:szCs w:val="16"/>
              </w:rPr>
              <w:t>+</w:t>
            </w:r>
          </w:p>
        </w:tc>
        <w:tc>
          <w:tcPr>
            <w:tcW w:w="900" w:type="dxa"/>
            <w:tcBorders>
              <w:top w:val="single" w:sz="4" w:space="0" w:color="000000" w:themeColor="text1"/>
              <w:left w:val="single" w:sz="4" w:space="0" w:color="auto"/>
              <w:bottom w:val="nil"/>
              <w:right w:val="single" w:sz="8" w:space="0" w:color="808080" w:themeColor="background1" w:themeShade="80"/>
            </w:tcBorders>
            <w:shd w:val="clear" w:color="auto" w:fill="auto"/>
            <w:noWrap/>
            <w:vAlign w:val="center"/>
            <w:hideMark/>
          </w:tcPr>
          <w:p w14:paraId="6F40C7D4" w14:textId="77777777" w:rsidR="006F28D0" w:rsidRPr="00DA457F" w:rsidRDefault="006F28D0" w:rsidP="002814B5">
            <w:pPr>
              <w:jc w:val="right"/>
              <w:rPr>
                <w:rFonts w:cs="Arial"/>
                <w:color w:val="000000"/>
                <w:sz w:val="16"/>
                <w:szCs w:val="16"/>
              </w:rPr>
            </w:pPr>
            <w:r w:rsidRPr="0D963311">
              <w:rPr>
                <w:rFonts w:cs="Arial"/>
                <w:color w:val="000000" w:themeColor="text1"/>
                <w:sz w:val="16"/>
                <w:szCs w:val="16"/>
              </w:rPr>
              <w:t>2766</w:t>
            </w:r>
          </w:p>
        </w:tc>
      </w:tr>
      <w:tr w:rsidR="006F28D0" w:rsidRPr="00DA457F" w14:paraId="16B0DA87" w14:textId="77777777" w:rsidTr="002814B5">
        <w:trPr>
          <w:trHeight w:val="20"/>
        </w:trPr>
        <w:tc>
          <w:tcPr>
            <w:tcW w:w="3170" w:type="dxa"/>
            <w:tcBorders>
              <w:top w:val="single" w:sz="4" w:space="0" w:color="000000" w:themeColor="text1"/>
              <w:left w:val="single" w:sz="8" w:space="0" w:color="auto"/>
              <w:bottom w:val="single" w:sz="8" w:space="0" w:color="808080" w:themeColor="background1" w:themeShade="80"/>
              <w:right w:val="single" w:sz="8" w:space="0" w:color="808080" w:themeColor="background1" w:themeShade="80"/>
            </w:tcBorders>
            <w:shd w:val="clear" w:color="auto" w:fill="FFFFFF" w:themeFill="background1"/>
            <w:noWrap/>
            <w:vAlign w:val="center"/>
            <w:hideMark/>
          </w:tcPr>
          <w:p w14:paraId="458C0405" w14:textId="77777777" w:rsidR="006F28D0" w:rsidRPr="00DA457F" w:rsidRDefault="006F28D0" w:rsidP="002814B5">
            <w:pPr>
              <w:rPr>
                <w:rFonts w:cs="Arial"/>
                <w:color w:val="000000"/>
                <w:sz w:val="16"/>
                <w:szCs w:val="16"/>
              </w:rPr>
            </w:pPr>
            <w:r w:rsidRPr="0D963311">
              <w:rPr>
                <w:rFonts w:cs="Arial"/>
                <w:color w:val="000000" w:themeColor="text1"/>
                <w:sz w:val="16"/>
                <w:szCs w:val="16"/>
              </w:rPr>
              <w:t>Tampa General Hospital</w:t>
            </w:r>
          </w:p>
        </w:tc>
        <w:tc>
          <w:tcPr>
            <w:tcW w:w="1101" w:type="dxa"/>
            <w:tcBorders>
              <w:top w:val="single" w:sz="4" w:space="0" w:color="000000" w:themeColor="text1"/>
              <w:left w:val="nil"/>
              <w:bottom w:val="nil"/>
              <w:right w:val="single" w:sz="4" w:space="0" w:color="auto"/>
            </w:tcBorders>
            <w:shd w:val="clear" w:color="auto" w:fill="FFFFFF" w:themeFill="background1"/>
            <w:noWrap/>
            <w:vAlign w:val="center"/>
            <w:hideMark/>
          </w:tcPr>
          <w:p w14:paraId="27831EF7" w14:textId="77777777" w:rsidR="006F28D0" w:rsidRPr="00DA457F" w:rsidRDefault="006F28D0" w:rsidP="002814B5">
            <w:pPr>
              <w:jc w:val="center"/>
              <w:rPr>
                <w:rFonts w:cs="Arial"/>
                <w:color w:val="000000"/>
                <w:sz w:val="16"/>
                <w:szCs w:val="16"/>
              </w:rPr>
            </w:pPr>
            <w:proofErr w:type="spellStart"/>
            <w:r w:rsidRPr="0D963311">
              <w:rPr>
                <w:rFonts w:cs="Arial"/>
                <w:color w:val="000000" w:themeColor="text1"/>
                <w:sz w:val="16"/>
                <w:szCs w:val="16"/>
              </w:rPr>
              <w:t>OneFlorida</w:t>
            </w:r>
            <w:proofErr w:type="spellEnd"/>
            <w:r w:rsidRPr="0D963311">
              <w:rPr>
                <w:rFonts w:cs="Arial"/>
                <w:color w:val="000000" w:themeColor="text1"/>
                <w:sz w:val="16"/>
                <w:szCs w:val="16"/>
              </w:rPr>
              <w:t>+</w:t>
            </w:r>
          </w:p>
        </w:tc>
        <w:tc>
          <w:tcPr>
            <w:tcW w:w="900" w:type="dxa"/>
            <w:tcBorders>
              <w:top w:val="single" w:sz="4" w:space="0" w:color="000000" w:themeColor="text1"/>
              <w:left w:val="single" w:sz="4" w:space="0" w:color="auto"/>
              <w:bottom w:val="nil"/>
              <w:right w:val="single" w:sz="8" w:space="0" w:color="808080" w:themeColor="background1" w:themeShade="80"/>
            </w:tcBorders>
            <w:shd w:val="clear" w:color="auto" w:fill="auto"/>
            <w:noWrap/>
            <w:vAlign w:val="center"/>
            <w:hideMark/>
          </w:tcPr>
          <w:p w14:paraId="6C47B9D4" w14:textId="77777777" w:rsidR="006F28D0" w:rsidRPr="00DA457F" w:rsidRDefault="006F28D0" w:rsidP="002814B5">
            <w:pPr>
              <w:jc w:val="right"/>
              <w:rPr>
                <w:rFonts w:cs="Arial"/>
                <w:color w:val="000000"/>
                <w:sz w:val="16"/>
                <w:szCs w:val="16"/>
              </w:rPr>
            </w:pPr>
            <w:r w:rsidRPr="0D963311">
              <w:rPr>
                <w:rFonts w:cs="Arial"/>
                <w:color w:val="000000" w:themeColor="text1"/>
                <w:sz w:val="16"/>
                <w:szCs w:val="16"/>
              </w:rPr>
              <w:t>2749</w:t>
            </w:r>
          </w:p>
        </w:tc>
      </w:tr>
      <w:tr w:rsidR="006F28D0" w:rsidRPr="00DA457F" w14:paraId="0AB94156" w14:textId="77777777" w:rsidTr="002814B5">
        <w:trPr>
          <w:trHeight w:val="20"/>
        </w:trPr>
        <w:tc>
          <w:tcPr>
            <w:tcW w:w="3170" w:type="dxa"/>
            <w:tcBorders>
              <w:top w:val="single" w:sz="4" w:space="0" w:color="000000" w:themeColor="text1"/>
              <w:left w:val="single" w:sz="8" w:space="0" w:color="auto"/>
              <w:bottom w:val="single" w:sz="8" w:space="0" w:color="808080" w:themeColor="background1" w:themeShade="80"/>
              <w:right w:val="single" w:sz="8" w:space="0" w:color="808080" w:themeColor="background1" w:themeShade="80"/>
            </w:tcBorders>
            <w:shd w:val="clear" w:color="auto" w:fill="FFFFFF" w:themeFill="background1"/>
            <w:noWrap/>
            <w:vAlign w:val="center"/>
            <w:hideMark/>
          </w:tcPr>
          <w:p w14:paraId="19BC1EB9" w14:textId="77777777" w:rsidR="006F28D0" w:rsidRPr="00DA457F" w:rsidRDefault="006F28D0" w:rsidP="002814B5">
            <w:pPr>
              <w:rPr>
                <w:rFonts w:cs="Arial"/>
                <w:color w:val="000000"/>
                <w:sz w:val="16"/>
                <w:szCs w:val="16"/>
              </w:rPr>
            </w:pPr>
            <w:r w:rsidRPr="0D963311">
              <w:rPr>
                <w:rFonts w:cs="Arial"/>
                <w:color w:val="000000" w:themeColor="text1"/>
                <w:sz w:val="16"/>
                <w:szCs w:val="16"/>
              </w:rPr>
              <w:t>University of Alabama at Birmingham</w:t>
            </w:r>
          </w:p>
        </w:tc>
        <w:tc>
          <w:tcPr>
            <w:tcW w:w="1101" w:type="dxa"/>
            <w:tcBorders>
              <w:top w:val="single" w:sz="4" w:space="0" w:color="000000" w:themeColor="text1"/>
              <w:left w:val="nil"/>
              <w:bottom w:val="nil"/>
              <w:right w:val="single" w:sz="4" w:space="0" w:color="auto"/>
            </w:tcBorders>
            <w:shd w:val="clear" w:color="auto" w:fill="FFFFFF" w:themeFill="background1"/>
            <w:noWrap/>
            <w:vAlign w:val="center"/>
            <w:hideMark/>
          </w:tcPr>
          <w:p w14:paraId="60F36317" w14:textId="77777777" w:rsidR="006F28D0" w:rsidRPr="00DA457F" w:rsidRDefault="006F28D0" w:rsidP="002814B5">
            <w:pPr>
              <w:jc w:val="center"/>
              <w:rPr>
                <w:rFonts w:cs="Arial"/>
                <w:color w:val="000000"/>
                <w:sz w:val="16"/>
                <w:szCs w:val="16"/>
              </w:rPr>
            </w:pPr>
            <w:proofErr w:type="spellStart"/>
            <w:r w:rsidRPr="0D963311">
              <w:rPr>
                <w:rFonts w:cs="Arial"/>
                <w:color w:val="000000" w:themeColor="text1"/>
                <w:sz w:val="16"/>
                <w:szCs w:val="16"/>
              </w:rPr>
              <w:t>OneFlorida</w:t>
            </w:r>
            <w:proofErr w:type="spellEnd"/>
            <w:r w:rsidRPr="0D963311">
              <w:rPr>
                <w:rFonts w:cs="Arial"/>
                <w:color w:val="000000" w:themeColor="text1"/>
                <w:sz w:val="16"/>
                <w:szCs w:val="16"/>
              </w:rPr>
              <w:t>+</w:t>
            </w:r>
          </w:p>
        </w:tc>
        <w:tc>
          <w:tcPr>
            <w:tcW w:w="900" w:type="dxa"/>
            <w:tcBorders>
              <w:top w:val="single" w:sz="4" w:space="0" w:color="000000" w:themeColor="text1"/>
              <w:left w:val="single" w:sz="4" w:space="0" w:color="auto"/>
              <w:bottom w:val="nil"/>
              <w:right w:val="single" w:sz="8" w:space="0" w:color="808080" w:themeColor="background1" w:themeShade="80"/>
            </w:tcBorders>
            <w:shd w:val="clear" w:color="auto" w:fill="auto"/>
            <w:noWrap/>
            <w:vAlign w:val="center"/>
            <w:hideMark/>
          </w:tcPr>
          <w:p w14:paraId="742D58EC" w14:textId="77777777" w:rsidR="006F28D0" w:rsidRPr="00DA457F" w:rsidRDefault="006F28D0" w:rsidP="002814B5">
            <w:pPr>
              <w:jc w:val="right"/>
              <w:rPr>
                <w:rFonts w:cs="Arial"/>
                <w:color w:val="000000"/>
                <w:sz w:val="16"/>
                <w:szCs w:val="16"/>
              </w:rPr>
            </w:pPr>
            <w:r w:rsidRPr="0D963311">
              <w:rPr>
                <w:rFonts w:cs="Arial"/>
                <w:color w:val="000000" w:themeColor="text1"/>
                <w:sz w:val="16"/>
                <w:szCs w:val="16"/>
              </w:rPr>
              <w:t>2620</w:t>
            </w:r>
          </w:p>
        </w:tc>
      </w:tr>
      <w:tr w:rsidR="006F28D0" w:rsidRPr="00DA457F" w14:paraId="0A6FBAE1" w14:textId="77777777" w:rsidTr="002814B5">
        <w:trPr>
          <w:trHeight w:val="20"/>
        </w:trPr>
        <w:tc>
          <w:tcPr>
            <w:tcW w:w="3170" w:type="dxa"/>
            <w:tcBorders>
              <w:top w:val="single" w:sz="4" w:space="0" w:color="000000" w:themeColor="text1"/>
              <w:left w:val="single" w:sz="8" w:space="0" w:color="auto"/>
              <w:bottom w:val="single" w:sz="4" w:space="0" w:color="000000" w:themeColor="text1"/>
              <w:right w:val="single" w:sz="8" w:space="0" w:color="808080" w:themeColor="background1" w:themeShade="80"/>
            </w:tcBorders>
            <w:shd w:val="clear" w:color="auto" w:fill="EEECE1" w:themeFill="background2"/>
            <w:noWrap/>
            <w:vAlign w:val="center"/>
            <w:hideMark/>
          </w:tcPr>
          <w:p w14:paraId="000C2D6E" w14:textId="77777777" w:rsidR="006F28D0" w:rsidRPr="00DA457F" w:rsidRDefault="006F28D0" w:rsidP="002814B5">
            <w:pPr>
              <w:rPr>
                <w:rFonts w:cs="Arial"/>
                <w:b/>
                <w:bCs/>
                <w:color w:val="000000"/>
                <w:sz w:val="16"/>
                <w:szCs w:val="16"/>
              </w:rPr>
            </w:pPr>
            <w:r w:rsidRPr="0D963311">
              <w:rPr>
                <w:rFonts w:cs="Arial"/>
                <w:b/>
                <w:bCs/>
                <w:color w:val="000000" w:themeColor="text1"/>
                <w:sz w:val="16"/>
                <w:szCs w:val="16"/>
              </w:rPr>
              <w:t>Total (GPC/STAR/One Florida)</w:t>
            </w:r>
          </w:p>
        </w:tc>
        <w:tc>
          <w:tcPr>
            <w:tcW w:w="1101" w:type="dxa"/>
            <w:tcBorders>
              <w:top w:val="single" w:sz="4" w:space="0" w:color="000000" w:themeColor="text1"/>
              <w:left w:val="nil"/>
              <w:bottom w:val="single" w:sz="4" w:space="0" w:color="000000" w:themeColor="text1"/>
              <w:right w:val="single" w:sz="4" w:space="0" w:color="auto"/>
            </w:tcBorders>
            <w:shd w:val="clear" w:color="auto" w:fill="EEECE1" w:themeFill="background2"/>
            <w:noWrap/>
            <w:vAlign w:val="center"/>
            <w:hideMark/>
          </w:tcPr>
          <w:p w14:paraId="6E377660" w14:textId="77777777" w:rsidR="006F28D0" w:rsidRPr="00DA457F" w:rsidRDefault="006F28D0" w:rsidP="002814B5">
            <w:pPr>
              <w:jc w:val="center"/>
              <w:rPr>
                <w:rFonts w:cs="Arial"/>
                <w:b/>
                <w:bCs/>
                <w:color w:val="000000"/>
                <w:sz w:val="16"/>
                <w:szCs w:val="16"/>
              </w:rPr>
            </w:pPr>
          </w:p>
        </w:tc>
        <w:tc>
          <w:tcPr>
            <w:tcW w:w="900" w:type="dxa"/>
            <w:tcBorders>
              <w:top w:val="single" w:sz="4" w:space="0" w:color="000000" w:themeColor="text1"/>
              <w:left w:val="single" w:sz="4" w:space="0" w:color="auto"/>
              <w:bottom w:val="single" w:sz="4" w:space="0" w:color="000000" w:themeColor="text1"/>
              <w:right w:val="single" w:sz="8" w:space="0" w:color="808080" w:themeColor="background1" w:themeShade="80"/>
            </w:tcBorders>
            <w:shd w:val="clear" w:color="auto" w:fill="EEECE1" w:themeFill="background2"/>
            <w:noWrap/>
            <w:vAlign w:val="center"/>
            <w:hideMark/>
          </w:tcPr>
          <w:p w14:paraId="60C54187" w14:textId="77777777" w:rsidR="006F28D0" w:rsidRPr="00DA457F" w:rsidRDefault="006F28D0" w:rsidP="002814B5">
            <w:pPr>
              <w:jc w:val="right"/>
              <w:rPr>
                <w:rFonts w:cs="Arial"/>
                <w:b/>
                <w:bCs/>
                <w:color w:val="000000"/>
                <w:sz w:val="16"/>
                <w:szCs w:val="16"/>
              </w:rPr>
            </w:pPr>
            <w:r w:rsidRPr="3F608BBA">
              <w:rPr>
                <w:rFonts w:cs="Arial"/>
                <w:b/>
                <w:bCs/>
                <w:color w:val="000000" w:themeColor="text1"/>
                <w:sz w:val="16"/>
                <w:szCs w:val="16"/>
              </w:rPr>
              <w:t>40535</w:t>
            </w:r>
          </w:p>
        </w:tc>
      </w:tr>
    </w:tbl>
    <w:p w14:paraId="7B60ED40" w14:textId="77777777" w:rsidR="006F28D0" w:rsidRDefault="006F28D0" w:rsidP="006F28D0">
      <w:r w:rsidRPr="0D963311">
        <w:rPr>
          <w:b/>
          <w:bCs/>
          <w:u w:val="single"/>
        </w:rPr>
        <w:t>C.1.2. Medicare Claims</w:t>
      </w:r>
      <w:r w:rsidRPr="0088028C">
        <w:t xml:space="preserve">.  </w:t>
      </w:r>
      <w:r>
        <w:t>Medicare</w:t>
      </w:r>
      <w:r w:rsidRPr="0088028C">
        <w:t xml:space="preserve"> claims </w:t>
      </w:r>
      <w:r>
        <w:t>include</w:t>
      </w:r>
      <w:r w:rsidRPr="0088028C">
        <w:t xml:space="preserve"> diagnosis codes, procedural codes, location of care, as well as associated charges and payments. Medicare served as the primary insurer for ~57% of </w:t>
      </w:r>
      <w:r>
        <w:t xml:space="preserve">KT from </w:t>
      </w:r>
      <w:r w:rsidRPr="0088028C">
        <w:t xml:space="preserve">2008-17. The </w:t>
      </w:r>
      <w:r>
        <w:t>CISTEM</w:t>
      </w:r>
      <w:r w:rsidRPr="0088028C">
        <w:t xml:space="preserve"> team has </w:t>
      </w:r>
      <w:r>
        <w:t>already</w:t>
      </w:r>
      <w:r w:rsidRPr="0088028C">
        <w:t xml:space="preserve"> linked Medicare </w:t>
      </w:r>
      <w:r>
        <w:t>to</w:t>
      </w:r>
      <w:r w:rsidRPr="0088028C">
        <w:t xml:space="preserve"> </w:t>
      </w:r>
      <w:r>
        <w:t>SRTR</w:t>
      </w:r>
      <w:r w:rsidRPr="0088028C">
        <w:t xml:space="preserve"> for transplant recipients, </w:t>
      </w:r>
      <w:r w:rsidRPr="0088028C">
        <w:rPr>
          <w:u w:val="single"/>
        </w:rPr>
        <w:t>thereby overcoming major administrative and technical hurdles in supplying a valuable resource for the current project</w:t>
      </w:r>
      <w:r>
        <w:rPr>
          <w:u w:val="single"/>
        </w:rPr>
        <w:t>.</w:t>
      </w:r>
      <w:r w:rsidRPr="00B301CA">
        <w:fldChar w:fldCharType="begin">
          <w:fldData xml:space="preserve">PEVuZE5vdGU+PENpdGU+PEF1dGhvcj5EaGFybmlkaGFya2E8L0F1dGhvcj48WWVhcj4yMDE2PC9Z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</w:fldData>
        </w:fldChar>
      </w:r>
      <w:r>
        <w:instrText xml:space="preserve"> ADDIN EN.CITE </w:instrText>
      </w:r>
      <w:r>
        <w:fldChar w:fldCharType="begin">
          <w:fldData xml:space="preserve">PEVuZE5vdGU+PENpdGU+PEF1dGhvcj5EaGFybmlkaGFya2E8L0F1dGhvcj48WWVhcj4yMDE2PC9Z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</w:fldData>
        </w:fldChar>
      </w:r>
      <w:r>
        <w:instrText xml:space="preserve"> ADDIN EN.CITE.DATA </w:instrText>
      </w:r>
      <w:r>
        <w:fldChar w:fldCharType="end"/>
      </w:r>
      <w:r w:rsidRPr="00B301CA">
        <w:fldChar w:fldCharType="separate"/>
      </w:r>
      <w:r w:rsidRPr="00980755">
        <w:rPr>
          <w:noProof/>
          <w:vertAlign w:val="superscript"/>
        </w:rPr>
        <w:t>2, 13, 64</w:t>
      </w:r>
      <w:r w:rsidRPr="00B301CA">
        <w:fldChar w:fldCharType="end"/>
      </w:r>
      <w:r w:rsidRPr="0088028C">
        <w:t xml:space="preserve"> The investigative team possesses 200</w:t>
      </w:r>
      <w:r>
        <w:t>8–2020 M</w:t>
      </w:r>
      <w:r w:rsidRPr="0088028C">
        <w:t>edicare claims data</w:t>
      </w:r>
      <w:r>
        <w:t xml:space="preserve"> and </w:t>
      </w:r>
      <w:r w:rsidRPr="0088028C">
        <w:t>will purchase 20</w:t>
      </w:r>
      <w:r>
        <w:t>20-2024 data when available</w:t>
      </w:r>
      <w:r w:rsidRPr="0088028C">
        <w:t>.</w:t>
      </w:r>
      <w:r>
        <w:t xml:space="preserve"> In addition, the investigative team will also purchase 2015–2020 Medicare Advantage (MA), or Medicare "Encounter” data as more than 30% Medicare beneficiaries are enrolled in MA program with an increasing rate over time, whose claims could be sparse in the traditional fee-for-service Medicare data files.</w:t>
      </w:r>
    </w:p>
    <w:p w14:paraId="507AB433" w14:textId="77777777" w:rsidR="006F28D0" w:rsidRPr="1A826300" w:rsidRDefault="006F28D0" w:rsidP="006F28D0">
      <w:pPr>
        <w:rPr>
          <w:rFonts w:cs="Arial"/>
        </w:rPr>
      </w:pPr>
      <w:r w:rsidRPr="0D963311">
        <w:rPr>
          <w:rFonts w:cs="Arial"/>
          <w:b/>
          <w:bCs/>
          <w:u w:val="single"/>
        </w:rPr>
        <w:t>C.1.</w:t>
      </w:r>
      <w:proofErr w:type="gramStart"/>
      <w:r w:rsidRPr="0D963311">
        <w:rPr>
          <w:rFonts w:cs="Arial"/>
          <w:b/>
          <w:bCs/>
          <w:u w:val="single"/>
        </w:rPr>
        <w:t>3.PCORnet</w:t>
      </w:r>
      <w:proofErr w:type="gramEnd"/>
      <w:r w:rsidRPr="0D963311">
        <w:rPr>
          <w:rFonts w:cs="Arial"/>
          <w:b/>
          <w:bCs/>
          <w:u w:val="single"/>
        </w:rPr>
        <w:t xml:space="preserve"> Clinical Data and Research Network and Greater Plains Collaborative.</w:t>
      </w:r>
      <w:r w:rsidRPr="0D963311">
        <w:rPr>
          <w:rFonts w:cs="Arial"/>
          <w:b/>
          <w:bCs/>
        </w:rPr>
        <w:t xml:space="preserve"> </w:t>
      </w:r>
    </w:p>
    <w:p w14:paraId="0E5FDD6D" w14:textId="77777777" w:rsidR="006F28D0" w:rsidRPr="00F159B0" w:rsidRDefault="006F28D0" w:rsidP="006F28D0">
      <w:pPr>
        <w:rPr>
          <w:u w:val="single"/>
        </w:rPr>
      </w:pPr>
      <w:r>
        <w:rPr>
          <w:noProof/>
        </w:rPr>
        <w:lastRenderedPageBreak/>
        <mc:AlternateContent>
          <mc:Choice Requires="wpg">
            <w:drawing>
              <wp:anchor distT="0" distB="0" distL="45720" distR="45720" simplePos="0" relativeHeight="251658242" behindDoc="1" locked="0" layoutInCell="1" allowOverlap="1" wp14:anchorId="21D30D59" wp14:editId="38B3C655">
                <wp:simplePos x="0" y="0"/>
                <wp:positionH relativeFrom="margin">
                  <wp:align>right</wp:align>
                </wp:positionH>
                <wp:positionV relativeFrom="paragraph">
                  <wp:posOffset>593090</wp:posOffset>
                </wp:positionV>
                <wp:extent cx="4348480" cy="3284855"/>
                <wp:effectExtent l="0" t="0" r="0" b="0"/>
                <wp:wrapTight wrapText="bothSides">
                  <wp:wrapPolygon edited="0">
                    <wp:start x="0" y="0"/>
                    <wp:lineTo x="0" y="21170"/>
                    <wp:lineTo x="473" y="21420"/>
                    <wp:lineTo x="21480" y="21420"/>
                    <wp:lineTo x="21480" y="20293"/>
                    <wp:lineTo x="20629" y="20043"/>
                    <wp:lineTo x="20629" y="0"/>
                    <wp:lineTo x="0" y="0"/>
                  </wp:wrapPolygon>
                </wp:wrapTight>
                <wp:docPr id="14" name="Group 14"/>
                <wp:cNvGraphicFramePr/>
                <a:graphic xmlns:a="http://schemas.openxmlformats.org/drawingml/2006/main">
                  <a:graphicData uri="http://schemas.microsoft.com/office/word/2010/wordprocessingGroup">
                    <wpg:wgp>
                      <wpg:cNvGrpSpPr/>
                      <wpg:grpSpPr>
                        <a:xfrm>
                          <a:off x="0" y="0"/>
                          <a:ext cx="4348480" cy="3284855"/>
                          <a:chOff x="0" y="0"/>
                          <a:chExt cx="6849132" cy="4965721"/>
                        </a:xfrm>
                      </wpg:grpSpPr>
                      <pic:pic xmlns:pic="http://schemas.openxmlformats.org/drawingml/2006/picture">
                        <pic:nvPicPr>
                          <pic:cNvPr id="1" name="Picture 1" descr="Diagram&#10;&#10;Description automatically generated"/>
                          <pic:cNvPicPr>
                            <a:picLocks noChangeAspect="1"/>
                          </pic:cNvPicPr>
                        </pic:nvPicPr>
                        <pic:blipFill rotWithShape="1">
                          <a:blip r:embed="rId23"/>
                          <a:srcRect r="4330"/>
                          <a:stretch/>
                        </pic:blipFill>
                        <pic:spPr>
                          <a:xfrm>
                            <a:off x="0" y="0"/>
                            <a:ext cx="6511192" cy="4855845"/>
                          </a:xfrm>
                          <a:prstGeom prst="rect">
                            <a:avLst/>
                          </a:prstGeom>
                        </pic:spPr>
                      </pic:pic>
                      <wps:wsp>
                        <wps:cNvPr id="10" name="Text Box 10"/>
                        <wps:cNvSpPr txBox="1"/>
                        <wps:spPr>
                          <a:xfrm>
                            <a:off x="207032" y="4683781"/>
                            <a:ext cx="6642100" cy="281940"/>
                          </a:xfrm>
                          <a:prstGeom prst="rect">
                            <a:avLst/>
                          </a:prstGeom>
                          <a:solidFill>
                            <a:prstClr val="white"/>
                          </a:solidFill>
                          <a:ln>
                            <a:noFill/>
                          </a:ln>
                        </wps:spPr>
                        <wps:txbx>
                          <w:txbxContent>
                            <w:p w14:paraId="49736986" w14:textId="77777777" w:rsidR="006F28D0" w:rsidRPr="009F3640" w:rsidRDefault="006F28D0" w:rsidP="006F28D0">
                              <w:pPr>
                                <w:pStyle w:val="Caption"/>
                                <w:rPr>
                                  <w:rFonts w:cs="Arial"/>
                                  <w:sz w:val="20"/>
                                  <w:szCs w:val="20"/>
                                </w:rPr>
                              </w:pPr>
                              <w:r w:rsidRPr="00C275AE">
                                <w:rPr>
                                  <w:color w:val="auto"/>
                                  <w:sz w:val="20"/>
                                  <w:szCs w:val="20"/>
                                </w:rPr>
                                <w:t xml:space="preserve">Figure </w:t>
                              </w:r>
                              <w:r>
                                <w:rPr>
                                  <w:color w:val="auto"/>
                                  <w:sz w:val="20"/>
                                  <w:szCs w:val="20"/>
                                </w:rPr>
                                <w:t>5</w:t>
                              </w:r>
                              <w:r w:rsidRPr="00C275AE">
                                <w:rPr>
                                  <w:color w:val="auto"/>
                                  <w:sz w:val="20"/>
                                  <w:szCs w:val="20"/>
                                </w:rPr>
                                <w:t>. CISTEM2 Data Linkage and Integration</w:t>
                              </w:r>
                              <w:r>
                                <w:rPr>
                                  <w:color w:val="auto"/>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1D30D59" id="Group 14" o:spid="_x0000_s1036" style="position:absolute;margin-left:291.2pt;margin-top:46.7pt;width:342.4pt;height:258.65pt;z-index:-251658238;mso-wrap-distance-left:3.6pt;mso-wrap-distance-right:3.6pt;mso-position-horizontal:right;mso-position-horizontal-relative:margin;mso-width-relative:margin;mso-height-relative:margin" coordsize="68491,496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">
                <v:shape id="Picture 1" o:spid="_x0000_s1037" type="#_x0000_t75" alt="Diagram&#10;&#10;Description automatically generated" style="position:absolute;width:65111;height:485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">
                  <v:imagedata r:id="rId24" o:title="Diagram&#10;&#10;Description automatically generated" cropright="2838f"/>
                </v:shape>
                <v:shape id="Text Box 10" o:spid="_x0000_s1038" type="#_x0000_t202" style="position:absolute;left:2070;top:46837;width:66421;height:28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" stroked="f">
                  <v:textbox inset="0,0,0,0">
                    <w:txbxContent>
                      <w:p w14:paraId="49736986" w14:textId="77777777" w:rsidR="006F28D0" w:rsidRPr="009F3640" w:rsidRDefault="006F28D0" w:rsidP="006F28D0">
                        <w:pPr>
                          <w:pStyle w:val="Caption"/>
                          <w:rPr>
                            <w:rFonts w:cs="Arial"/>
                            <w:sz w:val="20"/>
                            <w:szCs w:val="20"/>
                          </w:rPr>
                        </w:pPr>
                        <w:r w:rsidRPr="00C275AE">
                          <w:rPr>
                            <w:color w:val="auto"/>
                            <w:sz w:val="20"/>
                            <w:szCs w:val="20"/>
                          </w:rPr>
                          <w:t xml:space="preserve">Figure </w:t>
                        </w:r>
                        <w:r>
                          <w:rPr>
                            <w:color w:val="auto"/>
                            <w:sz w:val="20"/>
                            <w:szCs w:val="20"/>
                          </w:rPr>
                          <w:t>5</w:t>
                        </w:r>
                        <w:r w:rsidRPr="00C275AE">
                          <w:rPr>
                            <w:color w:val="auto"/>
                            <w:sz w:val="20"/>
                            <w:szCs w:val="20"/>
                          </w:rPr>
                          <w:t>. CISTEM2 Data Linkage and Integration</w:t>
                        </w:r>
                        <w:r>
                          <w:rPr>
                            <w:color w:val="auto"/>
                            <w:sz w:val="20"/>
                            <w:szCs w:val="20"/>
                          </w:rPr>
                          <w:t>.</w:t>
                        </w:r>
                      </w:p>
                    </w:txbxContent>
                  </v:textbox>
                </v:shape>
                <w10:wrap type="tight" anchorx="margin"/>
              </v:group>
            </w:pict>
          </mc:Fallback>
        </mc:AlternateContent>
      </w:r>
      <w:proofErr w:type="spellStart"/>
      <w:r w:rsidRPr="1A826300">
        <w:t>PCORnet</w:t>
      </w:r>
      <w:proofErr w:type="spellEnd"/>
      <w:r w:rsidRPr="1A826300">
        <w:t xml:space="preserve"> </w:t>
      </w:r>
      <w:r>
        <w:t>is funded</w:t>
      </w:r>
      <w:r w:rsidRPr="1A826300">
        <w:t xml:space="preserve"> </w:t>
      </w:r>
      <w:r>
        <w:t xml:space="preserve">by the </w:t>
      </w:r>
      <w:r w:rsidRPr="1A826300">
        <w:t>Patient-Centered Outcomes Research Institute (PCORI</w:t>
      </w:r>
      <w:r>
        <w:t>) to</w:t>
      </w:r>
      <w:r w:rsidRPr="1A826300">
        <w:t xml:space="preserve"> harnessing the power of “real-world” EHR data</w:t>
      </w:r>
      <w:r>
        <w:t xml:space="preserve"> through a harmonized CDM</w:t>
      </w:r>
      <w:r w:rsidRPr="1A826300">
        <w:t xml:space="preserve"> </w:t>
      </w:r>
      <w:r>
        <w:fldChar w:fldCharType="begin">
          <w:fldData xml:space="preserve">PEVuZE5vdGU+PENpdGU+PEF1dGhvcj5SYXRoczwvQXV0aG9yPjxZZWFyPjIwMjE8L1llYXI+PFJl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</w:fldData>
        </w:fldChar>
      </w:r>
      <w:r>
        <w:instrText xml:space="preserve"> ADDIN EN.CITE </w:instrText>
      </w:r>
      <w:r>
        <w:fldChar w:fldCharType="begin">
          <w:fldData xml:space="preserve">PEVuZE5vdGU+PENpdGU+PEF1dGhvcj5SYXRoczwvQXV0aG9yPjxZZWFyPjIwMjE8L1llYXI+PFJl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</w:fldData>
        </w:fldChar>
      </w:r>
      <w:r>
        <w:instrText xml:space="preserve"> ADDIN EN.CITE.DATA </w:instrText>
      </w:r>
      <w:r>
        <w:fldChar w:fldCharType="end"/>
      </w:r>
      <w:r>
        <w:fldChar w:fldCharType="separate"/>
      </w:r>
      <w:r w:rsidRPr="00980755">
        <w:rPr>
          <w:noProof/>
          <w:vertAlign w:val="superscript"/>
        </w:rPr>
        <w:t>65-68</w:t>
      </w:r>
      <w:r>
        <w:fldChar w:fldCharType="end"/>
      </w:r>
      <w:r w:rsidRPr="1A826300">
        <w:t xml:space="preserve"> </w:t>
      </w:r>
      <w:r>
        <w:rPr>
          <w:b/>
          <w:bCs/>
        </w:rPr>
        <w:t xml:space="preserve"> </w:t>
      </w:r>
      <w:proofErr w:type="spellStart"/>
      <w:r w:rsidRPr="1A826300">
        <w:t>PCORnet</w:t>
      </w:r>
      <w:proofErr w:type="spellEnd"/>
      <w:r w:rsidRPr="1A826300">
        <w:t xml:space="preserve"> CDM is organized in “tables” that reflect type of data (e.g. diagnosis, vital signs, lab results) and include modifier codes for encounter type (e.g. ambulatory visit, telehealth) or source (e.g. order, billin</w:t>
      </w:r>
      <w:r>
        <w:t xml:space="preserve">g claim).  </w:t>
      </w:r>
      <w:r w:rsidRPr="1A826300">
        <w:t xml:space="preserve">Although data follow </w:t>
      </w:r>
      <w:proofErr w:type="spellStart"/>
      <w:r w:rsidRPr="1A826300">
        <w:t>PCORnet</w:t>
      </w:r>
      <w:proofErr w:type="spellEnd"/>
      <w:r w:rsidRPr="1A826300">
        <w:t xml:space="preserve"> CDM standards and guidance, the allowable medical ontologies and coding vocabularies are more extensive (e.g. HCPCS, ICD, SNOMED</w:t>
      </w:r>
      <w:r>
        <w:t>)</w:t>
      </w:r>
      <w:r w:rsidRPr="1A826300">
        <w:t xml:space="preserve">. The Greater Plains Collaborative (GPC) is a founding </w:t>
      </w:r>
      <w:proofErr w:type="spellStart"/>
      <w:r w:rsidRPr="1A826300">
        <w:t>PCORnet</w:t>
      </w:r>
      <w:proofErr w:type="spellEnd"/>
      <w:r w:rsidRPr="1A826300">
        <w:t xml:space="preserve"> CRN.</w:t>
      </w:r>
      <w:r>
        <w:fldChar w:fldCharType="begin"/>
      </w:r>
      <w:r>
        <w:instrText xml:space="preserve"> ADDIN EN.CITE &lt;EndNote&gt;&lt;Cite&gt;&lt;Author&gt;Waitman&lt;/Author&gt;&lt;Year&gt;2014&lt;/Year&gt;&lt;RecNum&gt;86&lt;/RecNum&gt;&lt;DisplayText&gt;&lt;style face="superscript"&gt;69&lt;/style&gt;&lt;/DisplayText&gt;&lt;record&gt;&lt;rec-number&gt;86&lt;/rec-number&gt;&lt;foreign-keys&gt;&lt;key app="EN" db-id="d2xfar5w0e5pvee9aagxfda5r9wa0razw9se" timestamp="1678123232"&gt;86&lt;/key&gt;&lt;/foreign-keys&gt;&lt;ref-type name="Journal Article"&gt;17&lt;/ref-type&gt;&lt;contributors&gt;&lt;authors&gt;&lt;author&gt;Waitman, L. R.&lt;/author&gt;&lt;author&gt;Aaronson, L. S.&lt;/author&gt;&lt;author&gt;Nadkarni, P. M.&lt;/author&gt;&lt;author&gt;Connolly, D. W.&lt;/author&gt;&lt;author&gt;Campbell, J. R.&lt;/author&gt;&lt;/authors&gt;&lt;/contributors&gt;&lt;auth-address&gt;Division of Medical Informatics, Department of Internal Medicine, University of Kansas Medical Center, Kansas City, Kansas, USA.&amp;#xD;School of Nursing, University of Kansas Medical Center, Kansas City, Kansas, USA.&amp;#xD;Department of Internal Medicine, University of Iowa Hospital, Iowa City, Iowa, USA.&amp;#xD;Department of Internal Medicine, University of Nebraska Medical Center, Omaha, Nebraska, USA.&lt;/auth-address&gt;&lt;titles&gt;&lt;title&gt;The Greater Plains Collaborative: a PCORnet Clinical Research Data Network&lt;/title&gt;&lt;secondary-title&gt;J Am Med Inform Assoc&lt;/secondary-title&gt;&lt;/titles&gt;&lt;periodical&gt;&lt;full-title&gt;J Am Med Inform Assoc&lt;/full-title&gt;&lt;/periodical&gt;&lt;pages&gt;637-41&lt;/pages&gt;&lt;volume&gt;21&lt;/volume&gt;&lt;number&gt;4&lt;/number&gt;&lt;edition&gt;20140428&lt;/edition&gt;&lt;keywords&gt;&lt;keyword&gt;gpc&lt;/keyword&gt;&lt;/keywords&gt;&lt;dates&gt;&lt;year&gt;2014&lt;/year&gt;&lt;pub-dates&gt;&lt;date&gt;Jul-Aug&lt;/date&gt;&lt;/pub-dates&gt;&lt;/dates&gt;&lt;isbn&gt;1067-5027 (Print)&amp;#xD;1067-5027&lt;/isbn&gt;&lt;accession-num&gt;24778202&lt;/accession-num&gt;&lt;urls&gt;&lt;/urls&gt;&lt;custom2&gt;PMC4078294&lt;/custom2&gt;&lt;electronic-resource-num&gt;10.1136/amiajnl-2014-002756&lt;/electronic-resource-num&gt;&lt;remote-database-provider&gt;NLM&lt;/remote-database-provider&gt;&lt;language&gt;eng&lt;/language&gt;&lt;/record&gt;&lt;/Cite&gt;&lt;/EndNote&gt;</w:instrText>
      </w:r>
      <w:r>
        <w:fldChar w:fldCharType="separate"/>
      </w:r>
      <w:r w:rsidRPr="00980755">
        <w:rPr>
          <w:noProof/>
          <w:vertAlign w:val="superscript"/>
        </w:rPr>
        <w:t>69</w:t>
      </w:r>
      <w:r>
        <w:fldChar w:fldCharType="end"/>
      </w:r>
      <w:r w:rsidRPr="1A826300">
        <w:t xml:space="preserve"> The GPC network currently includes 13 partner sites </w:t>
      </w:r>
      <w:r>
        <w:t>in</w:t>
      </w:r>
      <w:r w:rsidRPr="1A826300">
        <w:t xml:space="preserve"> 8 states with a potential observational study pool exceeding 15 million.</w:t>
      </w:r>
      <w:r>
        <w:fldChar w:fldCharType="begin"/>
      </w:r>
      <w:r>
        <w:instrText xml:space="preserve"> ADDIN EN.CITE &lt;EndNote&gt;&lt;Cite&gt;&lt;Author&gt;Waitman&lt;/Author&gt;&lt;Year&gt;2014&lt;/Year&gt;&lt;RecNum&gt;86&lt;/RecNum&gt;&lt;DisplayText&gt;&lt;style face="superscript"&gt;69&lt;/style&gt;&lt;/DisplayText&gt;&lt;record&gt;&lt;rec-number&gt;86&lt;/rec-number&gt;&lt;foreign-keys&gt;&lt;key app="EN" db-id="d2xfar5w0e5pvee9aagxfda5r9wa0razw9se" timestamp="1678123232"&gt;86&lt;/key&gt;&lt;/foreign-keys&gt;&lt;ref-type name="Journal Article"&gt;17&lt;/ref-type&gt;&lt;contributors&gt;&lt;authors&gt;&lt;author&gt;Waitman, L. R.&lt;/author&gt;&lt;author&gt;Aaronson, L. S.&lt;/author&gt;&lt;author&gt;Nadkarni, P. M.&lt;/author&gt;&lt;author&gt;Connolly, D. W.&lt;/author&gt;&lt;author&gt;Campbell, J. R.&lt;/author&gt;&lt;/authors&gt;&lt;/contributors&gt;&lt;auth-address&gt;Division of Medical Informatics, Department of Internal Medicine, University of Kansas Medical Center, Kansas City, Kansas, USA.&amp;#xD;School of Nursing, University of Kansas Medical Center, Kansas City, Kansas, USA.&amp;#xD;Department of Internal Medicine, University of Iowa Hospital, Iowa City, Iowa, USA.&amp;#xD;Department of Internal Medicine, University of Nebraska Medical Center, Omaha, Nebraska, USA.&lt;/auth-address&gt;&lt;titles&gt;&lt;title&gt;The Greater Plains Collaborative: a PCORnet Clinical Research Data Network&lt;/title&gt;&lt;secondary-title&gt;J Am Med Inform Assoc&lt;/secondary-title&gt;&lt;/titles&gt;&lt;periodical&gt;&lt;full-title&gt;J Am Med Inform Assoc&lt;/full-title&gt;&lt;/periodical&gt;&lt;pages&gt;637-41&lt;/pages&gt;&lt;volume&gt;21&lt;/volume&gt;&lt;number&gt;4&lt;/number&gt;&lt;edition&gt;20140428&lt;/edition&gt;&lt;keywords&gt;&lt;keyword&gt;gpc&lt;/keyword&gt;&lt;/keywords&gt;&lt;dates&gt;&lt;year&gt;2014&lt;/year&gt;&lt;pub-dates&gt;&lt;date&gt;Jul-Aug&lt;/date&gt;&lt;/pub-dates&gt;&lt;/dates&gt;&lt;isbn&gt;1067-5027 (Print)&amp;#xD;1067-5027&lt;/isbn&gt;&lt;accession-num&gt;24778202&lt;/accession-num&gt;&lt;urls&gt;&lt;/urls&gt;&lt;custom2&gt;PMC4078294&lt;/custom2&gt;&lt;electronic-resource-num&gt;10.1136/amiajnl-2014-002756&lt;/electronic-resource-num&gt;&lt;remote-database-provider&gt;NLM&lt;/remote-database-provider&gt;&lt;language&gt;eng&lt;/language&gt;&lt;/record&gt;&lt;/Cite&gt;&lt;/EndNote&gt;</w:instrText>
      </w:r>
      <w:r>
        <w:fldChar w:fldCharType="separate"/>
      </w:r>
      <w:r w:rsidRPr="00980755">
        <w:rPr>
          <w:noProof/>
          <w:vertAlign w:val="superscript"/>
        </w:rPr>
        <w:t>69</w:t>
      </w:r>
      <w:r>
        <w:fldChar w:fldCharType="end"/>
      </w:r>
      <w:r>
        <w:t xml:space="preserve">  The project will also collaborate with two addition CRNs: STAR and </w:t>
      </w:r>
      <w:proofErr w:type="spellStart"/>
      <w:r>
        <w:t>OneFlorida</w:t>
      </w:r>
      <w:proofErr w:type="spellEnd"/>
      <w:r>
        <w:t>+ within 12 additional sites (</w:t>
      </w:r>
      <w:r>
        <w:rPr>
          <w:b/>
          <w:bCs/>
        </w:rPr>
        <w:t>Table 1)</w:t>
      </w:r>
      <w:r>
        <w:t xml:space="preserve"> capturing &gt; 40,000 KT patients.</w:t>
      </w:r>
    </w:p>
    <w:p w14:paraId="0EBE4A5C" w14:textId="77777777" w:rsidR="006F28D0" w:rsidRPr="00EE2D56" w:rsidRDefault="006F28D0" w:rsidP="006F28D0">
      <w:r w:rsidRPr="00EE2D56">
        <w:rPr>
          <w:b/>
          <w:bCs/>
          <w:u w:val="single"/>
        </w:rPr>
        <w:t>C.1.4. Privacy-Preserving Database Linkage approach</w:t>
      </w:r>
      <w:r w:rsidRPr="00EE2D56">
        <w:rPr>
          <w:b/>
          <w:bCs/>
        </w:rPr>
        <w:t>.</w:t>
      </w:r>
      <w:r>
        <w:t xml:space="preserve"> T</w:t>
      </w:r>
      <w:r w:rsidRPr="007F4E0A">
        <w:t>o prepare the analytical patient cohort</w:t>
      </w:r>
      <w:r>
        <w:t>, w</w:t>
      </w:r>
      <w:r w:rsidRPr="007F4E0A">
        <w:t xml:space="preserve">e will </w:t>
      </w:r>
      <w:r>
        <w:t>leverage</w:t>
      </w:r>
      <w:r w:rsidRPr="007F4E0A">
        <w:t xml:space="preserve"> </w:t>
      </w:r>
      <w:proofErr w:type="spellStart"/>
      <w:r w:rsidRPr="007F4E0A">
        <w:t>PCORnet’s</w:t>
      </w:r>
      <w:proofErr w:type="spellEnd"/>
      <w:r w:rsidRPr="007F4E0A">
        <w:t xml:space="preserve"> selected privacy-protecting linkage solution by Datavant</w:t>
      </w:r>
      <w:r>
        <w:t xml:space="preserve"> </w:t>
      </w:r>
      <w:r w:rsidRPr="007F4E0A">
        <w:t>to securely link patient data from all study sites</w:t>
      </w:r>
      <w:r>
        <w:t xml:space="preserve"> and data sets</w:t>
      </w:r>
      <w:r w:rsidRPr="007F4E0A">
        <w:t xml:space="preserve"> </w:t>
      </w:r>
      <w:r w:rsidRPr="001C2A3B">
        <w:t xml:space="preserve">(Figure </w:t>
      </w:r>
      <w:r>
        <w:t>5</w:t>
      </w:r>
      <w:r w:rsidRPr="001C2A3B">
        <w:t>).</w:t>
      </w:r>
      <w:r w:rsidRPr="00240CF9">
        <w:t xml:space="preserve"> </w:t>
      </w:r>
      <w:r>
        <w:fldChar w:fldCharType="begin">
          <w:fldData xml:space="preserve">PEVuZE5vdGU+PENpdGU+PEF1dGhvcj5CZXJuc3RhbTwvQXV0aG9yPjxZZWFyPjIwMjI8L1llYXI+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</w:fldData>
        </w:fldChar>
      </w:r>
      <w:r>
        <w:instrText xml:space="preserve"> ADDIN EN.CITE </w:instrText>
      </w:r>
      <w:r>
        <w:fldChar w:fldCharType="begin">
          <w:fldData xml:space="preserve">PEVuZE5vdGU+PENpdGU+PEF1dGhvcj5CZXJuc3RhbTwvQXV0aG9yPjxZZWFyPjIwMjI8L1llYXI+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</w:fldData>
        </w:fldChar>
      </w:r>
      <w:r>
        <w:instrText xml:space="preserve"> ADDIN EN.CITE.DATA </w:instrText>
      </w:r>
      <w:r>
        <w:fldChar w:fldCharType="end"/>
      </w:r>
      <w:r>
        <w:fldChar w:fldCharType="separate"/>
      </w:r>
      <w:r w:rsidRPr="00980755">
        <w:rPr>
          <w:noProof/>
          <w:vertAlign w:val="superscript"/>
        </w:rPr>
        <w:t>70, 71</w:t>
      </w:r>
      <w:r>
        <w:fldChar w:fldCharType="end"/>
      </w:r>
      <w:r w:rsidRPr="007F4E0A">
        <w:t xml:space="preserve"> </w:t>
      </w:r>
      <w:r w:rsidRPr="00B91ECC">
        <w:t xml:space="preserve">All </w:t>
      </w:r>
      <w:proofErr w:type="spellStart"/>
      <w:r w:rsidRPr="00B91ECC">
        <w:t>PCORnet</w:t>
      </w:r>
      <w:proofErr w:type="spellEnd"/>
      <w:r w:rsidRPr="00B91ECC">
        <w:t xml:space="preserve"> sites have an existing Site License Agreement (SLA) in place with Datavant and already have access to the Datavant De-ID software.</w:t>
      </w:r>
      <w:r>
        <w:t xml:space="preserve"> </w:t>
      </w:r>
      <w:r w:rsidRPr="007F4E0A">
        <w:t xml:space="preserve">All HIPAA identifiers will be </w:t>
      </w:r>
      <w:proofErr w:type="gramStart"/>
      <w:r w:rsidRPr="007F4E0A">
        <w:t>masked</w:t>
      </w:r>
      <w:proofErr w:type="gramEnd"/>
      <w:r w:rsidRPr="007F4E0A">
        <w:t xml:space="preserve"> and all dates will be reported as the number of days since the patient’s </w:t>
      </w:r>
      <w:r>
        <w:t>transplant date</w:t>
      </w:r>
      <w:r w:rsidRPr="007F4E0A">
        <w:t>. Each patient record will include an encrypted token (a hash), a 44-character unique</w:t>
      </w:r>
      <w:r>
        <w:t xml:space="preserve"> </w:t>
      </w:r>
      <w:r w:rsidRPr="007F4E0A">
        <w:t>patient identifier that can be reproducibly generated from identifiable patient information from different sites but cannot be reverse-engineered to reveal the original information. Year of birth will be included</w:t>
      </w:r>
      <w:r>
        <w:t xml:space="preserve"> </w:t>
      </w:r>
      <w:r w:rsidRPr="007F4E0A">
        <w:t xml:space="preserve">to adjust for secular trends over time. This approach was previously successfully used to link patient data from different sources in </w:t>
      </w:r>
      <w:proofErr w:type="spellStart"/>
      <w:r w:rsidRPr="007F4E0A">
        <w:t>PCORnet</w:t>
      </w:r>
      <w:proofErr w:type="spellEnd"/>
      <w:r w:rsidRPr="007F4E0A">
        <w:t>-based and other studies</w:t>
      </w:r>
      <w:r>
        <w:t>.</w:t>
      </w:r>
      <w:r>
        <w:fldChar w:fldCharType="begin">
          <w:fldData xml:space="preserve">PEVuZE5vdGU+PENpdGU+PEF1dGhvcj5CZXJuc3RhbTwvQXV0aG9yPjxZZWFyPjIwMjI8L1llYXI+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</w:fldData>
        </w:fldChar>
      </w:r>
      <w:r>
        <w:instrText xml:space="preserve"> ADDIN EN.CITE </w:instrText>
      </w:r>
      <w:r>
        <w:fldChar w:fldCharType="begin">
          <w:fldData xml:space="preserve">PEVuZE5vdGU+PENpdGU+PEF1dGhvcj5CZXJuc3RhbTwvQXV0aG9yPjxZZWFyPjIwMjI8L1llYXI+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</w:fldData>
        </w:fldChar>
      </w:r>
      <w:r>
        <w:instrText xml:space="preserve"> ADDIN EN.CITE.DATA </w:instrText>
      </w:r>
      <w:r>
        <w:fldChar w:fldCharType="end"/>
      </w:r>
      <w:r>
        <w:fldChar w:fldCharType="separate"/>
      </w:r>
      <w:r w:rsidRPr="00980755">
        <w:rPr>
          <w:noProof/>
          <w:vertAlign w:val="superscript"/>
        </w:rPr>
        <w:t>70-75</w:t>
      </w:r>
      <w:r>
        <w:fldChar w:fldCharType="end"/>
      </w:r>
      <w:r>
        <w:t xml:space="preserve"> As entailed in </w:t>
      </w:r>
      <w:r w:rsidRPr="00EF07E1">
        <w:t xml:space="preserve">Figure </w:t>
      </w:r>
      <w:r w:rsidRPr="00EE2D56">
        <w:t>5</w:t>
      </w:r>
      <w:r>
        <w:t xml:space="preserve">, GPC coordinating </w:t>
      </w:r>
      <w:r w:rsidRPr="0D963311">
        <w:t xml:space="preserve">center (GCC) will first leverage Datavant hash tokens to identify the crosswalk population between </w:t>
      </w:r>
      <w:proofErr w:type="spellStart"/>
      <w:r w:rsidRPr="0D963311">
        <w:t>PCORnet</w:t>
      </w:r>
      <w:proofErr w:type="spellEnd"/>
      <w:r w:rsidRPr="0D963311">
        <w:t xml:space="preserve"> EHR cohorts and SRTR registry to generate </w:t>
      </w:r>
      <w:r w:rsidRPr="0D963311">
        <w:rPr>
          <w:i/>
          <w:iCs/>
        </w:rPr>
        <w:t>site-specific finder files</w:t>
      </w:r>
      <w:r w:rsidRPr="0D963311">
        <w:t>. The finder files will then be disseminated to participating sites for clinical data extraction (on the crosswalk KT patients.</w:t>
      </w:r>
      <w:r>
        <w:t xml:space="preserve"> </w:t>
      </w:r>
      <w:r w:rsidRPr="0D963311">
        <w:t>Upon receiving data from participating sites, plus SRTR, USRDS and CMS, G</w:t>
      </w:r>
      <w:r>
        <w:t>C</w:t>
      </w:r>
      <w:r w:rsidRPr="0D963311">
        <w:t>C will perform data linkage and integration using the mapping among four source-specific, masked identifiers: PATID, HASH_ID, OPTN_HID, and BENE_ID.  HASH_ID is the study-specific transit token generated by Datavant De-ID software.</w:t>
      </w:r>
    </w:p>
    <w:tbl>
      <w:tblPr>
        <w:tblStyle w:val="GridTable4"/>
        <w:tblpPr w:leftFromText="187" w:rightFromText="187" w:vertAnchor="text" w:horzAnchor="margin" w:tblpXSpec="right" w:tblpY="1903"/>
        <w:tblOverlap w:val="never"/>
        <w:tblW w:w="0" w:type="auto"/>
        <w:tblLook w:val="04A0" w:firstRow="1" w:lastRow="0" w:firstColumn="1" w:lastColumn="0" w:noHBand="0" w:noVBand="1"/>
        <w:tblCaption w:val="Table 2: Exposure and Outcomes"/>
      </w:tblPr>
      <w:tblGrid>
        <w:gridCol w:w="1514"/>
        <w:gridCol w:w="1514"/>
        <w:gridCol w:w="1532"/>
      </w:tblGrid>
      <w:tr w:rsidR="002C32D6" w:rsidRPr="00CA0751" w14:paraId="412896B6" w14:textId="77777777" w:rsidTr="00F152A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gridSpan w:val="3"/>
            <w:tcBorders>
              <w:top w:val="nil"/>
              <w:left w:val="nil"/>
              <w:bottom w:val="nil"/>
              <w:right w:val="nil"/>
            </w:tcBorders>
            <w:shd w:val="clear" w:color="auto" w:fill="FFFFFF" w:themeFill="background1"/>
            <w:vAlign w:val="center"/>
          </w:tcPr>
          <w:p w14:paraId="360D8EB5" w14:textId="77777777" w:rsidR="002C32D6" w:rsidRPr="00F67E79" w:rsidRDefault="002C32D6" w:rsidP="00D34146">
            <w:pPr>
              <w:rPr>
                <w:rFonts w:cs="Arial"/>
                <w:color w:val="auto"/>
                <w:sz w:val="16"/>
                <w:szCs w:val="16"/>
              </w:rPr>
            </w:pPr>
            <w:r w:rsidRPr="00F67E79">
              <w:rPr>
                <w:rFonts w:cs="Arial"/>
                <w:color w:val="auto"/>
                <w:sz w:val="16"/>
                <w:szCs w:val="16"/>
              </w:rPr>
              <w:lastRenderedPageBreak/>
              <w:t>Table 2 – Outcome, Exposure and Covariates</w:t>
            </w:r>
          </w:p>
        </w:tc>
      </w:tr>
      <w:tr w:rsidR="002C32D6" w:rsidRPr="00CA0751" w14:paraId="18E79DEC" w14:textId="77777777" w:rsidTr="00F152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Borders>
              <w:top w:val="nil"/>
            </w:tcBorders>
            <w:shd w:val="clear" w:color="auto" w:fill="000000" w:themeFill="text1"/>
            <w:vAlign w:val="center"/>
          </w:tcPr>
          <w:p w14:paraId="4D2A9F9B" w14:textId="77777777" w:rsidR="002C32D6" w:rsidRPr="00CA0751" w:rsidRDefault="002C32D6" w:rsidP="00D34146">
            <w:pPr>
              <w:jc w:val="center"/>
              <w:rPr>
                <w:rFonts w:cs="Arial"/>
                <w:sz w:val="16"/>
                <w:szCs w:val="16"/>
              </w:rPr>
            </w:pPr>
            <w:r w:rsidRPr="00CA0751">
              <w:rPr>
                <w:rFonts w:cs="Arial"/>
                <w:sz w:val="16"/>
                <w:szCs w:val="16"/>
              </w:rPr>
              <w:t>Patient/Transplant Characteristics</w:t>
            </w:r>
          </w:p>
        </w:tc>
        <w:tc>
          <w:tcPr>
            <w:tcW w:w="0" w:type="dxa"/>
            <w:tcBorders>
              <w:top w:val="nil"/>
            </w:tcBorders>
            <w:shd w:val="clear" w:color="auto" w:fill="000000" w:themeFill="text1"/>
            <w:vAlign w:val="center"/>
          </w:tcPr>
          <w:p w14:paraId="7739CED4" w14:textId="77777777" w:rsidR="002C32D6" w:rsidRPr="00CA0751" w:rsidRDefault="002C32D6" w:rsidP="00D34146">
            <w:pPr>
              <w:jc w:val="center"/>
              <w:cnfStyle w:val="000000100000" w:firstRow="0" w:lastRow="0" w:firstColumn="0" w:lastColumn="0" w:oddVBand="0" w:evenVBand="0" w:oddHBand="1" w:evenHBand="0" w:firstRowFirstColumn="0" w:firstRowLastColumn="0" w:lastRowFirstColumn="0" w:lastRowLastColumn="0"/>
              <w:rPr>
                <w:rFonts w:cs="Arial"/>
                <w:sz w:val="16"/>
                <w:szCs w:val="16"/>
              </w:rPr>
            </w:pPr>
            <w:r w:rsidRPr="00CA0751">
              <w:rPr>
                <w:rFonts w:cs="Arial"/>
                <w:sz w:val="16"/>
                <w:szCs w:val="16"/>
              </w:rPr>
              <w:t>Exposure</w:t>
            </w:r>
          </w:p>
        </w:tc>
        <w:tc>
          <w:tcPr>
            <w:tcW w:w="0" w:type="dxa"/>
            <w:tcBorders>
              <w:top w:val="nil"/>
            </w:tcBorders>
            <w:shd w:val="clear" w:color="auto" w:fill="000000" w:themeFill="text1"/>
            <w:vAlign w:val="center"/>
          </w:tcPr>
          <w:p w14:paraId="7FC08CD4" w14:textId="77777777" w:rsidR="002C32D6" w:rsidRPr="00CA0751" w:rsidRDefault="002C32D6" w:rsidP="00D34146">
            <w:pPr>
              <w:jc w:val="center"/>
              <w:cnfStyle w:val="000000100000" w:firstRow="0" w:lastRow="0" w:firstColumn="0" w:lastColumn="0" w:oddVBand="0" w:evenVBand="0" w:oddHBand="1" w:evenHBand="0" w:firstRowFirstColumn="0" w:firstRowLastColumn="0" w:lastRowFirstColumn="0" w:lastRowLastColumn="0"/>
              <w:rPr>
                <w:rFonts w:cs="Arial"/>
                <w:sz w:val="16"/>
                <w:szCs w:val="16"/>
              </w:rPr>
            </w:pPr>
            <w:r w:rsidRPr="00CA0751">
              <w:rPr>
                <w:rFonts w:cs="Arial"/>
                <w:sz w:val="16"/>
                <w:szCs w:val="16"/>
              </w:rPr>
              <w:t>Outcome</w:t>
            </w:r>
          </w:p>
        </w:tc>
      </w:tr>
      <w:tr w:rsidR="002C32D6" w:rsidRPr="00CA0751" w14:paraId="09F3C163" w14:textId="77777777" w:rsidTr="00F152A9">
        <w:tc>
          <w:tcPr>
            <w:cnfStyle w:val="001000000000" w:firstRow="0" w:lastRow="0" w:firstColumn="1" w:lastColumn="0" w:oddVBand="0" w:evenVBand="0" w:oddHBand="0" w:evenHBand="0" w:firstRowFirstColumn="0" w:firstRowLastColumn="0" w:lastRowFirstColumn="0" w:lastRowLastColumn="0"/>
            <w:tcW w:w="0" w:type="dxa"/>
            <w:shd w:val="clear" w:color="auto" w:fill="auto"/>
          </w:tcPr>
          <w:p w14:paraId="08A238C9" w14:textId="77777777" w:rsidR="002C32D6" w:rsidRPr="00CA0751" w:rsidRDefault="002C32D6" w:rsidP="00D34146">
            <w:pPr>
              <w:spacing w:before="120"/>
              <w:rPr>
                <w:rFonts w:cs="Arial"/>
                <w:b w:val="0"/>
                <w:bCs w:val="0"/>
                <w:sz w:val="16"/>
                <w:szCs w:val="16"/>
              </w:rPr>
            </w:pPr>
            <w:r w:rsidRPr="00CA0751">
              <w:rPr>
                <w:rFonts w:cs="Arial"/>
                <w:b w:val="0"/>
                <w:bCs w:val="0"/>
                <w:sz w:val="16"/>
                <w:szCs w:val="16"/>
              </w:rPr>
              <w:t>Demographic (e</w:t>
            </w:r>
            <w:r>
              <w:rPr>
                <w:rFonts w:cs="Arial"/>
                <w:b w:val="0"/>
                <w:bCs w:val="0"/>
                <w:sz w:val="16"/>
                <w:szCs w:val="16"/>
              </w:rPr>
              <w:t>.</w:t>
            </w:r>
            <w:r w:rsidRPr="00CA0751">
              <w:rPr>
                <w:rFonts w:cs="Arial"/>
                <w:b w:val="0"/>
                <w:bCs w:val="0"/>
                <w:sz w:val="16"/>
                <w:szCs w:val="16"/>
              </w:rPr>
              <w:t>g. age, race, gender)</w:t>
            </w:r>
          </w:p>
        </w:tc>
        <w:tc>
          <w:tcPr>
            <w:tcW w:w="0" w:type="dxa"/>
            <w:shd w:val="clear" w:color="auto" w:fill="auto"/>
          </w:tcPr>
          <w:p w14:paraId="52692686" w14:textId="77777777" w:rsidR="002C32D6" w:rsidRPr="00CA0751" w:rsidRDefault="002C32D6" w:rsidP="00D34146">
            <w:pPr>
              <w:spacing w:before="120"/>
              <w:cnfStyle w:val="000000000000" w:firstRow="0" w:lastRow="0" w:firstColumn="0" w:lastColumn="0" w:oddVBand="0" w:evenVBand="0" w:oddHBand="0" w:evenHBand="0" w:firstRowFirstColumn="0" w:firstRowLastColumn="0" w:lastRowFirstColumn="0" w:lastRowLastColumn="0"/>
              <w:rPr>
                <w:rFonts w:cs="Arial"/>
                <w:sz w:val="16"/>
                <w:szCs w:val="16"/>
              </w:rPr>
            </w:pPr>
            <w:r w:rsidRPr="00CA0751">
              <w:rPr>
                <w:rFonts w:cs="Arial"/>
                <w:sz w:val="16"/>
                <w:szCs w:val="16"/>
              </w:rPr>
              <w:t xml:space="preserve">Induction </w:t>
            </w:r>
            <w:r>
              <w:rPr>
                <w:rFonts w:cs="Arial"/>
                <w:sz w:val="16"/>
                <w:szCs w:val="16"/>
              </w:rPr>
              <w:t>t</w:t>
            </w:r>
            <w:r w:rsidRPr="00CA0751">
              <w:rPr>
                <w:rFonts w:cs="Arial"/>
                <w:sz w:val="16"/>
                <w:szCs w:val="16"/>
              </w:rPr>
              <w:t>reatment</w:t>
            </w:r>
          </w:p>
        </w:tc>
        <w:tc>
          <w:tcPr>
            <w:tcW w:w="0" w:type="dxa"/>
            <w:shd w:val="clear" w:color="auto" w:fill="auto"/>
          </w:tcPr>
          <w:p w14:paraId="26F7C2AA" w14:textId="77777777" w:rsidR="002C32D6" w:rsidRPr="00CA0751" w:rsidRDefault="002C32D6" w:rsidP="00D34146">
            <w:pPr>
              <w:spacing w:before="120"/>
              <w:cnfStyle w:val="000000000000" w:firstRow="0" w:lastRow="0" w:firstColumn="0" w:lastColumn="0" w:oddVBand="0" w:evenVBand="0" w:oddHBand="0" w:evenHBand="0" w:firstRowFirstColumn="0" w:firstRowLastColumn="0" w:lastRowFirstColumn="0" w:lastRowLastColumn="0"/>
              <w:rPr>
                <w:rFonts w:cs="Arial"/>
                <w:sz w:val="16"/>
                <w:szCs w:val="16"/>
              </w:rPr>
            </w:pPr>
            <w:r w:rsidRPr="00CA0751">
              <w:rPr>
                <w:rFonts w:cs="Arial"/>
                <w:sz w:val="16"/>
                <w:szCs w:val="16"/>
              </w:rPr>
              <w:t>Global: death, graft failure, eGFR</w:t>
            </w:r>
          </w:p>
        </w:tc>
      </w:tr>
      <w:tr w:rsidR="002C32D6" w:rsidRPr="00CA0751" w14:paraId="774E9675" w14:textId="77777777" w:rsidTr="00F152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shd w:val="clear" w:color="auto" w:fill="auto"/>
          </w:tcPr>
          <w:p w14:paraId="674EAD55" w14:textId="77777777" w:rsidR="002C32D6" w:rsidRPr="00CA0751" w:rsidRDefault="002C32D6" w:rsidP="00D34146">
            <w:pPr>
              <w:spacing w:before="120"/>
              <w:rPr>
                <w:rFonts w:cs="Arial"/>
                <w:b w:val="0"/>
                <w:bCs w:val="0"/>
                <w:sz w:val="16"/>
                <w:szCs w:val="16"/>
              </w:rPr>
            </w:pPr>
            <w:r w:rsidRPr="00CA0751">
              <w:rPr>
                <w:rFonts w:cs="Arial"/>
                <w:b w:val="0"/>
                <w:bCs w:val="0"/>
                <w:sz w:val="16"/>
                <w:szCs w:val="16"/>
              </w:rPr>
              <w:t>Clinical (e</w:t>
            </w:r>
            <w:r>
              <w:rPr>
                <w:rFonts w:cs="Arial"/>
                <w:b w:val="0"/>
                <w:bCs w:val="0"/>
                <w:sz w:val="16"/>
                <w:szCs w:val="16"/>
              </w:rPr>
              <w:t>.</w:t>
            </w:r>
            <w:r w:rsidRPr="00CA0751">
              <w:rPr>
                <w:rFonts w:cs="Arial"/>
                <w:b w:val="0"/>
                <w:bCs w:val="0"/>
                <w:sz w:val="16"/>
                <w:szCs w:val="16"/>
              </w:rPr>
              <w:t>g. diagnosis, years on dialysis, diabetes,</w:t>
            </w:r>
            <w:r>
              <w:rPr>
                <w:rFonts w:cs="Arial"/>
                <w:b w:val="0"/>
                <w:bCs w:val="0"/>
                <w:sz w:val="16"/>
                <w:szCs w:val="16"/>
              </w:rPr>
              <w:t xml:space="preserve"> vascular disease, prior transplant</w:t>
            </w:r>
          </w:p>
        </w:tc>
        <w:tc>
          <w:tcPr>
            <w:tcW w:w="0" w:type="dxa"/>
            <w:shd w:val="clear" w:color="auto" w:fill="auto"/>
          </w:tcPr>
          <w:p w14:paraId="505C82D3" w14:textId="77777777" w:rsidR="002C32D6" w:rsidRPr="00CA0751" w:rsidRDefault="002C32D6" w:rsidP="00D34146">
            <w:pPr>
              <w:spacing w:before="120"/>
              <w:cnfStyle w:val="000000100000" w:firstRow="0" w:lastRow="0" w:firstColumn="0" w:lastColumn="0" w:oddVBand="0" w:evenVBand="0" w:oddHBand="1" w:evenHBand="0" w:firstRowFirstColumn="0" w:firstRowLastColumn="0" w:lastRowFirstColumn="0" w:lastRowLastColumn="0"/>
              <w:rPr>
                <w:rFonts w:cs="Arial"/>
                <w:sz w:val="16"/>
                <w:szCs w:val="16"/>
              </w:rPr>
            </w:pPr>
            <w:r w:rsidRPr="00CA0751">
              <w:rPr>
                <w:rFonts w:cs="Arial"/>
                <w:sz w:val="16"/>
                <w:szCs w:val="16"/>
              </w:rPr>
              <w:t>Immunosuppression maintenance</w:t>
            </w:r>
            <w:r>
              <w:rPr>
                <w:rFonts w:cs="Arial"/>
                <w:sz w:val="16"/>
                <w:szCs w:val="16"/>
              </w:rPr>
              <w:t xml:space="preserve"> meds: </w:t>
            </w:r>
            <w:r w:rsidRPr="00CA0751">
              <w:rPr>
                <w:rFonts w:cs="Arial"/>
                <w:sz w:val="16"/>
                <w:szCs w:val="16"/>
              </w:rPr>
              <w:t>tacrolimus</w:t>
            </w:r>
            <w:r>
              <w:rPr>
                <w:rFonts w:cs="Arial"/>
                <w:sz w:val="16"/>
                <w:szCs w:val="16"/>
              </w:rPr>
              <w:t xml:space="preserve"> w/level </w:t>
            </w:r>
            <w:r w:rsidRPr="00CA0751">
              <w:rPr>
                <w:rFonts w:cs="Arial"/>
                <w:sz w:val="16"/>
                <w:szCs w:val="16"/>
              </w:rPr>
              <w:t>corticosteroid</w:t>
            </w:r>
          </w:p>
        </w:tc>
        <w:tc>
          <w:tcPr>
            <w:tcW w:w="0" w:type="dxa"/>
            <w:shd w:val="clear" w:color="auto" w:fill="auto"/>
          </w:tcPr>
          <w:p w14:paraId="0813B68B" w14:textId="77777777" w:rsidR="002C32D6" w:rsidRPr="00CA0751" w:rsidRDefault="002C32D6" w:rsidP="00D34146">
            <w:pPr>
              <w:spacing w:before="120"/>
              <w:cnfStyle w:val="000000100000" w:firstRow="0" w:lastRow="0" w:firstColumn="0" w:lastColumn="0" w:oddVBand="0" w:evenVBand="0" w:oddHBand="1" w:evenHBand="0" w:firstRowFirstColumn="0" w:firstRowLastColumn="0" w:lastRowFirstColumn="0" w:lastRowLastColumn="0"/>
              <w:rPr>
                <w:rFonts w:cs="Arial"/>
                <w:sz w:val="16"/>
                <w:szCs w:val="16"/>
              </w:rPr>
            </w:pPr>
            <w:r w:rsidRPr="00CA0751">
              <w:rPr>
                <w:rFonts w:cs="Arial"/>
                <w:sz w:val="16"/>
                <w:szCs w:val="16"/>
              </w:rPr>
              <w:t>Complications</w:t>
            </w:r>
            <w:r>
              <w:rPr>
                <w:rFonts w:cs="Arial"/>
                <w:sz w:val="16"/>
                <w:szCs w:val="16"/>
              </w:rPr>
              <w:t>/Cost</w:t>
            </w:r>
            <w:r w:rsidRPr="00CA0751">
              <w:rPr>
                <w:rFonts w:cs="Arial"/>
                <w:sz w:val="16"/>
                <w:szCs w:val="16"/>
              </w:rPr>
              <w:t>: infection, malignancy, sepsis</w:t>
            </w:r>
            <w:r>
              <w:rPr>
                <w:rFonts w:cs="Arial"/>
                <w:sz w:val="16"/>
                <w:szCs w:val="16"/>
              </w:rPr>
              <w:t>, hospitalization,</w:t>
            </w:r>
          </w:p>
        </w:tc>
      </w:tr>
      <w:tr w:rsidR="002C32D6" w:rsidRPr="00CA0751" w14:paraId="5229427E" w14:textId="77777777" w:rsidTr="00F152A9">
        <w:tc>
          <w:tcPr>
            <w:cnfStyle w:val="001000000000" w:firstRow="0" w:lastRow="0" w:firstColumn="1" w:lastColumn="0" w:oddVBand="0" w:evenVBand="0" w:oddHBand="0" w:evenHBand="0" w:firstRowFirstColumn="0" w:firstRowLastColumn="0" w:lastRowFirstColumn="0" w:lastRowLastColumn="0"/>
            <w:tcW w:w="0" w:type="dxa"/>
            <w:shd w:val="clear" w:color="auto" w:fill="auto"/>
          </w:tcPr>
          <w:p w14:paraId="1CEF0DE7" w14:textId="77777777" w:rsidR="002C32D6" w:rsidRPr="00CA0751" w:rsidRDefault="002C32D6" w:rsidP="00D34146">
            <w:pPr>
              <w:spacing w:before="120"/>
              <w:rPr>
                <w:rFonts w:cs="Arial"/>
                <w:b w:val="0"/>
                <w:bCs w:val="0"/>
                <w:sz w:val="16"/>
                <w:szCs w:val="16"/>
              </w:rPr>
            </w:pPr>
            <w:r w:rsidRPr="00CA0751">
              <w:rPr>
                <w:rFonts w:cs="Arial"/>
                <w:b w:val="0"/>
                <w:bCs w:val="0"/>
                <w:sz w:val="16"/>
                <w:szCs w:val="16"/>
              </w:rPr>
              <w:t>Transplant (</w:t>
            </w:r>
            <w:r>
              <w:rPr>
                <w:rFonts w:cs="Arial"/>
                <w:b w:val="0"/>
                <w:bCs w:val="0"/>
                <w:sz w:val="16"/>
                <w:szCs w:val="16"/>
              </w:rPr>
              <w:t xml:space="preserve">Living vs. deceased donor, donor </w:t>
            </w:r>
            <w:r w:rsidRPr="00CA0751">
              <w:rPr>
                <w:rFonts w:cs="Arial"/>
                <w:b w:val="0"/>
                <w:bCs w:val="0"/>
                <w:sz w:val="16"/>
                <w:szCs w:val="16"/>
              </w:rPr>
              <w:t xml:space="preserve">age, </w:t>
            </w:r>
            <w:r>
              <w:rPr>
                <w:rFonts w:cs="Arial"/>
                <w:b w:val="0"/>
                <w:bCs w:val="0"/>
                <w:sz w:val="16"/>
                <w:szCs w:val="16"/>
              </w:rPr>
              <w:t xml:space="preserve">race, </w:t>
            </w:r>
            <w:r w:rsidRPr="00CA0751">
              <w:rPr>
                <w:rFonts w:cs="Arial"/>
                <w:b w:val="0"/>
                <w:bCs w:val="0"/>
                <w:sz w:val="16"/>
                <w:szCs w:val="16"/>
              </w:rPr>
              <w:t>cold ischemic time</w:t>
            </w:r>
            <w:r>
              <w:rPr>
                <w:rFonts w:cs="Arial"/>
                <w:b w:val="0"/>
                <w:bCs w:val="0"/>
                <w:sz w:val="16"/>
                <w:szCs w:val="16"/>
              </w:rPr>
              <w:t>, cause of death, eGFR</w:t>
            </w:r>
            <w:r w:rsidRPr="00CA0751">
              <w:rPr>
                <w:rFonts w:cs="Arial"/>
                <w:b w:val="0"/>
                <w:bCs w:val="0"/>
                <w:sz w:val="16"/>
                <w:szCs w:val="16"/>
              </w:rPr>
              <w:t>)</w:t>
            </w:r>
          </w:p>
        </w:tc>
        <w:tc>
          <w:tcPr>
            <w:tcW w:w="0" w:type="dxa"/>
            <w:shd w:val="clear" w:color="auto" w:fill="auto"/>
          </w:tcPr>
          <w:p w14:paraId="19F51317" w14:textId="77777777" w:rsidR="002C32D6" w:rsidRPr="00CA0751" w:rsidRDefault="002C32D6" w:rsidP="00D34146">
            <w:pPr>
              <w:spacing w:before="120"/>
              <w:cnfStyle w:val="000000000000" w:firstRow="0" w:lastRow="0" w:firstColumn="0" w:lastColumn="0" w:oddVBand="0" w:evenVBand="0" w:oddHBand="0" w:evenHBand="0" w:firstRowFirstColumn="0" w:firstRowLastColumn="0" w:lastRowFirstColumn="0" w:lastRowLastColumn="0"/>
              <w:rPr>
                <w:rFonts w:cs="Arial"/>
                <w:sz w:val="16"/>
                <w:szCs w:val="16"/>
              </w:rPr>
            </w:pPr>
            <w:r w:rsidRPr="00CA0751">
              <w:rPr>
                <w:rFonts w:cs="Arial"/>
                <w:sz w:val="16"/>
                <w:szCs w:val="16"/>
              </w:rPr>
              <w:t xml:space="preserve">Key </w:t>
            </w:r>
            <w:r>
              <w:rPr>
                <w:rFonts w:cs="Arial"/>
                <w:sz w:val="16"/>
                <w:szCs w:val="16"/>
              </w:rPr>
              <w:t xml:space="preserve">early </w:t>
            </w:r>
            <w:r w:rsidRPr="00CA0751">
              <w:rPr>
                <w:rFonts w:cs="Arial"/>
                <w:sz w:val="16"/>
                <w:szCs w:val="16"/>
              </w:rPr>
              <w:t>clinical events: infection, rejection, delayed graft function</w:t>
            </w:r>
          </w:p>
        </w:tc>
        <w:tc>
          <w:tcPr>
            <w:tcW w:w="0" w:type="dxa"/>
            <w:shd w:val="clear" w:color="auto" w:fill="auto"/>
          </w:tcPr>
          <w:p w14:paraId="69EA075C" w14:textId="77777777" w:rsidR="002C32D6" w:rsidRPr="00CA0751" w:rsidRDefault="002C32D6" w:rsidP="00D34146">
            <w:pPr>
              <w:spacing w:before="120"/>
              <w:cnfStyle w:val="000000000000" w:firstRow="0" w:lastRow="0" w:firstColumn="0" w:lastColumn="0" w:oddVBand="0" w:evenVBand="0" w:oddHBand="0" w:evenHBand="0" w:firstRowFirstColumn="0" w:firstRowLastColumn="0" w:lastRowFirstColumn="0" w:lastRowLastColumn="0"/>
              <w:rPr>
                <w:rFonts w:cs="Arial"/>
                <w:sz w:val="16"/>
                <w:szCs w:val="16"/>
              </w:rPr>
            </w:pPr>
            <w:r w:rsidRPr="00CA0751">
              <w:rPr>
                <w:rFonts w:cs="Arial"/>
                <w:sz w:val="16"/>
                <w:szCs w:val="16"/>
              </w:rPr>
              <w:t xml:space="preserve">Quality of life: days in the hospital, skilled nursing </w:t>
            </w:r>
            <w:r>
              <w:rPr>
                <w:rFonts w:cs="Arial"/>
                <w:sz w:val="16"/>
                <w:szCs w:val="16"/>
              </w:rPr>
              <w:t>facility</w:t>
            </w:r>
          </w:p>
        </w:tc>
      </w:tr>
    </w:tbl>
    <w:p w14:paraId="0E4800DE" w14:textId="77777777" w:rsidR="006F28D0" w:rsidRPr="00EE2D56" w:rsidRDefault="006F28D0" w:rsidP="006F28D0">
      <w:r w:rsidRPr="0D963311">
        <w:rPr>
          <w:b/>
          <w:bCs/>
        </w:rPr>
        <w:t>C2. Exposure and Covariates</w:t>
      </w:r>
      <w:r>
        <w:rPr>
          <w:b/>
          <w:bCs/>
        </w:rPr>
        <w:t xml:space="preserve">. </w:t>
      </w:r>
      <w:r>
        <w:rPr>
          <w:b/>
          <w:bCs/>
        </w:rPr>
        <w:br/>
      </w:r>
      <w:r w:rsidRPr="00EE2D56">
        <w:rPr>
          <w:b/>
          <w:bCs/>
          <w:u w:val="single"/>
        </w:rPr>
        <w:t>C.2.1. Exposure</w:t>
      </w:r>
      <w:r w:rsidRPr="00EE2D56">
        <w:rPr>
          <w:b/>
          <w:bCs/>
        </w:rPr>
        <w:t>.</w:t>
      </w:r>
      <w:r w:rsidRPr="00EE2D56">
        <w:t xml:space="preserve"> Recognizing that multiple IS medication changes happen frequently to a given </w:t>
      </w:r>
      <w:proofErr w:type="gramStart"/>
      <w:r w:rsidRPr="00EE2D56">
        <w:t>patient,</w:t>
      </w:r>
      <w:proofErr w:type="gramEnd"/>
      <w:r w:rsidRPr="00EE2D56">
        <w:t xml:space="preserve"> we have developed methods of quantifying predominant IS regimen exposure</w:t>
      </w:r>
      <w:r>
        <w:t xml:space="preserve"> (Table 2). </w:t>
      </w:r>
      <w:r w:rsidRPr="00EE2D56">
        <w:t>In CISTEM</w:t>
      </w:r>
      <w:r>
        <w:t>1</w:t>
      </w:r>
      <w:r w:rsidRPr="00EE2D56">
        <w:t xml:space="preserve">, we found that the IS regimens were most optimally </w:t>
      </w:r>
      <w:r>
        <w:t xml:space="preserve">classified </w:t>
      </w:r>
      <w:r w:rsidRPr="00EE2D56">
        <w:t xml:space="preserve">into 7 groupings shown in Fig 3. Tac + MPA/AZA + Pred + TMG was the most common regimen and was used as reference. </w:t>
      </w:r>
      <w:r>
        <w:t>Mycophenolic acid (</w:t>
      </w:r>
      <w:r w:rsidRPr="00EE2D56">
        <w:t>MPA</w:t>
      </w:r>
      <w:r>
        <w:t>)</w:t>
      </w:r>
      <w:r w:rsidRPr="00EE2D56">
        <w:t xml:space="preserve"> includes both mycophenolate mofetil (MMF) and mycophenolate sodium. IL-2 receptor antibodies (IL2</w:t>
      </w:r>
      <w:r>
        <w:t>r</w:t>
      </w:r>
      <w:r w:rsidRPr="00EE2D56">
        <w:t xml:space="preserve">Ab) </w:t>
      </w:r>
      <w:proofErr w:type="gramStart"/>
      <w:r w:rsidRPr="00EE2D56">
        <w:t>includes</w:t>
      </w:r>
      <w:proofErr w:type="gramEnd"/>
      <w:r w:rsidRPr="00EE2D56">
        <w:t xml:space="preserve"> </w:t>
      </w:r>
      <w:proofErr w:type="spellStart"/>
      <w:r w:rsidRPr="00EE2D56">
        <w:t>basiliximab</w:t>
      </w:r>
      <w:proofErr w:type="spellEnd"/>
      <w:r w:rsidRPr="00EE2D56">
        <w:t xml:space="preserve"> and daclizumab.  </w:t>
      </w:r>
      <w:proofErr w:type="spellStart"/>
      <w:r>
        <w:t>mTORi</w:t>
      </w:r>
      <w:proofErr w:type="spellEnd"/>
      <w:r w:rsidRPr="00EE2D56">
        <w:t xml:space="preserve">-based IS was classified before </w:t>
      </w:r>
      <w:proofErr w:type="spellStart"/>
      <w:r w:rsidRPr="00EE2D56">
        <w:t>CsA</w:t>
      </w:r>
      <w:proofErr w:type="spellEnd"/>
      <w:r w:rsidRPr="00EE2D56">
        <w:t>-based to enable assignment of mutually exclusive regimens, as per previous methods</w:t>
      </w:r>
      <w:r w:rsidRPr="00EE2D56">
        <w:fldChar w:fldCharType="begin">
          <w:fldData xml:space="preserve">PEVuZE5vdGU+PENpdGU+PEF1dGhvcj5BeGVscm9kPC9BdXRob3I+PFllYXI+MjAxNjwvWWVhcj48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==
</w:fldData>
        </w:fldChar>
      </w:r>
      <w:r>
        <w:instrText xml:space="preserve"> ADDIN EN.CITE </w:instrText>
      </w:r>
      <w:r>
        <w:fldChar w:fldCharType="begin">
          <w:fldData xml:space="preserve">PEVuZE5vdGU+PENpdGU+PEF1dGhvcj5BeGVscm9kPC9BdXRob3I+PFllYXI+MjAxNjwvWWVhcj48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==
</w:fldData>
        </w:fldChar>
      </w:r>
      <w:r>
        <w:instrText xml:space="preserve"> ADDIN EN.CITE.DATA </w:instrText>
      </w:r>
      <w:r>
        <w:fldChar w:fldCharType="end"/>
      </w:r>
      <w:r w:rsidRPr="00EE2D56">
        <w:fldChar w:fldCharType="separate"/>
      </w:r>
      <w:r w:rsidRPr="00E430BC">
        <w:rPr>
          <w:noProof/>
          <w:vertAlign w:val="superscript"/>
        </w:rPr>
        <w:t>1</w:t>
      </w:r>
      <w:r w:rsidRPr="00EE2D56">
        <w:fldChar w:fldCharType="end"/>
      </w:r>
      <w:r w:rsidRPr="00EE2D56">
        <w:t xml:space="preserve">. </w:t>
      </w:r>
      <w:proofErr w:type="spellStart"/>
      <w:r>
        <w:t>mTORi</w:t>
      </w:r>
      <w:proofErr w:type="spellEnd"/>
      <w:r w:rsidRPr="00EE2D56">
        <w:t xml:space="preserve"> and </w:t>
      </w:r>
      <w:proofErr w:type="spellStart"/>
      <w:r w:rsidRPr="00EE2D56">
        <w:t>CsA</w:t>
      </w:r>
      <w:proofErr w:type="spellEnd"/>
      <w:r w:rsidRPr="00EE2D56">
        <w:t>-based regimens were not further sub-classified due to low frequencies of patients treated with these regimens.</w:t>
      </w:r>
      <w:r w:rsidRPr="1A826300">
        <w:t xml:space="preserve"> We will supplement these data with EMR data from the CDM</w:t>
      </w:r>
      <w:r>
        <w:t>, specific additional EMR queries including</w:t>
      </w:r>
      <w:r w:rsidRPr="1A826300">
        <w:t xml:space="preserve"> laboratory measurements of Tac levels. For patients with CDM and Medicare </w:t>
      </w:r>
      <w:r>
        <w:t>P</w:t>
      </w:r>
      <w:r w:rsidRPr="1A826300">
        <w:t xml:space="preserve">art B claims, we will correlate medication fill </w:t>
      </w:r>
      <w:r>
        <w:t>and</w:t>
      </w:r>
      <w:r w:rsidRPr="1A826300">
        <w:t xml:space="preserve"> administration data to assess accuracy of the EMR data. </w:t>
      </w:r>
    </w:p>
    <w:p w14:paraId="7B560A8E" w14:textId="77777777" w:rsidR="006F28D0" w:rsidRDefault="006F28D0" w:rsidP="006F28D0">
      <w:r w:rsidRPr="0D963311">
        <w:rPr>
          <w:b/>
          <w:bCs/>
          <w:u w:val="single"/>
        </w:rPr>
        <w:t>C.2.2. Covariates</w:t>
      </w:r>
      <w:r w:rsidRPr="0D963311">
        <w:rPr>
          <w:b/>
          <w:bCs/>
        </w:rPr>
        <w:t>.</w:t>
      </w:r>
      <w:r w:rsidRPr="0D963311">
        <w:t xml:space="preserve"> Adjustment covariates available in the SRTR registry include: recipient age, gender, race, ethnicity, blood type, serum creatinine and eGFR (kidney function), comorbid conditions (e.g. diabetes, peripheral vascular occlusive disease, hypertension, prior surgeries); donor type (living, deceased after brain death, deceased after circulatory death), donor age, gender, race and cause of death; cold ischemia time; degree of human leukocyte antigen (HLA) matching; CMV </w:t>
      </w:r>
      <w:proofErr w:type="spellStart"/>
      <w:r w:rsidRPr="0D963311">
        <w:t>sero</w:t>
      </w:r>
      <w:proofErr w:type="spellEnd"/>
      <w:r w:rsidRPr="0D963311">
        <w:t>-pairing; year of transplant, peak panel of reactive antibodies (PRA), duration of dialysis prior to transplant</w:t>
      </w:r>
      <w:r w:rsidRPr="0D963311">
        <w:rPr>
          <w:i/>
          <w:iCs/>
        </w:rPr>
        <w:t xml:space="preserve">. </w:t>
      </w:r>
      <w:r w:rsidRPr="0D963311">
        <w:t xml:space="preserve">Additional covariates will be determined from the EMR data as possible including serial viral loads for CMV, EBV and BK virus, baseline cardiovascular evaluation (ejection fraction) and diabetic control (HbA1c). </w:t>
      </w:r>
    </w:p>
    <w:p w14:paraId="2EDFD57C" w14:textId="77777777" w:rsidR="006F28D0" w:rsidRDefault="006F28D0" w:rsidP="006F28D0">
      <w:pPr>
        <w:pStyle w:val="ListParagraph"/>
        <w:spacing w:line="240" w:lineRule="exact"/>
        <w:ind w:left="0"/>
        <w:rPr>
          <w:i/>
        </w:rPr>
      </w:pPr>
      <w:r w:rsidRPr="008924FA">
        <w:rPr>
          <w:i/>
        </w:rPr>
        <w:t xml:space="preserve">Further, we will adjust for </w:t>
      </w:r>
      <w:r w:rsidRPr="008924FA">
        <w:rPr>
          <w:b/>
          <w:i/>
        </w:rPr>
        <w:t>social determinants of health</w:t>
      </w:r>
      <w:r w:rsidRPr="008924FA">
        <w:rPr>
          <w:i/>
        </w:rPr>
        <w:t xml:space="preserve"> covariates, using the Area Deprivation Index or geocoding other social determinants of health by the KT recipient zip</w:t>
      </w:r>
      <w:r>
        <w:rPr>
          <w:i/>
        </w:rPr>
        <w:t xml:space="preserve"> </w:t>
      </w:r>
      <w:r w:rsidRPr="008924FA">
        <w:rPr>
          <w:i/>
        </w:rPr>
        <w:t>code, available in the SRTR registry.</w:t>
      </w:r>
    </w:p>
    <w:p w14:paraId="255B7C9A" w14:textId="77777777" w:rsidR="00660515" w:rsidRPr="008924FA" w:rsidRDefault="00660515" w:rsidP="006F28D0">
      <w:pPr>
        <w:pStyle w:val="ListParagraph"/>
        <w:spacing w:line="240" w:lineRule="exact"/>
        <w:ind w:left="0"/>
        <w:rPr>
          <w:rFonts w:cs="Arial"/>
          <w:i/>
        </w:rPr>
      </w:pPr>
    </w:p>
    <w:p w14:paraId="5C0DBF1A" w14:textId="77777777" w:rsidR="006F28D0" w:rsidRPr="00296E50" w:rsidRDefault="006F28D0" w:rsidP="006F28D0">
      <w:pPr>
        <w:rPr>
          <w:b/>
          <w:bCs/>
        </w:rPr>
      </w:pPr>
      <w:r w:rsidRPr="0D963311">
        <w:rPr>
          <w:b/>
          <w:bCs/>
        </w:rPr>
        <w:t>C3. Outcomes</w:t>
      </w:r>
      <w:r>
        <w:rPr>
          <w:b/>
          <w:bCs/>
        </w:rPr>
        <w:t xml:space="preserve">. </w:t>
      </w:r>
      <w:r>
        <w:rPr>
          <w:b/>
          <w:bCs/>
        </w:rPr>
        <w:br/>
      </w:r>
      <w:r w:rsidRPr="0D963311">
        <w:rPr>
          <w:b/>
          <w:bCs/>
          <w:u w:val="single"/>
        </w:rPr>
        <w:t>C.3.1. Clinical outcomes measures and ICD codes.</w:t>
      </w:r>
      <w:r w:rsidRPr="0D963311">
        <w:t xml:space="preserve"> In Aim 1, we will assess clinical outcomes using the CDM data and SRTR registry. Given the 2008-2020 study period, the claims will contain ICD-9 and ICD-10 codes. Outcomes study </w:t>
      </w:r>
      <w:proofErr w:type="gramStart"/>
      <w:r w:rsidRPr="0D963311">
        <w:t>include:</w:t>
      </w:r>
      <w:proofErr w:type="gramEnd"/>
      <w:r w:rsidRPr="0D963311">
        <w:t xml:space="preserve"> a) </w:t>
      </w:r>
      <w:r w:rsidRPr="0D963311">
        <w:rPr>
          <w:u w:val="single"/>
        </w:rPr>
        <w:t>primary outcome measures</w:t>
      </w:r>
      <w:r w:rsidRPr="0D963311">
        <w:t xml:space="preserve">: AR, graft survival and patient death, assessed from SRTR follow-up form data.  We define AR as a center report in the registry SRTR that an AR event occurred in a reporting interval. Death and graft failure (return to dialysis or re-transplantation) are identified in the registry. b) NODAT, infection outcomes (pneumonia, sepsis, UTI/pyelonephritis, cytomegalovirus disease and viremia, hepatitis virus disease or viremia pre- and post-transplant, BK virus nephropathy), malignancy outcomes (viral-driven cancers, skin cancer, other cancers) and cardiovascular outcomes (cardiac failure, myocardial infarction, stroke) will be ascertained from </w:t>
      </w:r>
      <w:r>
        <w:t>GPC data</w:t>
      </w:r>
      <w:r w:rsidRPr="0D963311">
        <w:t xml:space="preserve"> (in Aim 1) and EMR merged synthetic data (in Aim 3). Diagnosis based on </w:t>
      </w:r>
      <w:r>
        <w:t xml:space="preserve">billing claims in the CDM </w:t>
      </w:r>
      <w:r w:rsidRPr="0D963311">
        <w:t xml:space="preserve">on at least two outpatient or one inpatient claim associated with condition specific ICD-9 (and if available, ICD-10) diagnostic codes. </w:t>
      </w:r>
      <w:r w:rsidRPr="0D963311">
        <w:rPr>
          <w:u w:val="single"/>
        </w:rPr>
        <w:t>The ICD-9/10 codes</w:t>
      </w:r>
      <w:r w:rsidRPr="0D963311">
        <w:t xml:space="preserve"> used in Aim 1 include: cardiac failure (428.xx/I50.x, I11.0, I13.0, I 13.2), myocardial infarction (410.xx/I21,I22), stroke </w:t>
      </w:r>
      <w:r w:rsidRPr="0D963311">
        <w:lastRenderedPageBreak/>
        <w:t xml:space="preserve">(433.xx-435.xx/I60-I63), NODAT (250.0 to 250.93/E08-E13 with first claim after date of transplant, I those without pre-KT diabetes), pneumonia (486.xx/J12-15,J17), sepsis (038.9, 995.xx/R65.21, T81.12), hospitalized pyelonephritis (590.10, 590.15/N10,N11.0,N11.1, N13.6), viral-driven cancers, including lymphoma, Hodgkin’s, myeloma, leukemia, Kaposi’s, vulvovaginal, cervix (176.x, 184.x, 200.x to 208.x/C81-C96),  skin cancer (140.x, 173.x, 187.x/C.44) and other cancers, including mouth, esophagus, stomach, small intestine, colon, hepatobiliary, pancreas, larynx, lung, bone, breast, melanoma, uterus, ovary, prostate, testes, bladder, kidney, CNS, endocrine (141.x-194.x/C00-C80). </w:t>
      </w:r>
      <w:r w:rsidRPr="0D963311">
        <w:rPr>
          <w:noProof/>
        </w:rPr>
        <w:t xml:space="preserve">ICD9/10 diagnoses will be suplemented with additional data drawn from laboratory records in the CDM.  Additional data will be considered based on the success of supplemental queries including viral serologies, pathology reports, and IS drug levels. </w:t>
      </w:r>
      <w:r>
        <w:rPr>
          <w:noProof/>
        </w:rPr>
        <w:t xml:space="preserve">Diagnoses will be restricted to those that appear either in an inpatient record or 2 or more outpatient records. Problem lists will not be used due to inaccuracy. </w:t>
      </w:r>
    </w:p>
    <w:p w14:paraId="1669261C" w14:textId="77777777" w:rsidR="006F28D0" w:rsidRDefault="006F28D0" w:rsidP="006F28D0">
      <w:r w:rsidRPr="0D963311">
        <w:rPr>
          <w:b/>
          <w:bCs/>
          <w:u w:val="single"/>
        </w:rPr>
        <w:t>C.3.2. Complications, graft failure and death.</w:t>
      </w:r>
      <w:r w:rsidRPr="0D963311">
        <w:rPr>
          <w:u w:val="single"/>
        </w:rPr>
        <w:t xml:space="preserve"> </w:t>
      </w:r>
      <w:r w:rsidRPr="0D963311">
        <w:t>Time to post</w:t>
      </w:r>
      <w:r>
        <w:t>-t</w:t>
      </w:r>
      <w:r w:rsidRPr="0D963311">
        <w:t>ransplant cardiovascular, infectious and cancer complications will be computed as the time from KT to the date of clinical-reported diagnoses as defined by billing claims. We will define graft failure as the earliest reported date of return to maintenance dialysis or re-transplantation. Separate ML models will be developed for AR, graft failure, death, and progression of renal function.  These models will be dynamic and incorporate the development of complications after transplant (e.g. AR</w:t>
      </w:r>
      <w:r>
        <w:t>, sepsis, DGF</w:t>
      </w:r>
      <w:r w:rsidRPr="0D963311">
        <w:t xml:space="preserve">) on the estimates of allograft function. </w:t>
      </w:r>
    </w:p>
    <w:p w14:paraId="5AE7B598" w14:textId="77777777" w:rsidR="006F28D0" w:rsidRPr="00FA1B70" w:rsidRDefault="006F28D0" w:rsidP="006F28D0">
      <w:r w:rsidRPr="0D963311">
        <w:rPr>
          <w:b/>
          <w:bCs/>
          <w:u w:val="single"/>
        </w:rPr>
        <w:t>C.3.3. Associations of IS regimen with post-transplant complications</w:t>
      </w:r>
      <w:r w:rsidRPr="00FA1B70">
        <w:t>.  Separate prediction models will be constructed for each of the infectious, malignant, and metabolic complications using the integrated CDM and transplant registry data.  We will also examine a composite outcome comprising any of the infectious, malignant</w:t>
      </w:r>
      <w:r>
        <w:t>,</w:t>
      </w:r>
      <w:r w:rsidRPr="00FA1B70">
        <w:t xml:space="preserve"> or metabolic complications. We will supplement our prior analyses, which were based solely on administrative claims,</w:t>
      </w:r>
      <w:r w:rsidRPr="00FA1B70">
        <w:fldChar w:fldCharType="begin">
          <w:fldData xml:space="preserve">PEVuZE5vdGU+PENpdGU+PEF1dGhvcj5EaGFybmlkaGFya2E8L0F1dGhvcj48WWVhcj4yMDE3PC9Z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==
</w:fldData>
        </w:fldChar>
      </w:r>
      <w:r>
        <w:instrText xml:space="preserve"> ADDIN EN.CITE </w:instrText>
      </w:r>
      <w:r>
        <w:fldChar w:fldCharType="begin">
          <w:fldData xml:space="preserve">PEVuZE5vdGU+PENpdGU+PEF1dGhvcj5EaGFybmlkaGFya2E8L0F1dGhvcj48WWVhcj4yMDE3PC9Z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==
</w:fldData>
        </w:fldChar>
      </w:r>
      <w:r>
        <w:instrText xml:space="preserve"> ADDIN EN.CITE.DATA </w:instrText>
      </w:r>
      <w:r>
        <w:fldChar w:fldCharType="end"/>
      </w:r>
      <w:r w:rsidRPr="00FA1B70">
        <w:fldChar w:fldCharType="separate"/>
      </w:r>
      <w:r w:rsidRPr="00D357F8">
        <w:rPr>
          <w:noProof/>
          <w:vertAlign w:val="superscript"/>
        </w:rPr>
        <w:t>10, 14</w:t>
      </w:r>
      <w:r w:rsidRPr="00FA1B70">
        <w:fldChar w:fldCharType="end"/>
      </w:r>
      <w:r w:rsidRPr="00FA1B70">
        <w:t xml:space="preserve"> with integrated data </w:t>
      </w:r>
      <w:r>
        <w:t>to</w:t>
      </w:r>
      <w:r w:rsidRPr="00FA1B70">
        <w:t xml:space="preserve"> allow detailed validation of claims</w:t>
      </w:r>
      <w:r>
        <w:t>-</w:t>
      </w:r>
      <w:r w:rsidRPr="00FA1B70">
        <w:t>based complications with clinical outcome</w:t>
      </w:r>
      <w:r>
        <w:t>s</w:t>
      </w:r>
      <w:r w:rsidRPr="00FA1B70">
        <w:t xml:space="preserve"> recorded in the EMR</w:t>
      </w:r>
      <w:r>
        <w:t>,</w:t>
      </w:r>
      <w:r w:rsidRPr="00FA1B70">
        <w:t xml:space="preserve"> including chronic allograft damage</w:t>
      </w:r>
      <w:r>
        <w:t xml:space="preserve"> as assessed by eGFR</w:t>
      </w:r>
      <w:r w:rsidRPr="00FA1B70">
        <w:t xml:space="preserve"> and development of specific viral infections</w:t>
      </w:r>
      <w:r>
        <w:t xml:space="preserve"> requiring medical interventions (e.g. CMV treatment with antivirals).</w:t>
      </w:r>
      <w:r w:rsidRPr="00FA1B70">
        <w:t xml:space="preserve"> </w:t>
      </w:r>
    </w:p>
    <w:p w14:paraId="062E759E" w14:textId="77777777" w:rsidR="006F28D0" w:rsidRPr="00FA1B70" w:rsidRDefault="006F28D0" w:rsidP="006F28D0">
      <w:r w:rsidRPr="0D963311">
        <w:rPr>
          <w:b/>
          <w:bCs/>
          <w:u w:val="single"/>
        </w:rPr>
        <w:t>C.3.5. Serum Creatinine and Estimated Glomerular Filtration Rate (eGFR).</w:t>
      </w:r>
      <w:r w:rsidRPr="0D963311">
        <w:t xml:space="preserve">  Renal function will be determined using the race-neutral 2021 CKD-EPI equation. Recipient baseline renal function will be defined as the nadir serum creatinine record 30-60 days after transplant. Subsequent recorded values will be used to determine the trajectory of renal function at prespecified time points (e.g. 3, 6, 9, 12, 18, 24, 36 months) with a window of +/- 30 days. </w:t>
      </w:r>
    </w:p>
    <w:p w14:paraId="3F62E95E" w14:textId="77777777" w:rsidR="006F28D0" w:rsidRDefault="006F28D0" w:rsidP="006F28D0">
      <w:r w:rsidRPr="0D963311">
        <w:rPr>
          <w:b/>
          <w:bCs/>
          <w:u w:val="single"/>
        </w:rPr>
        <w:t>C.3.6. Cost.</w:t>
      </w:r>
      <w:r w:rsidRPr="0D963311">
        <w:rPr>
          <w:u w:val="single"/>
        </w:rPr>
        <w:t xml:space="preserve"> </w:t>
      </w:r>
      <w:r w:rsidRPr="0D963311">
        <w:t>Resource utilization will be calculated using Medicare payments for patients with Medicare as the primary payer for their transplant including patients with Medicare Advantage plans</w:t>
      </w:r>
      <w:r>
        <w:t xml:space="preserve"> for who paid claims data are available</w:t>
      </w:r>
      <w:r w:rsidRPr="0D963311">
        <w:t xml:space="preserve">. Effect estimates will be obtained with general linear modeling following the general structure described above (section </w:t>
      </w:r>
      <w:r w:rsidRPr="0D963311">
        <w:rPr>
          <w:b/>
          <w:bCs/>
        </w:rPr>
        <w:t>C.2.5</w:t>
      </w:r>
      <w:r w:rsidRPr="0D963311">
        <w:t xml:space="preserve">).  Reported costs will be Medicare payments for all services provided to a patient. Medicare payments for organ acquisition </w:t>
      </w:r>
      <w:r>
        <w:t xml:space="preserve">at the time of transplant </w:t>
      </w:r>
      <w:r w:rsidRPr="0D963311">
        <w:t xml:space="preserve">are unavailable. All costs are reported in $US adjusted for inflation using the medical component of the </w:t>
      </w:r>
      <w:r>
        <w:t>CPI</w:t>
      </w:r>
      <w:r w:rsidRPr="0D963311">
        <w:t xml:space="preserve"> with 2020 as the base year.</w:t>
      </w:r>
    </w:p>
    <w:p w14:paraId="1931926D" w14:textId="77777777" w:rsidR="00E84D04" w:rsidRDefault="00E84D04" w:rsidP="006F28D0"/>
    <w:p w14:paraId="509F931D" w14:textId="77777777" w:rsidR="006F28D0" w:rsidRDefault="006F28D0" w:rsidP="006F28D0">
      <w:r w:rsidRPr="007B18DD">
        <w:rPr>
          <w:b/>
          <w:bCs/>
        </w:rPr>
        <w:t>C.4</w:t>
      </w:r>
      <w:r>
        <w:rPr>
          <w:b/>
          <w:bCs/>
        </w:rPr>
        <w:t>.</w:t>
      </w:r>
      <w:r w:rsidRPr="007B18DD">
        <w:rPr>
          <w:b/>
          <w:bCs/>
        </w:rPr>
        <w:t xml:space="preserve"> Patient Directed Outcomes Assessment and Data Presentation</w:t>
      </w:r>
      <w:r>
        <w:rPr>
          <w:b/>
          <w:bCs/>
        </w:rPr>
        <w:t xml:space="preserve">. </w:t>
      </w:r>
      <w:r>
        <w:rPr>
          <w:b/>
          <w:bCs/>
        </w:rPr>
        <w:br/>
      </w:r>
      <w:r w:rsidRPr="0D963311">
        <w:rPr>
          <w:b/>
          <w:bCs/>
          <w:u w:val="single"/>
        </w:rPr>
        <w:t>C.4.1 Patient Complication Prioritization</w:t>
      </w:r>
      <w:r w:rsidRPr="0D963311">
        <w:t xml:space="preserve">: With the assistance with Amy Waterman, PhD an experienced collaborator with expertise in patient outcomes assessment, we will assess patient preferences for outcomes/complications. A convenience group of KT recipients will be recruited at two institutions (Washington University and Houston Methodist Medical Center) in year 1 to participate in focus groups. The KT recipients will be asked to assess the importance of key posttransplant complications.  </w:t>
      </w:r>
      <w:r>
        <w:t xml:space="preserve">We will describe the computed phenotypes in CISTEM and identify additional potential outcomes. </w:t>
      </w:r>
      <w:r w:rsidRPr="0D963311">
        <w:t xml:space="preserve">This methodology is </w:t>
      </w:r>
      <w:proofErr w:type="gramStart"/>
      <w:r w:rsidRPr="0D963311">
        <w:t>similar to</w:t>
      </w:r>
      <w:proofErr w:type="gramEnd"/>
      <w:r w:rsidRPr="0D963311">
        <w:t xml:space="preserve"> a “talk aloud” session, </w:t>
      </w:r>
      <w:r w:rsidRPr="0D963311">
        <w:lastRenderedPageBreak/>
        <w:t>often used in usability studies, but the focus for these initial interviews is to identify outcomes of greatest importance to patients.  The total N for the focus groups is 20 (10 per institution).</w:t>
      </w:r>
      <w:r>
        <w:t xml:space="preserve"> Patients will be offered the opportunity for updates every 6 months on study progress and refine outcome selection. </w:t>
      </w:r>
      <w:r w:rsidRPr="0D963311">
        <w:t xml:space="preserve"> The focus groups will take place in person or by Zoom to provide an online option for participants’ convenience and will build on prior experience at Methodist and at </w:t>
      </w:r>
      <w:r>
        <w:t>Washington University</w:t>
      </w:r>
      <w:r w:rsidRPr="0D963311">
        <w:t xml:space="preserve">. The video and transcription functions on Zoom will be used to capture the online interviews. Each focus group is estimated to last 45-60 minutes. Participants will receive a $25 incentive for their participation, which will be processed as a check. Staff will gather the information needed to process payment with participants prior to the focus group. </w:t>
      </w:r>
    </w:p>
    <w:p w14:paraId="14DBA2D1" w14:textId="77777777" w:rsidR="006F28D0" w:rsidRDefault="006F28D0" w:rsidP="006F28D0">
      <w:r w:rsidRPr="0D963311">
        <w:rPr>
          <w:b/>
          <w:bCs/>
          <w:u w:val="single"/>
        </w:rPr>
        <w:t>C.4.2 Data Presentation Refinement</w:t>
      </w:r>
      <w:r w:rsidRPr="0D963311">
        <w:t xml:space="preserve">: A second set of focus groups will be held in year 4 to refine the presentation of the results of the ML model. </w:t>
      </w:r>
      <w:r>
        <w:t>We will identify which of the outcomes identified in focus group 1 could be defined and modelled. P</w:t>
      </w:r>
      <w:r w:rsidRPr="0D963311">
        <w:t xml:space="preserve">atient accessible graphical displays </w:t>
      </w:r>
      <w:r>
        <w:t xml:space="preserve">will be developed </w:t>
      </w:r>
      <w:r w:rsidRPr="0D963311">
        <w:t>to allow patients and providers to collaboratively choose IS regimens</w:t>
      </w:r>
      <w:r>
        <w:t xml:space="preserve"> and assess the incidence of key complications. </w:t>
      </w:r>
    </w:p>
    <w:p w14:paraId="17A8341E" w14:textId="77777777" w:rsidR="00DB3636" w:rsidRPr="00DA457F" w:rsidRDefault="00DB3636" w:rsidP="006F28D0"/>
    <w:p w14:paraId="4901F940" w14:textId="72D9E4DF" w:rsidR="006F28D0" w:rsidRPr="007B302D" w:rsidRDefault="009D62F2" w:rsidP="006F28D0">
      <w:pPr>
        <w:rPr>
          <w:rFonts w:eastAsia="Arial"/>
          <w:b/>
          <w:bCs/>
          <w:u w:val="single"/>
        </w:rPr>
      </w:pPr>
      <w:r>
        <w:rPr>
          <w:rFonts w:eastAsia="Arial"/>
          <w:b/>
          <w:bCs/>
          <w:noProof/>
          <w:u w:val="single"/>
        </w:rPr>
        <w:drawing>
          <wp:anchor distT="0" distB="0" distL="114300" distR="114300" simplePos="0" relativeHeight="251658243" behindDoc="1" locked="0" layoutInCell="1" allowOverlap="1" wp14:anchorId="63CC6ACA" wp14:editId="01E2F4B0">
            <wp:simplePos x="0" y="0"/>
            <wp:positionH relativeFrom="margin">
              <wp:align>center</wp:align>
            </wp:positionH>
            <wp:positionV relativeFrom="paragraph">
              <wp:posOffset>3085610</wp:posOffset>
            </wp:positionV>
            <wp:extent cx="5250815" cy="2343150"/>
            <wp:effectExtent l="0" t="0" r="6985" b="0"/>
            <wp:wrapTight wrapText="bothSides">
              <wp:wrapPolygon edited="0">
                <wp:start x="0" y="0"/>
                <wp:lineTo x="0" y="21424"/>
                <wp:lineTo x="21550" y="21424"/>
                <wp:lineTo x="21550" y="0"/>
                <wp:lineTo x="0" y="0"/>
              </wp:wrapPolygon>
            </wp:wrapTight>
            <wp:docPr id="271859722" name="Picture 5" descr="A picture containing text, screenshot, number,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859722" name="Picture 5" descr="A picture containing text, screenshot, number, font&#10;&#10;Description automatically generated"/>
                    <pic:cNvPicPr/>
                  </pic:nvPicPr>
                  <pic:blipFill rotWithShape="1">
                    <a:blip r:embed="rId25"/>
                    <a:srcRect l="13333" t="11406" r="4661" b="23538"/>
                    <a:stretch/>
                  </pic:blipFill>
                  <pic:spPr bwMode="auto">
                    <a:xfrm>
                      <a:off x="0" y="0"/>
                      <a:ext cx="5250815" cy="23431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F28D0" w:rsidRPr="00B04948">
        <w:rPr>
          <w:rFonts w:eastAsia="Arial"/>
          <w:b/>
          <w:bCs/>
        </w:rPr>
        <w:t>C.5 Baseline Statistical Modeling</w:t>
      </w:r>
      <w:r w:rsidR="006F28D0">
        <w:rPr>
          <w:rFonts w:eastAsia="Arial"/>
          <w:b/>
          <w:bCs/>
        </w:rPr>
        <w:t xml:space="preserve">. </w:t>
      </w:r>
      <w:r w:rsidR="006F28D0">
        <w:rPr>
          <w:rFonts w:eastAsia="Arial"/>
          <w:b/>
          <w:bCs/>
        </w:rPr>
        <w:br/>
      </w:r>
      <w:r w:rsidR="006F28D0" w:rsidRPr="0D963311">
        <w:rPr>
          <w:rFonts w:eastAsia="Arial"/>
          <w:b/>
          <w:bCs/>
          <w:u w:val="single"/>
        </w:rPr>
        <w:t>C.</w:t>
      </w:r>
      <w:r w:rsidR="006F28D0" w:rsidRPr="0D963311">
        <w:rPr>
          <w:rFonts w:eastAsia="Calibri"/>
          <w:b/>
          <w:bCs/>
          <w:u w:val="single"/>
        </w:rPr>
        <w:t>5.1. Statistical Analyses</w:t>
      </w:r>
      <w:r w:rsidR="006F28D0" w:rsidRPr="0D963311">
        <w:rPr>
          <w:rFonts w:eastAsia="Arial"/>
          <w:b/>
          <w:bCs/>
        </w:rPr>
        <w:t>.</w:t>
      </w:r>
      <w:r w:rsidR="006F28D0" w:rsidRPr="0D963311">
        <w:rPr>
          <w:rFonts w:eastAsia="Arial"/>
        </w:rPr>
        <w:t xml:space="preserve"> The first step in these analyses will be to characterize each subject according to which of seven IS regimens they used</w:t>
      </w:r>
      <w:r w:rsidR="006F28D0">
        <w:rPr>
          <w:rFonts w:eastAsia="Arial"/>
        </w:rPr>
        <w:t xml:space="preserve"> initially and then at 3,6,12,24, and 36 months after transplant</w:t>
      </w:r>
      <w:r w:rsidR="006F28D0" w:rsidRPr="0D963311">
        <w:rPr>
          <w:rFonts w:eastAsia="Arial"/>
        </w:rPr>
        <w:t xml:space="preserve"> (</w:t>
      </w:r>
      <w:r w:rsidR="006F28D0" w:rsidRPr="0D963311">
        <w:rPr>
          <w:rFonts w:eastAsia="Arial"/>
          <w:b/>
          <w:bCs/>
        </w:rPr>
        <w:t>Fig. 3)</w:t>
      </w:r>
      <w:r w:rsidR="006F28D0" w:rsidRPr="0D963311">
        <w:rPr>
          <w:rFonts w:eastAsia="Arial"/>
        </w:rPr>
        <w:t xml:space="preserve">.  For each outcome measure (also depicted in </w:t>
      </w:r>
      <w:r w:rsidR="006F28D0" w:rsidRPr="0D963311">
        <w:rPr>
          <w:rFonts w:eastAsia="Arial"/>
          <w:b/>
          <w:bCs/>
        </w:rPr>
        <w:t>Fig. 3</w:t>
      </w:r>
      <w:r w:rsidR="006F28D0" w:rsidRPr="0D963311">
        <w:rPr>
          <w:rFonts w:eastAsia="Arial"/>
        </w:rPr>
        <w:t>), the primary analysis will involve the use of Cox regression models with time to the event as the outcome measure as defined by the new computed phenotypes derived from the PCORI CDM</w:t>
      </w:r>
      <w:r w:rsidR="006F28D0">
        <w:rPr>
          <w:rFonts w:eastAsia="Arial"/>
        </w:rPr>
        <w:t>.</w:t>
      </w:r>
      <w:r w:rsidR="006F28D0" w:rsidRPr="0D963311">
        <w:rPr>
          <w:rFonts w:eastAsia="Arial"/>
        </w:rPr>
        <w:t xml:space="preserve">  The predictors in these analyses will include IS regimen, a pre-</w:t>
      </w:r>
      <w:r w:rsidR="006F28D0" w:rsidRPr="0D963311">
        <w:rPr>
          <w:rFonts w:eastAsia="Calibri"/>
        </w:rPr>
        <w:t xml:space="preserve">defined set of covariates that will be applied to all outcome measures, covariates that are specific to particular outcome measures, and a propensity score that measures the propensity for the subject to be on the </w:t>
      </w:r>
      <w:proofErr w:type="gramStart"/>
      <w:r w:rsidR="006F28D0" w:rsidRPr="0D963311">
        <w:rPr>
          <w:rFonts w:eastAsia="Calibri"/>
        </w:rPr>
        <w:t>particular IS</w:t>
      </w:r>
      <w:proofErr w:type="gramEnd"/>
      <w:r w:rsidR="006F28D0" w:rsidRPr="0D963311">
        <w:rPr>
          <w:rFonts w:eastAsia="Calibri"/>
        </w:rPr>
        <w:t xml:space="preserve"> regimen.  In </w:t>
      </w:r>
      <w:proofErr w:type="gramStart"/>
      <w:r w:rsidR="006F28D0" w:rsidRPr="0D963311">
        <w:rPr>
          <w:rFonts w:eastAsia="Calibri"/>
        </w:rPr>
        <w:t>all of</w:t>
      </w:r>
      <w:proofErr w:type="gramEnd"/>
      <w:r w:rsidR="006F28D0" w:rsidRPr="0D963311">
        <w:rPr>
          <w:rFonts w:eastAsia="Calibri"/>
        </w:rPr>
        <w:t xml:space="preserve"> these analyses, the reference IS regimen (</w:t>
      </w:r>
      <w:r w:rsidR="006F28D0" w:rsidRPr="0D963311">
        <w:rPr>
          <w:rFonts w:eastAsia="Calibri"/>
          <w:b/>
          <w:bCs/>
        </w:rPr>
        <w:t>C.1.3</w:t>
      </w:r>
      <w:r w:rsidR="006F28D0" w:rsidRPr="0D963311">
        <w:rPr>
          <w:rFonts w:eastAsia="Calibri"/>
        </w:rPr>
        <w:t xml:space="preserve">) will be TMG induction with maintenance Tac, MPA, and prednisone.  This means that analyses will generate hazard ratios comparing each IS regimen with the reference regimen after adjusting for covariates. The proportional hazards assumption will be evaluated using Schoenfeld residuals.  If it is violated, we will pursue remedial approaches such as stratifying by the level of categorical variables that violate the assumption, using the extended Cox model that permits time-varying covariates, and fitting separate Cox models for different time intervals.  Pre-defined covariates to be used in </w:t>
      </w:r>
      <w:proofErr w:type="gramStart"/>
      <w:r w:rsidR="006F28D0" w:rsidRPr="0D963311">
        <w:rPr>
          <w:rFonts w:eastAsia="Calibri"/>
        </w:rPr>
        <w:t>all of</w:t>
      </w:r>
      <w:proofErr w:type="gramEnd"/>
      <w:r w:rsidR="006F28D0" w:rsidRPr="0D963311">
        <w:rPr>
          <w:rFonts w:eastAsia="Calibri"/>
        </w:rPr>
        <w:t xml:space="preserve"> the Cox models are listed in section </w:t>
      </w:r>
      <w:r w:rsidR="006F28D0" w:rsidRPr="0D963311">
        <w:rPr>
          <w:rFonts w:eastAsia="Calibri"/>
          <w:b/>
          <w:bCs/>
        </w:rPr>
        <w:t>C.2.3</w:t>
      </w:r>
      <w:r w:rsidR="006F28D0" w:rsidRPr="0D963311">
        <w:rPr>
          <w:rFonts w:eastAsia="Calibri"/>
        </w:rPr>
        <w:t xml:space="preserve">. Multivariate linear regression models be used to predict the impact of IS selection on eGFR at </w:t>
      </w:r>
      <w:proofErr w:type="gramStart"/>
      <w:r w:rsidR="006F28D0" w:rsidRPr="0D963311">
        <w:rPr>
          <w:rFonts w:eastAsia="Calibri"/>
        </w:rPr>
        <w:t>1, 3, and 5 years</w:t>
      </w:r>
      <w:proofErr w:type="gramEnd"/>
      <w:r w:rsidR="006F28D0" w:rsidRPr="0D963311">
        <w:rPr>
          <w:rFonts w:eastAsia="Calibri"/>
        </w:rPr>
        <w:t xml:space="preserve"> post-transplant after adjustment for the same variables. </w:t>
      </w:r>
      <w:r w:rsidR="006F28D0">
        <w:rPr>
          <w:rFonts w:eastAsia="Calibri"/>
        </w:rPr>
        <w:t>To account for dynamic changes in treat algorithms, appropriate analytic techniques will be applied for each key outcome (</w:t>
      </w:r>
      <w:r w:rsidR="006F28D0" w:rsidRPr="006E4B79">
        <w:rPr>
          <w:rFonts w:eastAsia="Calibri"/>
          <w:b/>
          <w:bCs/>
        </w:rPr>
        <w:t>Fig. 6</w:t>
      </w:r>
      <w:r w:rsidR="006F28D0">
        <w:rPr>
          <w:rFonts w:eastAsia="Calibri"/>
        </w:rPr>
        <w:t>)</w:t>
      </w:r>
    </w:p>
    <w:p w14:paraId="6BC3F778" w14:textId="3D01384E" w:rsidR="006F28D0" w:rsidRPr="00DA457F" w:rsidRDefault="006F28D0" w:rsidP="006F28D0">
      <w:r w:rsidRPr="00DA457F">
        <w:rPr>
          <w:rFonts w:eastAsia="Arial"/>
          <w:b/>
          <w:bCs/>
          <w:u w:val="single"/>
        </w:rPr>
        <w:lastRenderedPageBreak/>
        <w:t>C.</w:t>
      </w:r>
      <w:r w:rsidRPr="00DA457F">
        <w:rPr>
          <w:rFonts w:eastAsia="Calibri"/>
          <w:b/>
          <w:bCs/>
          <w:u w:val="single"/>
        </w:rPr>
        <w:t>5.2. Parametric Survival Models</w:t>
      </w:r>
      <w:r w:rsidRPr="00DA457F">
        <w:rPr>
          <w:rFonts w:eastAsia="Arial"/>
          <w:b/>
          <w:bCs/>
        </w:rPr>
        <w:t>.</w:t>
      </w:r>
      <w:r w:rsidRPr="00DA457F">
        <w:rPr>
          <w:rFonts w:eastAsia="Arial"/>
        </w:rPr>
        <w:t xml:space="preserve">  For all probability estimates where observed transplant patient data exist, parametric survival (or time-to-event) models will be constructed. Several classes of distributions will be explored, including but not limited to exponential, Weibull, </w:t>
      </w:r>
      <w:r w:rsidRPr="00DA457F">
        <w:rPr>
          <w:rFonts w:eastAsia="Calibri"/>
        </w:rPr>
        <w:t xml:space="preserve">Gompertz, and generalized gamma functions. Parametric estimates will be carefully compared with observed data in terms of applicability to various patient subgroups (stratified by important covariates). Standard censoring models will be compared with competing risk (sub-hazard/sub-distribution-based) models </w:t>
      </w:r>
      <w:r w:rsidRPr="00DA457F">
        <w:rPr>
          <w:rFonts w:eastAsia="Arial"/>
          <w:vertAlign w:val="superscript"/>
        </w:rPr>
        <w:t>56-59</w:t>
      </w:r>
      <w:r w:rsidRPr="00DA457F">
        <w:rPr>
          <w:rFonts w:eastAsia="Arial"/>
        </w:rPr>
        <w:t xml:space="preserve"> to account for potential informative censoring. Those functions that best fit the observed data will be converted to state transition probabilities </w:t>
      </w:r>
      <w:r w:rsidRPr="00DA457F">
        <w:rPr>
          <w:rFonts w:eastAsia="Calibri"/>
          <w:i/>
          <w:iCs/>
        </w:rPr>
        <w:t>p(t)</w:t>
      </w:r>
      <w:r w:rsidRPr="00DA457F">
        <w:rPr>
          <w:rFonts w:eastAsia="Calibri"/>
        </w:rPr>
        <w:t xml:space="preserve">, where </w:t>
      </w:r>
      <w:proofErr w:type="spellStart"/>
      <w:r w:rsidRPr="00DA457F">
        <w:rPr>
          <w:rFonts w:eastAsia="Calibri"/>
        </w:rPr>
        <w:t>t</w:t>
      </w:r>
      <w:proofErr w:type="spellEnd"/>
      <w:r w:rsidRPr="00DA457F">
        <w:rPr>
          <w:rFonts w:eastAsia="Calibri"/>
        </w:rPr>
        <w:t xml:space="preserve"> is the cycle number, using the property </w:t>
      </w:r>
      <w:r w:rsidRPr="00DA457F">
        <w:rPr>
          <w:rFonts w:eastAsia="Calibri"/>
          <w:i/>
          <w:iCs/>
        </w:rPr>
        <w:t>p(t) = 1 - S(t+1)/S(t)</w:t>
      </w:r>
      <w:r w:rsidRPr="00DA457F">
        <w:rPr>
          <w:rFonts w:eastAsia="Calibri"/>
        </w:rPr>
        <w:t xml:space="preserve">. </w:t>
      </w:r>
      <w:r w:rsidRPr="00DA457F">
        <w:rPr>
          <w:rFonts w:eastAsia="Arial"/>
        </w:rPr>
        <w:t xml:space="preserve"> </w:t>
      </w:r>
    </w:p>
    <w:p w14:paraId="57F9B406" w14:textId="77777777" w:rsidR="006F28D0" w:rsidRPr="00DA457F" w:rsidRDefault="006F28D0" w:rsidP="006F28D0">
      <w:r w:rsidRPr="00DA457F">
        <w:rPr>
          <w:rFonts w:eastAsia="Arial"/>
          <w:b/>
          <w:bCs/>
          <w:u w:val="single"/>
        </w:rPr>
        <w:t>C.</w:t>
      </w:r>
      <w:r w:rsidRPr="00DA457F">
        <w:rPr>
          <w:rFonts w:eastAsia="Calibri"/>
          <w:b/>
          <w:bCs/>
          <w:u w:val="single"/>
        </w:rPr>
        <w:t>5.3. Markov Analyses</w:t>
      </w:r>
      <w:r w:rsidRPr="00DA457F">
        <w:rPr>
          <w:rFonts w:eastAsia="Arial"/>
          <w:b/>
          <w:bCs/>
        </w:rPr>
        <w:t>.</w:t>
      </w:r>
      <w:r w:rsidRPr="00DA457F">
        <w:rPr>
          <w:rFonts w:eastAsia="Arial"/>
        </w:rPr>
        <w:t xml:space="preserve"> Parametric survival functions and competing risk models will be estimated using SAS 9.4 or higher and/or R. Markov decision process models will be implemented in </w:t>
      </w:r>
      <w:proofErr w:type="spellStart"/>
      <w:r w:rsidRPr="00DA457F">
        <w:rPr>
          <w:rFonts w:eastAsia="Calibri"/>
        </w:rPr>
        <w:t>TreeAge</w:t>
      </w:r>
      <w:proofErr w:type="spellEnd"/>
      <w:r w:rsidRPr="00DA457F">
        <w:rPr>
          <w:rFonts w:eastAsia="Calibri"/>
        </w:rPr>
        <w:t xml:space="preserve"> Pro (</w:t>
      </w:r>
      <w:proofErr w:type="spellStart"/>
      <w:r w:rsidRPr="00DA457F">
        <w:rPr>
          <w:rFonts w:eastAsia="Calibri"/>
        </w:rPr>
        <w:t>TreeAge</w:t>
      </w:r>
      <w:proofErr w:type="spellEnd"/>
      <w:r w:rsidRPr="00DA457F">
        <w:rPr>
          <w:rFonts w:eastAsia="Calibri"/>
        </w:rPr>
        <w:t xml:space="preserve"> Software, Williamstown, MA) using the Monte Carlo micro-simulation and discrete event simulation options to allow for per-trial sampling distributions</w:t>
      </w:r>
      <w:r>
        <w:rPr>
          <w:rFonts w:eastAsia="Calibri"/>
        </w:rPr>
        <w:t xml:space="preserve"> to assess the impact of regimen selection after initial clinical events (e.g. the resumption of corticosteroids after AR)</w:t>
      </w:r>
      <w:r w:rsidRPr="00DA457F">
        <w:rPr>
          <w:rFonts w:eastAsia="Calibri"/>
        </w:rPr>
        <w:t>. Probabilistic sensitivity analysis will also be performed using the same software</w:t>
      </w:r>
      <w:r w:rsidRPr="003C4B5B">
        <w:rPr>
          <w:rFonts w:eastAsia="Arial" w:cs="Arial"/>
          <w:vertAlign w:val="superscript"/>
        </w:rPr>
        <w:t>60, 61</w:t>
      </w:r>
      <w:r w:rsidRPr="00DA457F">
        <w:rPr>
          <w:rFonts w:eastAsia="Arial"/>
        </w:rPr>
        <w:t xml:space="preserve">. </w:t>
      </w:r>
    </w:p>
    <w:p w14:paraId="217C26B8" w14:textId="77777777" w:rsidR="006F28D0" w:rsidRDefault="006F28D0" w:rsidP="006F28D0">
      <w:pPr>
        <w:rPr>
          <w:rFonts w:eastAsia="Calibri"/>
        </w:rPr>
      </w:pPr>
      <w:r w:rsidRPr="00A64AFE">
        <w:rPr>
          <w:rFonts w:eastAsia="Arial"/>
          <w:b/>
          <w:bCs/>
          <w:color w:val="000000" w:themeColor="text1"/>
          <w:u w:val="single"/>
        </w:rPr>
        <w:t>C.</w:t>
      </w:r>
      <w:r w:rsidRPr="00A64AFE">
        <w:rPr>
          <w:rFonts w:eastAsia="Calibri"/>
          <w:b/>
          <w:bCs/>
          <w:u w:val="single"/>
        </w:rPr>
        <w:t>5.4 Statistical power</w:t>
      </w:r>
      <w:r w:rsidRPr="00A64AFE">
        <w:rPr>
          <w:rFonts w:eastAsia="Arial"/>
          <w:color w:val="000000" w:themeColor="text1"/>
        </w:rPr>
        <w:t>. The power calculation is mainly based on</w:t>
      </w:r>
      <w:r w:rsidRPr="0077776A">
        <w:rPr>
          <w:rFonts w:eastAsia="Calibri"/>
        </w:rPr>
        <w:t xml:space="preserve"> one of the primary outcomes of allograft failure at 36 months. National data suggests a 20% incidence of allograft failure </w:t>
      </w:r>
      <w:proofErr w:type="gramStart"/>
      <w:r w:rsidRPr="0077776A">
        <w:rPr>
          <w:rFonts w:eastAsia="Calibri"/>
        </w:rPr>
        <w:t>at this time</w:t>
      </w:r>
      <w:proofErr w:type="gramEnd"/>
      <w:r w:rsidRPr="0077776A">
        <w:rPr>
          <w:rFonts w:eastAsia="Calibri"/>
        </w:rPr>
        <w:t xml:space="preserve"> point. We will have approximately 12500 KT recipients in the GPC data set alone, with an expected 2,500 graft failures.</w:t>
      </w:r>
      <w:r w:rsidRPr="0077776A">
        <w:rPr>
          <w:rFonts w:eastAsia="Calibri"/>
        </w:rPr>
        <w:fldChar w:fldCharType="begin">
          <w:fldData xml:space="preserve">PEVuZE5vdGU+PENpdGU+PEF1dGhvcj5MZW50aW5lPC9BdXRob3I+PFllYXI+MjAyMjwvWWVhcj48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=
</w:fldData>
        </w:fldChar>
      </w:r>
      <w:r>
        <w:rPr>
          <w:rFonts w:eastAsia="Calibri"/>
        </w:rPr>
        <w:instrText xml:space="preserve"> ADDIN EN.CITE </w:instrText>
      </w:r>
      <w:r>
        <w:rPr>
          <w:rFonts w:eastAsia="Calibri"/>
        </w:rPr>
        <w:fldChar w:fldCharType="begin">
          <w:fldData xml:space="preserve">PEVuZE5vdGU+PENpdGU+PEF1dGhvcj5MZW50aW5lPC9BdXRob3I+PFllYXI+MjAyMjwvWWVhcj48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=
</w:fldData>
        </w:fldChar>
      </w:r>
      <w:r>
        <w:rPr>
          <w:rFonts w:eastAsia="Calibri"/>
        </w:rPr>
        <w:instrText xml:space="preserve"> ADDIN EN.CITE.DATA </w:instrText>
      </w:r>
      <w:r>
        <w:rPr>
          <w:rFonts w:eastAsia="Calibri"/>
        </w:rPr>
      </w:r>
      <w:r>
        <w:rPr>
          <w:rFonts w:eastAsia="Calibri"/>
        </w:rPr>
        <w:fldChar w:fldCharType="end"/>
      </w:r>
      <w:r w:rsidRPr="0077776A">
        <w:rPr>
          <w:rFonts w:eastAsia="Calibri"/>
        </w:rPr>
      </w:r>
      <w:r w:rsidRPr="0077776A">
        <w:rPr>
          <w:rFonts w:eastAsia="Calibri"/>
        </w:rPr>
        <w:fldChar w:fldCharType="separate"/>
      </w:r>
      <w:r w:rsidRPr="00980755">
        <w:rPr>
          <w:rFonts w:eastAsia="Calibri"/>
          <w:noProof/>
          <w:vertAlign w:val="superscript"/>
        </w:rPr>
        <w:t>76</w:t>
      </w:r>
      <w:r w:rsidRPr="0077776A">
        <w:rPr>
          <w:rFonts w:eastAsia="Calibri"/>
        </w:rPr>
        <w:fldChar w:fldCharType="end"/>
      </w:r>
      <w:r w:rsidRPr="0077776A">
        <w:rPr>
          <w:rFonts w:eastAsia="Calibri"/>
        </w:rPr>
        <w:t xml:space="preserve"> </w:t>
      </w:r>
      <w:r w:rsidRPr="00906F1B">
        <w:rPr>
          <w:rFonts w:eastAsia="Calibri"/>
        </w:rPr>
        <w:t>In a previous study, we observed the two most common immunosuppression regimens to be used in 54% and 26% of KT recipients</w:t>
      </w:r>
      <w:r>
        <w:rPr>
          <w:rFonts w:eastAsia="Calibri"/>
        </w:rPr>
        <w:t>.</w:t>
      </w:r>
      <w:r>
        <w:rPr>
          <w:rFonts w:eastAsia="Calibri"/>
        </w:rPr>
        <w:fldChar w:fldCharType="begin"/>
      </w:r>
      <w:r>
        <w:rPr>
          <w:rFonts w:eastAsia="Calibri"/>
        </w:rPr>
        <w:instrText xml:space="preserve"> ADDIN EN.CITE &lt;EndNote&gt;&lt;Cite&gt;&lt;Author&gt;Dharnidharka&lt;/Author&gt;&lt;Year&gt;2016&lt;/Year&gt;&lt;RecNum&gt;20587&lt;/RecNum&gt;&lt;DisplayText&gt;&lt;style face="superscript"&gt;2&lt;/style&gt;&lt;/DisplayText&gt;&lt;record&gt;&lt;rec-number&gt;20587&lt;/rec-number&gt;&lt;foreign-keys&gt;&lt;key app="EN" db-id="twtx9xweqxesxledxvi5t2r7zaf5xd5r5d5r" timestamp="0"&gt;20587&lt;/key&gt;&lt;/foreign-keys&gt;&lt;ref-type name="Journal Article"&gt;17&lt;/ref-type&gt;&lt;contributors&gt;&lt;authors&gt;&lt;author&gt;Dharnidharka, V. R.&lt;/author&gt;&lt;author&gt;Schnitzler, M. A.&lt;/author&gt;&lt;author&gt;Chen, J.&lt;/author&gt;&lt;author&gt;Brennan, D. C.&lt;/author&gt;&lt;author&gt;Axelrod, D.&lt;/author&gt;&lt;author&gt;Segev, D. L.&lt;/author&gt;&lt;author&gt;Schechtman, K. B.&lt;/author&gt;&lt;author&gt;Zheng, J.&lt;/author&gt;&lt;author&gt;Lentine, K. L.&lt;/author&gt;&lt;/authors&gt;&lt;/contributors&gt;&lt;auth-address&gt;Washington University in St. Louis School of Medicine, Saint Louis, MO, USA. vikasD@wustl.edu.&amp;#xD;Saint Louis University School of Medicine, Saint Louis, MO, USA.&amp;#xD;Washington University in St. Louis School of Medicine, Saint Louis, MO, USA.&amp;#xD;Eastern Carolina University, Greeneville, NC, USA.&amp;#xD;Johns Hopkins University, Baltimore, MD, USA.&lt;/auth-address&gt;&lt;titles&gt;&lt;title&gt;Differential risks for adverse outcomes 3 years after kidney transplantation based on initial immunosuppression regimen: a national study&lt;/title&gt;&lt;secondary-title&gt;Transpl Int&lt;/secondary-title&gt;&lt;/titles&gt;&lt;periodical&gt;&lt;full-title&gt;Transpl Int&lt;/full-title&gt;&lt;/periodical&gt;&lt;keywords&gt;&lt;keyword&gt;Medicare&lt;/keyword&gt;&lt;keyword&gt;cancer&lt;/keyword&gt;&lt;keyword&gt;immunosuppression&lt;/keyword&gt;&lt;keyword&gt;infections&lt;/keyword&gt;&lt;keyword&gt;kidney transplant&lt;/keyword&gt;&lt;keyword&gt;registries&lt;/keyword&gt;&lt;/keywords&gt;&lt;dates&gt;&lt;year&gt;2016&lt;/year&gt;&lt;pub-dates&gt;&lt;date&gt;Aug 26&lt;/date&gt;&lt;/pub-dates&gt;&lt;/dates&gt;&lt;isbn&gt;1432-2277 (Electronic)&amp;#xD;0934-0874 (Linking)&lt;/isbn&gt;&lt;accession-num&gt;27564782&lt;/accession-num&gt;&lt;urls&gt;&lt;related-urls&gt;&lt;url&gt;https://www.ncbi.nlm.nih.gov/pubmed/27564782&lt;/url&gt;&lt;/related-urls&gt;&lt;/urls&gt;&lt;electronic-resource-num&gt;10.1111/tri.12850&lt;/electronic-resource-num&gt;&lt;/record&gt;&lt;/Cite&gt;&lt;/EndNote&gt;</w:instrText>
      </w:r>
      <w:r>
        <w:rPr>
          <w:rFonts w:eastAsia="Calibri"/>
        </w:rPr>
        <w:fldChar w:fldCharType="separate"/>
      </w:r>
      <w:r w:rsidRPr="00E22645">
        <w:rPr>
          <w:rFonts w:eastAsia="Calibri"/>
          <w:noProof/>
          <w:vertAlign w:val="superscript"/>
        </w:rPr>
        <w:t>2</w:t>
      </w:r>
      <w:r>
        <w:rPr>
          <w:rFonts w:eastAsia="Calibri"/>
        </w:rPr>
        <w:fldChar w:fldCharType="end"/>
      </w:r>
      <w:r>
        <w:rPr>
          <w:rFonts w:eastAsia="Calibri"/>
        </w:rPr>
        <w:t xml:space="preserve"> </w:t>
      </w:r>
      <w:r w:rsidRPr="00027322">
        <w:rPr>
          <w:rFonts w:eastAsia="Calibri"/>
        </w:rPr>
        <w:t>(</w:t>
      </w:r>
      <w:r>
        <w:rPr>
          <w:rFonts w:eastAsia="Calibri"/>
        </w:rPr>
        <w:t xml:space="preserve"> </w:t>
      </w:r>
      <w:r w:rsidRPr="00906F1B">
        <w:rPr>
          <w:rFonts w:eastAsia="Calibri"/>
        </w:rPr>
        <w:t xml:space="preserve">As an example of the power available in our expected sample (Table 1), if the graft failure rate in the most common regimen was 20% we would be able to detect a rate of 22.5% in the second most common regimen, a risk ratio of 1.125, with alpha at 0.05, and power achieving 80%. </w:t>
      </w:r>
      <w:r w:rsidRPr="0077776A">
        <w:rPr>
          <w:rFonts w:eastAsia="Calibri"/>
        </w:rPr>
        <w:t>Importantly, if we</w:t>
      </w:r>
      <w:r w:rsidRPr="00DA457F">
        <w:rPr>
          <w:rFonts w:eastAsia="Calibri"/>
        </w:rPr>
        <w:t xml:space="preserve"> are not able to detect a statistically significant association between key outcomes and immunosuppression using only the GPC data, we will incorporate data from STAR and </w:t>
      </w:r>
      <w:proofErr w:type="spellStart"/>
      <w:r w:rsidRPr="00DA457F">
        <w:rPr>
          <w:rFonts w:eastAsia="Calibri"/>
        </w:rPr>
        <w:t>OneFlorida</w:t>
      </w:r>
      <w:proofErr w:type="spellEnd"/>
      <w:r>
        <w:rPr>
          <w:rFonts w:eastAsia="Calibri"/>
        </w:rPr>
        <w:t>+</w:t>
      </w:r>
      <w:r w:rsidRPr="00DA457F">
        <w:rPr>
          <w:rFonts w:eastAsia="Calibri"/>
        </w:rPr>
        <w:t xml:space="preserve"> earlier to increase our power. In this case, alternative methods of validation (e.g. bootstrapped confidence intervals) will be used.  Therefore, with power = 80% and alpha = 0.05, we could detect a difference in AR at one-year post-transplant of 10% versus 12.5% between two equal sized groups, an odds ratio = 1.25.  Similarly, a difference of between an eGFR of 62 and 63.4 is detectable, a 1.4% difference.</w:t>
      </w:r>
      <w:r>
        <w:rPr>
          <w:rFonts w:eastAsia="Calibri"/>
        </w:rPr>
        <w:t xml:space="preserve"> </w:t>
      </w:r>
      <w:r w:rsidRPr="0D963311">
        <w:rPr>
          <w:rFonts w:eastAsia="Calibri"/>
        </w:rPr>
        <w:t>With equal groups a difference between 5% and 6.9% death-censored graft failure is detectable, an odds ratio of 1.38.</w:t>
      </w:r>
      <w:r>
        <w:rPr>
          <w:rFonts w:eastAsia="Calibri"/>
        </w:rPr>
        <w:t xml:space="preserve"> </w:t>
      </w:r>
      <w:r w:rsidRPr="00DA457F">
        <w:rPr>
          <w:rFonts w:eastAsia="Calibri"/>
        </w:rPr>
        <w:t>We will thus have vast power to detect statistical significance for many covariates to many outcomes, even with adjusting for multiple testing. We will show point estimates and 95% confidence intervals to quantify the magnitude of the difference, through which we will be able to judge which associations are clinically meaningful.</w:t>
      </w:r>
    </w:p>
    <w:p w14:paraId="16E279D7" w14:textId="77777777" w:rsidR="009D62F2" w:rsidRPr="008F47C5" w:rsidRDefault="009D62F2" w:rsidP="006F28D0">
      <w:pPr>
        <w:rPr>
          <w:rFonts w:eastAsia="Calibri"/>
        </w:rPr>
      </w:pPr>
    </w:p>
    <w:p w14:paraId="32E620D5" w14:textId="77777777" w:rsidR="006F28D0" w:rsidRPr="00C17315" w:rsidRDefault="006F28D0" w:rsidP="006F28D0">
      <w:pPr>
        <w:rPr>
          <w:rFonts w:cs="Arial"/>
          <w:b/>
          <w:bCs/>
        </w:rPr>
      </w:pPr>
      <w:r w:rsidRPr="0D963311">
        <w:rPr>
          <w:rFonts w:cs="Arial"/>
          <w:b/>
          <w:bCs/>
        </w:rPr>
        <w:t xml:space="preserve">C.6. Machine Learning for Dynamic Predictions. </w:t>
      </w:r>
      <w:r w:rsidRPr="00EA50E9">
        <w:t>Each longitudinal patient record can be partitioned into a temporal representation, i.e., a sequence</w:t>
      </w:r>
      <w:r>
        <w:t xml:space="preserve"> of observations</w:t>
      </w:r>
      <w:r w:rsidRPr="00EA50E9">
        <w:t xml:space="preserve"> </w:t>
      </w:r>
      <m:oMath>
        <m:sSubSup>
          <m:sSubSupPr>
            <m:ctrlPr>
              <w:rPr>
                <w:rFonts w:ascii="Cambria Math" w:hAnsi="Cambria Math"/>
                <w:i/>
                <w:sz w:val="20"/>
                <w:szCs w:val="20"/>
              </w:rPr>
            </m:ctrlPr>
          </m:sSubSupPr>
          <m:e>
            <m:d>
              <m:dPr>
                <m:begChr m:val="{"/>
                <m:endChr m:val="}"/>
                <m:ctrlPr>
                  <w:rPr>
                    <w:rFonts w:ascii="Cambria Math" w:hAnsi="Cambria Math"/>
                    <w:i/>
                    <w:sz w:val="20"/>
                    <w:szCs w:val="20"/>
                  </w:rPr>
                </m:ctrlPr>
              </m:dPr>
              <m:e>
                <m:d>
                  <m:dPr>
                    <m:ctrlPr>
                      <w:rPr>
                        <w:rFonts w:ascii="Cambria Math" w:hAnsi="Cambria Math"/>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X</m:t>
                        </m:r>
                        <m:ctrlPr>
                          <w:rPr>
                            <w:rFonts w:ascii="Cambria Math" w:hAnsi="Cambria Math"/>
                            <w:i/>
                            <w:sz w:val="20"/>
                            <w:szCs w:val="20"/>
                          </w:rPr>
                        </m:ctrlPr>
                      </m:e>
                      <m:sub>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t</m:t>
                            </m:r>
                          </m:sub>
                        </m:sSub>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e>
                </m:d>
              </m:e>
              <m:e>
                <m:sSub>
                  <m:sSubPr>
                    <m:ctrlPr>
                      <w:rPr>
                        <w:rFonts w:ascii="Cambria Math" w:hAnsi="Cambria Math"/>
                        <w:b/>
                        <w:i/>
                        <w:sz w:val="20"/>
                        <w:szCs w:val="20"/>
                      </w:rPr>
                    </m:ctrlPr>
                  </m:sSubPr>
                  <m:e>
                    <m:r>
                      <m:rPr>
                        <m:sty m:val="bi"/>
                      </m:rPr>
                      <w:rPr>
                        <w:rFonts w:ascii="Cambria Math" w:hAnsi="Cambria Math"/>
                        <w:sz w:val="20"/>
                        <w:szCs w:val="20"/>
                      </w:rPr>
                      <m:t>X</m:t>
                    </m:r>
                    <m:ctrlPr>
                      <w:rPr>
                        <w:rFonts w:ascii="Cambria Math" w:hAnsi="Cambria Math"/>
                        <w:i/>
                        <w:sz w:val="20"/>
                        <w:szCs w:val="20"/>
                      </w:rPr>
                    </m:ctrlPr>
                  </m:e>
                  <m:sub>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t</m:t>
                        </m:r>
                      </m:sub>
                    </m:sSub>
                  </m:sub>
                </m:sSub>
                <m:r>
                  <w:rPr>
                    <w:rFonts w:ascii="Cambria Math" w:hAnsi="Cambria Math"/>
                    <w:sz w:val="20"/>
                    <w:szCs w:val="20"/>
                  </w:rPr>
                  <m:t>∈</m:t>
                </m:r>
                <m:sSup>
                  <m:sSupPr>
                    <m:ctrlPr>
                      <w:rPr>
                        <w:rFonts w:ascii="Cambria Math" w:hAnsi="Cambria Math"/>
                        <w:i/>
                        <w:sz w:val="20"/>
                        <w:szCs w:val="20"/>
                      </w:rPr>
                    </m:ctrlPr>
                  </m:sSupPr>
                  <m:e>
                    <m:r>
                      <m:rPr>
                        <m:scr m:val="double-struck"/>
                      </m:rPr>
                      <w:rPr>
                        <w:rFonts w:ascii="Cambria Math" w:hAnsi="Cambria Math"/>
                        <w:sz w:val="20"/>
                        <w:szCs w:val="20"/>
                      </w:rPr>
                      <m:t>R</m:t>
                    </m:r>
                  </m:e>
                  <m:sup>
                    <m:r>
                      <w:rPr>
                        <w:rFonts w:ascii="Cambria Math" w:hAnsi="Cambria Math"/>
                        <w:sz w:val="20"/>
                        <w:szCs w:val="20"/>
                      </w:rPr>
                      <m:t>p</m:t>
                    </m:r>
                  </m:sup>
                </m:sSup>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0,1</m:t>
                    </m:r>
                  </m:e>
                </m:d>
              </m:e>
            </m:d>
          </m:e>
          <m:sub>
            <m:r>
              <w:rPr>
                <w:rFonts w:ascii="Cambria Math" w:hAnsi="Cambria Math"/>
                <w:sz w:val="20"/>
                <w:szCs w:val="20"/>
              </w:rPr>
              <m:t>i=1</m:t>
            </m:r>
          </m:sub>
          <m:sup>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t</m:t>
                </m:r>
              </m:sub>
            </m:sSub>
          </m:sup>
        </m:sSubSup>
      </m:oMath>
      <w:r w:rsidRPr="00EA50E9">
        <w:t xml:space="preserve">  at each time window </w:t>
      </w:r>
      <m:oMath>
        <m:r>
          <w:rPr>
            <w:rFonts w:ascii="Cambria Math" w:hAnsi="Cambria Math"/>
          </w:rPr>
          <m:t>t</m:t>
        </m:r>
      </m:oMath>
      <w:r w:rsidRPr="008655EE">
        <w:t xml:space="preserve">, where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Pr="008655EE">
        <w:t xml:space="preserve"> represent the </w:t>
      </w:r>
      <w:r w:rsidRPr="00EA50E9">
        <w:t xml:space="preserve">outcome </w:t>
      </w:r>
      <w:r w:rsidRPr="008655EE">
        <w:t xml:space="preserve">of interests for individual </w:t>
      </w:r>
      <m:oMath>
        <m:r>
          <w:rPr>
            <w:rFonts w:ascii="Cambria Math" w:hAnsi="Cambria Math"/>
          </w:rPr>
          <m:t>i</m:t>
        </m:r>
      </m:oMath>
      <w:r w:rsidRPr="008655EE">
        <w:t xml:space="preserve"> and </w:t>
      </w:r>
      <m:oMath>
        <m:sSub>
          <m:sSubPr>
            <m:ctrlPr>
              <w:rPr>
                <w:rFonts w:ascii="Cambria Math" w:hAnsi="Cambria Math"/>
                <w:b/>
                <w:i/>
              </w:rPr>
            </m:ctrlPr>
          </m:sSubPr>
          <m:e>
            <m:r>
              <m:rPr>
                <m:sty m:val="bi"/>
              </m:rPr>
              <w:rPr>
                <w:rFonts w:ascii="Cambria Math" w:hAnsi="Cambria Math"/>
              </w:rPr>
              <m:t>X</m:t>
            </m:r>
            <m:ctrlPr>
              <w:rPr>
                <w:rFonts w:ascii="Cambria Math" w:hAnsi="Cambria Math"/>
                <w:i/>
              </w:rPr>
            </m:ctrlPr>
          </m:e>
          <m:sub>
            <m:sSub>
              <m:sSubPr>
                <m:ctrlPr>
                  <w:rPr>
                    <w:rFonts w:ascii="Cambria Math" w:hAnsi="Cambria Math"/>
                    <w:i/>
                  </w:rPr>
                </m:ctrlPr>
              </m:sSubPr>
              <m:e>
                <m:r>
                  <w:rPr>
                    <w:rFonts w:ascii="Cambria Math" w:hAnsi="Cambria Math"/>
                  </w:rPr>
                  <m:t>i</m:t>
                </m:r>
              </m:e>
              <m:sub>
                <m:r>
                  <w:rPr>
                    <w:rFonts w:ascii="Cambria Math" w:hAnsi="Cambria Math"/>
                  </w:rPr>
                  <m:t>t</m:t>
                </m:r>
              </m:sub>
            </m:sSub>
          </m:sub>
        </m:sSub>
      </m:oMath>
      <w:r w:rsidRPr="008655EE">
        <w:t xml:space="preserve"> denote time-varying covariates aggregated at time </w:t>
      </w:r>
      <m:oMath>
        <m:r>
          <w:rPr>
            <w:rFonts w:ascii="Cambria Math" w:hAnsi="Cambria Math"/>
          </w:rPr>
          <m:t>t</m:t>
        </m:r>
      </m:oMath>
      <w:r w:rsidRPr="008655EE">
        <w:t>.</w:t>
      </w:r>
      <w:r>
        <w:t xml:space="preserve">  </w:t>
      </w:r>
      <w:r w:rsidRPr="008C728C">
        <w:rPr>
          <w:rFonts w:cs="Arial"/>
        </w:rPr>
        <w:t xml:space="preserve">Let </w:t>
      </w:r>
      <m:oMath>
        <m:sSub>
          <m:sSubPr>
            <m:ctrlPr>
              <w:rPr>
                <w:rFonts w:ascii="Cambria Math" w:hAnsi="Cambria Math" w:cs="Arial"/>
                <w:i/>
              </w:rPr>
            </m:ctrlPr>
          </m:sSubPr>
          <m:e>
            <m:r>
              <w:rPr>
                <w:rFonts w:ascii="Cambria Math" w:hAnsi="Cambria Math" w:cs="Arial"/>
              </w:rPr>
              <m:t>T</m:t>
            </m:r>
          </m:e>
          <m:sub>
            <m:r>
              <w:rPr>
                <w:rFonts w:ascii="Cambria Math" w:hAnsi="Cambria Math" w:cs="Arial"/>
              </w:rPr>
              <m:t>i</m:t>
            </m:r>
          </m:sub>
        </m:sSub>
      </m:oMath>
      <w:r w:rsidRPr="0D963311">
        <w:rPr>
          <w:rFonts w:eastAsiaTheme="minorEastAsia" w:cs="Arial"/>
        </w:rPr>
        <w:t xml:space="preserve"> </w:t>
      </w:r>
      <w:r w:rsidRPr="008C728C">
        <w:rPr>
          <w:rFonts w:cs="Arial"/>
        </w:rPr>
        <w:t xml:space="preserve">be the </w:t>
      </w:r>
      <m:oMath>
        <m:r>
          <w:rPr>
            <w:rFonts w:ascii="Cambria Math" w:hAnsi="Cambria Math" w:cs="Arial"/>
          </w:rPr>
          <m:t>i</m:t>
        </m:r>
      </m:oMath>
      <w:r w:rsidRPr="008C728C">
        <w:rPr>
          <w:rFonts w:cs="Arial"/>
        </w:rPr>
        <w:t>th subject’s survival time to the event of interest or censoring</w:t>
      </w:r>
      <w:r>
        <w:rPr>
          <w:rFonts w:cs="Arial"/>
        </w:rPr>
        <w:t xml:space="preserve">, and </w:t>
      </w:r>
      <m:oMath>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T</m:t>
                </m:r>
              </m:e>
              <m:sub>
                <m:r>
                  <w:rPr>
                    <w:rFonts w:ascii="Cambria Math" w:hAnsi="Cambria Math" w:cs="Arial"/>
                  </w:rPr>
                  <m:t>i</m:t>
                </m:r>
              </m:sub>
            </m:sSub>
            <m:r>
              <w:rPr>
                <w:rFonts w:ascii="Cambria Math" w:hAnsi="Cambria Math" w:cs="Arial"/>
              </w:rPr>
              <m:t>,</m:t>
            </m:r>
            <m:sSub>
              <m:sSubPr>
                <m:ctrlPr>
                  <w:rPr>
                    <w:rFonts w:ascii="Cambria Math" w:hAnsi="Cambria Math" w:cs="Arial"/>
                    <w:i/>
                  </w:rPr>
                </m:ctrlPr>
              </m:sSubPr>
              <m:e>
                <m:r>
                  <m:rPr>
                    <m:sty m:val="p"/>
                  </m:rPr>
                  <w:rPr>
                    <w:rFonts w:ascii="Cambria Math" w:hAnsi="Cambria Math" w:cs="Arial"/>
                  </w:rPr>
                  <m:t>Δ</m:t>
                </m:r>
              </m:e>
              <m:sub>
                <m:r>
                  <w:rPr>
                    <w:rFonts w:ascii="Cambria Math" w:hAnsi="Cambria Math" w:cs="Arial"/>
                  </w:rPr>
                  <m:t>i</m:t>
                </m:r>
              </m:sub>
            </m:sSub>
          </m:e>
        </m:d>
      </m:oMath>
      <w:r w:rsidRPr="0D963311">
        <w:rPr>
          <w:rFonts w:eastAsiaTheme="minorEastAsia" w:cs="Arial"/>
        </w:rPr>
        <w:t xml:space="preserve"> denote the competing risk data on the subjects, where </w:t>
      </w:r>
      <m:oMath>
        <m:sSub>
          <m:sSubPr>
            <m:ctrlPr>
              <w:rPr>
                <w:rFonts w:ascii="Cambria Math" w:eastAsiaTheme="minorEastAsia" w:hAnsi="Cambria Math" w:cs="Arial"/>
                <w:i/>
              </w:rPr>
            </m:ctrlPr>
          </m:sSubPr>
          <m:e>
            <m:r>
              <m:rPr>
                <m:sty m:val="p"/>
              </m:rPr>
              <w:rPr>
                <w:rFonts w:ascii="Cambria Math" w:eastAsiaTheme="minorEastAsia" w:hAnsi="Cambria Math" w:cs="Arial"/>
              </w:rPr>
              <m:t>Δ</m:t>
            </m:r>
            <m:ctrlPr>
              <w:rPr>
                <w:rFonts w:ascii="Cambria Math" w:eastAsiaTheme="minorEastAsia" w:hAnsi="Cambria Math" w:cs="Arial"/>
              </w:rPr>
            </m:ctrlPr>
          </m:e>
          <m:sub>
            <m:r>
              <w:rPr>
                <w:rFonts w:ascii="Cambria Math" w:eastAsiaTheme="minorEastAsia" w:hAnsi="Cambria Math" w:cs="Arial"/>
              </w:rPr>
              <m:t>i</m:t>
            </m:r>
          </m:sub>
        </m:sSub>
        <m:r>
          <w:rPr>
            <w:rFonts w:ascii="Cambria Math" w:eastAsiaTheme="minorEastAsia" w:hAnsi="Cambria Math" w:cs="Arial"/>
          </w:rPr>
          <m:t>=0</m:t>
        </m:r>
      </m:oMath>
      <w:r w:rsidRPr="0D963311">
        <w:rPr>
          <w:rFonts w:eastAsiaTheme="minorEastAsia" w:cs="Arial"/>
        </w:rPr>
        <w:t xml:space="preserve"> </w:t>
      </w:r>
      <w:r>
        <w:rPr>
          <w:rFonts w:eastAsiaTheme="minorEastAsia" w:cs="Arial"/>
        </w:rPr>
        <w:t>indicates</w:t>
      </w:r>
      <w:r w:rsidRPr="0D963311">
        <w:rPr>
          <w:rFonts w:eastAsiaTheme="minorEastAsia" w:cs="Arial"/>
        </w:rPr>
        <w:t xml:space="preserve"> a censored event and </w:t>
      </w:r>
      <m:oMath>
        <m:sSub>
          <m:sSubPr>
            <m:ctrlPr>
              <w:rPr>
                <w:rFonts w:ascii="Cambria Math" w:eastAsiaTheme="minorEastAsia" w:hAnsi="Cambria Math" w:cs="Arial"/>
                <w:i/>
              </w:rPr>
            </m:ctrlPr>
          </m:sSubPr>
          <m:e>
            <m:r>
              <m:rPr>
                <m:sty m:val="p"/>
              </m:rPr>
              <w:rPr>
                <w:rFonts w:ascii="Cambria Math" w:eastAsiaTheme="minorEastAsia" w:hAnsi="Cambria Math" w:cs="Arial"/>
              </w:rPr>
              <m:t>Δ</m:t>
            </m:r>
            <m:ctrlPr>
              <w:rPr>
                <w:rFonts w:ascii="Cambria Math" w:eastAsiaTheme="minorEastAsia" w:hAnsi="Cambria Math" w:cs="Arial"/>
              </w:rPr>
            </m:ctrlPr>
          </m:e>
          <m:sub>
            <m:r>
              <w:rPr>
                <w:rFonts w:ascii="Cambria Math" w:eastAsiaTheme="minorEastAsia" w:hAnsi="Cambria Math" w:cs="Arial"/>
              </w:rPr>
              <m:t>i</m:t>
            </m:r>
          </m:sub>
        </m:sSub>
        <m:r>
          <w:rPr>
            <w:rFonts w:ascii="Cambria Math" w:eastAsiaTheme="minorEastAsia" w:hAnsi="Cambria Math" w:cs="Arial"/>
          </w:rPr>
          <m:t>=d</m:t>
        </m:r>
      </m:oMath>
      <w:r w:rsidRPr="0D963311">
        <w:rPr>
          <w:rFonts w:eastAsiaTheme="minorEastAsia" w:cs="Arial"/>
        </w:rPr>
        <w:t xml:space="preserve"> that this subject fails from the </w:t>
      </w:r>
      <m:oMath>
        <m:r>
          <w:rPr>
            <w:rFonts w:ascii="Cambria Math" w:eastAsiaTheme="minorEastAsia" w:hAnsi="Cambria Math" w:cs="Arial"/>
          </w:rPr>
          <m:t>d</m:t>
        </m:r>
      </m:oMath>
      <w:r w:rsidRPr="0D963311">
        <w:rPr>
          <w:rFonts w:eastAsiaTheme="minorEastAsia" w:cs="Arial"/>
        </w:rPr>
        <w:t>th type of time-to events (</w:t>
      </w:r>
      <m:oMath>
        <m:r>
          <w:rPr>
            <w:rFonts w:ascii="Cambria Math" w:eastAsiaTheme="minorEastAsia" w:hAnsi="Cambria Math" w:cs="Arial"/>
          </w:rPr>
          <m:t>d=1,…,g</m:t>
        </m:r>
      </m:oMath>
      <w:r w:rsidRPr="0D963311">
        <w:rPr>
          <w:rFonts w:eastAsiaTheme="minorEastAsia" w:cs="Arial"/>
        </w:rPr>
        <w:t xml:space="preserve">; e.g., death, graft failure). </w:t>
      </w:r>
    </w:p>
    <w:p w14:paraId="418669DD" w14:textId="77777777" w:rsidR="006F28D0" w:rsidRDefault="006F28D0" w:rsidP="006F28D0">
      <w:pPr>
        <w:rPr>
          <w:rFonts w:eastAsiaTheme="minorEastAsia"/>
        </w:rPr>
      </w:pPr>
      <w:r w:rsidRPr="00B7610A">
        <w:rPr>
          <w:rFonts w:cs="Arial"/>
          <w:b/>
          <w:bCs/>
          <w:u w:val="single"/>
        </w:rPr>
        <w:t>C.</w:t>
      </w:r>
      <w:r>
        <w:rPr>
          <w:rFonts w:cs="Arial"/>
          <w:b/>
          <w:bCs/>
          <w:u w:val="single"/>
        </w:rPr>
        <w:t>6</w:t>
      </w:r>
      <w:r w:rsidRPr="00B7610A">
        <w:rPr>
          <w:rFonts w:cs="Arial"/>
          <w:b/>
          <w:bCs/>
          <w:u w:val="single"/>
        </w:rPr>
        <w:t>.</w:t>
      </w:r>
      <w:r>
        <w:rPr>
          <w:rFonts w:cs="Arial"/>
          <w:b/>
          <w:bCs/>
          <w:u w:val="single"/>
        </w:rPr>
        <w:t>1</w:t>
      </w:r>
      <w:r w:rsidRPr="00B7610A">
        <w:rPr>
          <w:rFonts w:cs="Arial"/>
          <w:b/>
          <w:bCs/>
          <w:u w:val="single"/>
        </w:rPr>
        <w:t>.</w:t>
      </w:r>
      <w:r w:rsidRPr="00C275AE">
        <w:rPr>
          <w:rFonts w:cs="Arial"/>
          <w:b/>
          <w:bCs/>
          <w:u w:val="single"/>
        </w:rPr>
        <w:t xml:space="preserve"> Landmark </w:t>
      </w:r>
      <w:r>
        <w:rPr>
          <w:rFonts w:cs="Arial"/>
          <w:b/>
          <w:bCs/>
          <w:u w:val="single"/>
        </w:rPr>
        <w:t>Boosted Tree</w:t>
      </w:r>
      <w:r w:rsidRPr="00C275AE">
        <w:rPr>
          <w:rFonts w:cs="Arial"/>
          <w:b/>
          <w:bCs/>
          <w:u w:val="single"/>
        </w:rPr>
        <w:t xml:space="preserve"> Model</w:t>
      </w:r>
      <w:r>
        <w:rPr>
          <w:rFonts w:cs="Arial"/>
          <w:b/>
          <w:bCs/>
          <w:u w:val="single"/>
        </w:rPr>
        <w:t xml:space="preserve"> (LMBT)</w:t>
      </w:r>
      <w:r w:rsidRPr="00C275AE">
        <w:rPr>
          <w:rFonts w:cs="Arial"/>
          <w:b/>
          <w:bCs/>
        </w:rPr>
        <w:t xml:space="preserve">. </w:t>
      </w:r>
      <w:r w:rsidRPr="00EA50E9">
        <w:t>LMBT is an ensemble model adaptively built upon individual boost</w:t>
      </w:r>
      <w:r>
        <w:t>ed tree</w:t>
      </w:r>
      <w:r w:rsidRPr="00EA50E9">
        <w:t xml:space="preserve"> models trained at each intermediate endpoint, or landmark time</w:t>
      </w:r>
      <w:r>
        <w:t>.</w:t>
      </w:r>
      <w:r>
        <w:fldChar w:fldCharType="begin"/>
      </w:r>
      <w:r>
        <w:instrText xml:space="preserve"> ADDIN EN.CITE &lt;EndNote&gt;&lt;Cite&gt;&lt;Author&gt;Song&lt;/Author&gt;&lt;Year&gt;2020&lt;/Year&gt;&lt;RecNum&gt;41&lt;/RecNum&gt;&lt;DisplayText&gt;&lt;style face="superscript"&gt;46&lt;/style&gt;&lt;/DisplayText&gt;&lt;record&gt;&lt;rec-number&gt;41&lt;/rec-number&gt;&lt;foreign-keys&gt;&lt;key app="EN" db-id="d2xfar5w0e5pvee9aagxfda5r9wa0razw9se" timestamp="1673971938"&gt;41&lt;/key&gt;&lt;/foreign-keys&gt;&lt;ref-type name="Journal Article"&gt;17&lt;/ref-type&gt;&lt;contributors&gt;&lt;authors&gt;&lt;author&gt;Song, Xing&lt;/author&gt;&lt;author&gt;Waitman, Lemuel Russ&lt;/author&gt;&lt;author&gt;Yu, Alan Sl&lt;/author&gt;&lt;author&gt;Robbins, David C.&lt;/author&gt;&lt;author&gt;Hu, Yong&lt;/author&gt;&lt;author&gt;Liu, Mei&lt;/author&gt;&lt;/authors&gt;&lt;/contributors&gt;&lt;titles&gt;&lt;title&gt;Longitudinal Risk Prediction of Chronic Kidney Disease in Diabetic Patients using Temporal-Enhanced Gradient Boosting Machine: Retrospective Cohort Study&lt;/title&gt;&lt;secondary-title&gt;JMIR Medical Informatics&lt;/secondary-title&gt;&lt;/titles&gt;&lt;periodical&gt;&lt;full-title&gt;JMIR Medical Informatics&lt;/full-title&gt;&lt;/periodical&gt;&lt;pages&gt;e15510&lt;/pages&gt;&lt;volume&gt;8&lt;/volume&gt;&lt;number&gt;1&lt;/number&gt;&lt;keywords&gt;&lt;keyword&gt;landmark boosting&lt;/keyword&gt;&lt;/keywords&gt;&lt;dates&gt;&lt;year&gt;2020&lt;/year&gt;&lt;/dates&gt;&lt;publisher&gt;JMIR Publications Inc.&lt;/publisher&gt;&lt;isbn&gt;2291-9694&lt;/isbn&gt;&lt;urls&gt;&lt;related-urls&gt;&lt;url&gt;https://dx.doi.org/10.2196/15510&lt;/url&gt;&lt;/related-urls&gt;&lt;/urls&gt;&lt;electronic-resource-num&gt;10.2196/15510&lt;/electronic-resource-num&gt;&lt;/record&gt;&lt;/Cite&gt;&lt;/EndNote&gt;</w:instrText>
      </w:r>
      <w:r>
        <w:fldChar w:fldCharType="separate"/>
      </w:r>
      <w:r w:rsidRPr="00980755">
        <w:rPr>
          <w:noProof/>
          <w:vertAlign w:val="superscript"/>
        </w:rPr>
        <w:t>46</w:t>
      </w:r>
      <w:r>
        <w:fldChar w:fldCharType="end"/>
      </w:r>
      <w:r w:rsidRPr="00EA50E9">
        <w:t xml:space="preserve"> </w:t>
      </w:r>
      <w:r w:rsidRPr="00C275AE">
        <w:t xml:space="preserve">We have developed an efficient and cost-effective algorithm to solve the optimization problem sequentially for all </w:t>
      </w:r>
      <m:oMath>
        <m:r>
          <w:rPr>
            <w:rFonts w:ascii="Cambria Math" w:hAnsi="Cambria Math"/>
          </w:rPr>
          <m:t>1</m:t>
        </m:r>
        <m:r>
          <w:rPr>
            <w:rFonts w:ascii="Cambria Math" w:hAnsi="Cambria Math" w:hint="eastAsia"/>
          </w:rPr>
          <m:t>≤</m:t>
        </m:r>
        <m:r>
          <w:rPr>
            <w:rFonts w:ascii="Cambria Math" w:hAnsi="Cambria Math"/>
          </w:rPr>
          <m:t>t</m:t>
        </m:r>
        <m:r>
          <w:rPr>
            <w:rFonts w:ascii="Cambria Math" w:hAnsi="Cambria Math" w:hint="eastAsia"/>
          </w:rPr>
          <m:t>≤</m:t>
        </m:r>
        <m:r>
          <w:rPr>
            <w:rFonts w:ascii="Cambria Math" w:hAnsi="Cambria Math"/>
          </w:rPr>
          <m:t>T</m:t>
        </m:r>
      </m:oMath>
      <w:r w:rsidRPr="00C275AE">
        <w:t xml:space="preserve"> with increment </w:t>
      </w:r>
      <m:oMath>
        <m:r>
          <m:rPr>
            <m:sty m:val="p"/>
          </m:rPr>
          <w:rPr>
            <w:rFonts w:ascii="Cambria Math" w:hAnsi="Cambria Math"/>
          </w:rPr>
          <m:t>Δ</m:t>
        </m:r>
        <m:r>
          <w:rPr>
            <w:rFonts w:ascii="Cambria Math" w:hAnsi="Cambria Math"/>
          </w:rPr>
          <m:t>t</m:t>
        </m:r>
      </m:oMath>
      <w:r>
        <w:t xml:space="preserve">, </w:t>
      </w:r>
      <m:oMath>
        <m:func>
          <m:funcPr>
            <m:ctrlPr>
              <w:rPr>
                <w:rFonts w:ascii="Cambria Math" w:hAnsi="Cambria Math" w:cs="Arial"/>
                <w:i/>
                <w:sz w:val="20"/>
                <w:szCs w:val="20"/>
              </w:rPr>
            </m:ctrlPr>
          </m:funcPr>
          <m:fName>
            <m:r>
              <m:rPr>
                <m:sty m:val="p"/>
              </m:rPr>
              <w:rPr>
                <w:rFonts w:ascii="Cambria Math" w:hAnsi="Cambria Math" w:cs="Arial"/>
                <w:sz w:val="20"/>
                <w:szCs w:val="20"/>
              </w:rPr>
              <m:t>min</m:t>
            </m:r>
          </m:fName>
          <m:e>
            <m:sSub>
              <m:sSubPr>
                <m:ctrlPr>
                  <w:rPr>
                    <w:rFonts w:ascii="Cambria Math" w:hAnsi="Cambria Math" w:cs="Arial"/>
                    <w:i/>
                    <w:sz w:val="20"/>
                    <w:szCs w:val="20"/>
                  </w:rPr>
                </m:ctrlPr>
              </m:sSubPr>
              <m:e>
                <m:r>
                  <w:rPr>
                    <w:rFonts w:ascii="Cambria Math" w:hAnsi="Cambria Math" w:cs="Arial"/>
                    <w:sz w:val="20"/>
                    <w:szCs w:val="20"/>
                  </w:rPr>
                  <m:t>E</m:t>
                </m:r>
              </m:e>
              <m:sub>
                <m:r>
                  <w:rPr>
                    <w:rFonts w:ascii="Cambria Math" w:hAnsi="Cambria Math" w:cs="Arial"/>
                    <w:sz w:val="20"/>
                    <w:szCs w:val="20"/>
                  </w:rPr>
                  <m:t>t|t-1</m:t>
                </m:r>
              </m:sub>
            </m:sSub>
            <m:d>
              <m:dPr>
                <m:begChr m:val="["/>
                <m:endChr m:val="]"/>
                <m:ctrlPr>
                  <w:rPr>
                    <w:rFonts w:ascii="Cambria Math" w:hAnsi="Cambria Math" w:cs="Arial"/>
                    <w:i/>
                    <w:sz w:val="20"/>
                    <w:szCs w:val="20"/>
                  </w:rPr>
                </m:ctrlPr>
              </m:dPr>
              <m:e>
                <m:r>
                  <w:rPr>
                    <w:rFonts w:ascii="Cambria Math" w:hAnsi="Cambria Math" w:cs="Arial"/>
                    <w:sz w:val="20"/>
                    <w:szCs w:val="20"/>
                  </w:rPr>
                  <m:t>L</m:t>
                </m:r>
                <m:d>
                  <m:dPr>
                    <m:ctrlPr>
                      <w:rPr>
                        <w:rFonts w:ascii="Cambria Math" w:hAnsi="Cambria Math" w:cs="Arial"/>
                        <w:i/>
                        <w:sz w:val="20"/>
                        <w:szCs w:val="20"/>
                      </w:rPr>
                    </m:ctrlPr>
                  </m:dPr>
                  <m:e>
                    <m:r>
                      <w:rPr>
                        <w:rFonts w:ascii="Cambria Math" w:hAnsi="Cambria Math" w:cs="Arial"/>
                        <w:sz w:val="20"/>
                        <w:szCs w:val="20"/>
                      </w:rPr>
                      <m:t>y,</m:t>
                    </m:r>
                    <m:sSub>
                      <m:sSubPr>
                        <m:ctrlPr>
                          <w:rPr>
                            <w:rFonts w:ascii="Cambria Math" w:hAnsi="Cambria Math" w:cs="Arial"/>
                            <w:i/>
                            <w:sz w:val="20"/>
                            <w:szCs w:val="20"/>
                          </w:rPr>
                        </m:ctrlPr>
                      </m:sSubPr>
                      <m:e>
                        <m:r>
                          <w:rPr>
                            <w:rFonts w:ascii="Cambria Math" w:hAnsi="Cambria Math" w:cs="Arial"/>
                            <w:sz w:val="20"/>
                            <w:szCs w:val="20"/>
                          </w:rPr>
                          <m:t>F</m:t>
                        </m:r>
                      </m:e>
                      <m:sub>
                        <m:r>
                          <w:rPr>
                            <w:rFonts w:ascii="Cambria Math" w:hAnsi="Cambria Math" w:cs="Arial"/>
                            <w:sz w:val="20"/>
                            <w:szCs w:val="20"/>
                          </w:rPr>
                          <m:t>t</m:t>
                        </m:r>
                      </m:sub>
                    </m:sSub>
                    <m:d>
                      <m:dPr>
                        <m:ctrlPr>
                          <w:rPr>
                            <w:rFonts w:ascii="Cambria Math" w:hAnsi="Cambria Math" w:cs="Arial"/>
                            <w:i/>
                            <w:sz w:val="20"/>
                            <w:szCs w:val="20"/>
                          </w:rPr>
                        </m:ctrlPr>
                      </m:dPr>
                      <m:e>
                        <m:sSub>
                          <m:sSubPr>
                            <m:ctrlPr>
                              <w:rPr>
                                <w:rFonts w:ascii="Cambria Math" w:hAnsi="Cambria Math" w:cs="Arial"/>
                                <w:i/>
                                <w:sz w:val="20"/>
                                <w:szCs w:val="20"/>
                              </w:rPr>
                            </m:ctrlPr>
                          </m:sSubPr>
                          <m:e>
                            <m:r>
                              <m:rPr>
                                <m:sty m:val="bi"/>
                              </m:rPr>
                              <w:rPr>
                                <w:rFonts w:ascii="Cambria Math" w:hAnsi="Cambria Math" w:cs="Arial"/>
                                <w:sz w:val="20"/>
                                <w:szCs w:val="20"/>
                              </w:rPr>
                              <m:t>x</m:t>
                            </m:r>
                          </m:e>
                          <m:sub>
                            <m:r>
                              <w:rPr>
                                <w:rFonts w:ascii="Cambria Math" w:hAnsi="Cambria Math" w:cs="Arial"/>
                                <w:sz w:val="20"/>
                                <w:szCs w:val="20"/>
                              </w:rPr>
                              <m:t>t</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F</m:t>
                            </m:r>
                          </m:e>
                          <m:sub>
                            <m:r>
                              <w:rPr>
                                <w:rFonts w:ascii="Cambria Math" w:hAnsi="Cambria Math" w:cs="Arial"/>
                                <w:sz w:val="20"/>
                                <w:szCs w:val="20"/>
                              </w:rPr>
                              <m:t>t-1</m:t>
                            </m:r>
                          </m:sub>
                        </m:sSub>
                        <m:d>
                          <m:dPr>
                            <m:ctrlPr>
                              <w:rPr>
                                <w:rFonts w:ascii="Cambria Math" w:hAnsi="Cambria Math" w:cs="Arial"/>
                                <w:i/>
                                <w:sz w:val="20"/>
                                <w:szCs w:val="20"/>
                              </w:rPr>
                            </m:ctrlPr>
                          </m:dPr>
                          <m:e>
                            <m:sSub>
                              <m:sSubPr>
                                <m:ctrlPr>
                                  <w:rPr>
                                    <w:rFonts w:ascii="Cambria Math" w:hAnsi="Cambria Math" w:cs="Arial"/>
                                    <w:i/>
                                    <w:sz w:val="20"/>
                                    <w:szCs w:val="20"/>
                                  </w:rPr>
                                </m:ctrlPr>
                              </m:sSubPr>
                              <m:e>
                                <m:r>
                                  <m:rPr>
                                    <m:sty m:val="bi"/>
                                  </m:rPr>
                                  <w:rPr>
                                    <w:rFonts w:ascii="Cambria Math" w:hAnsi="Cambria Math" w:cs="Arial"/>
                                    <w:sz w:val="20"/>
                                    <w:szCs w:val="20"/>
                                  </w:rPr>
                                  <m:t>x</m:t>
                                </m:r>
                              </m:e>
                              <m:sub>
                                <m:r>
                                  <w:rPr>
                                    <w:rFonts w:ascii="Cambria Math" w:hAnsi="Cambria Math" w:cs="Arial"/>
                                    <w:sz w:val="20"/>
                                    <w:szCs w:val="20"/>
                                  </w:rPr>
                                  <m:t>t-1</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y</m:t>
                                </m:r>
                              </m:e>
                              <m:sub>
                                <m:r>
                                  <w:rPr>
                                    <w:rFonts w:ascii="Cambria Math" w:hAnsi="Cambria Math" w:cs="Arial"/>
                                    <w:sz w:val="20"/>
                                    <w:szCs w:val="20"/>
                                  </w:rPr>
                                  <m:t>t-1</m:t>
                                </m:r>
                              </m:sub>
                            </m:sSub>
                          </m:e>
                        </m:d>
                      </m:e>
                    </m:d>
                    <m:r>
                      <w:rPr>
                        <w:rFonts w:ascii="Cambria Math" w:hAnsi="Cambria Math" w:cs="Arial"/>
                        <w:sz w:val="20"/>
                        <w:szCs w:val="20"/>
                      </w:rPr>
                      <m:t xml:space="preserve"> </m:t>
                    </m:r>
                  </m:e>
                </m:d>
              </m:e>
            </m:d>
          </m:e>
        </m:func>
      </m:oMath>
      <w:r w:rsidRPr="00644B37">
        <w:rPr>
          <w:rFonts w:cs="Arial"/>
          <w:sz w:val="20"/>
          <w:szCs w:val="20"/>
        </w:rPr>
        <w:t>.</w:t>
      </w:r>
      <w:r w:rsidRPr="004E5F0C">
        <w:rPr>
          <w:rFonts w:cs="Arial"/>
        </w:rPr>
        <w:t xml:space="preserve"> </w:t>
      </w:r>
      <w:r w:rsidRPr="00907EAE">
        <w:t xml:space="preserve">In other </w:t>
      </w:r>
      <w:r w:rsidRPr="00907EAE">
        <w:lastRenderedPageBreak/>
        <w:t xml:space="preserve">words, we can use the predicted probability from time </w:t>
      </w:r>
      <m:oMath>
        <m:r>
          <w:rPr>
            <w:rFonts w:ascii="Cambria Math" w:hAnsi="Cambria Math"/>
          </w:rPr>
          <m:t>t-1</m:t>
        </m:r>
      </m:oMath>
      <w:r w:rsidRPr="0D963311">
        <w:rPr>
          <w:rFonts w:eastAsiaTheme="minorEastAsia"/>
        </w:rPr>
        <w:t xml:space="preserve"> </w:t>
      </w:r>
      <w:r w:rsidRPr="00907EAE">
        <w:t xml:space="preserve">as the baseline risk and ensemble new boosting models based on features updated at time </w:t>
      </w:r>
      <m:oMath>
        <m:r>
          <w:rPr>
            <w:rFonts w:ascii="Cambria Math" w:eastAsiaTheme="minorEastAsia" w:hAnsi="Cambria Math"/>
          </w:rPr>
          <m:t>t</m:t>
        </m:r>
      </m:oMath>
      <w:r w:rsidRPr="00907EAE">
        <w:t>. Algorithm details in pseudo-codes can be found in our published work and the corresponding R package for implementation is publicly available</w:t>
      </w:r>
      <w:r>
        <w:t>.</w:t>
      </w:r>
      <w:r>
        <w:fldChar w:fldCharType="begin"/>
      </w:r>
      <w:r>
        <w:instrText xml:space="preserve"> ADDIN EN.CITE &lt;EndNote&gt;&lt;Cite&gt;&lt;Author&gt;Song&lt;/Author&gt;&lt;Year&gt;2020&lt;/Year&gt;&lt;RecNum&gt;85&lt;/RecNum&gt;&lt;DisplayText&gt;&lt;style face="superscript"&gt;77&lt;/style&gt;&lt;/DisplayText&gt;&lt;record&gt;&lt;rec-number&gt;85&lt;/rec-number&gt;&lt;foreign-keys&gt;&lt;key app="EN" db-id="d2xfar5w0e5pvee9aagxfda5r9wa0razw9se" timestamp="1678122054"&gt;85&lt;/key&gt;&lt;/foreign-keys&gt;&lt;ref-type name="Web Page"&gt;12&lt;/ref-type&gt;&lt;contributors&gt;&lt;authors&gt;&lt;author&gt;Xing Song &lt;/author&gt;&lt;/authors&gt;&lt;/contributors&gt;&lt;titles&gt;&lt;title&gt;Embedded Ensemble Feature Selection&lt;/title&gt;&lt;/titles&gt;&lt;number&gt;04/12/2022&lt;/number&gt;&lt;keywords&gt;&lt;keyword&gt;github repo, EEFS&lt;/keyword&gt;&lt;/keywords&gt;&lt;dates&gt;&lt;year&gt;2020&lt;/year&gt;&lt;/dates&gt;&lt;urls&gt;&lt;related-urls&gt;&lt;url&gt;https://github.com/sxinger/EEFS&lt;/url&gt;&lt;/related-urls&gt;&lt;/urls&gt;&lt;/record&gt;&lt;/Cite&gt;&lt;/EndNote&gt;</w:instrText>
      </w:r>
      <w:r>
        <w:fldChar w:fldCharType="separate"/>
      </w:r>
      <w:r w:rsidRPr="00980755">
        <w:rPr>
          <w:noProof/>
          <w:vertAlign w:val="superscript"/>
        </w:rPr>
        <w:t>77</w:t>
      </w:r>
      <w:r>
        <w:fldChar w:fldCharType="end"/>
      </w:r>
      <w:r w:rsidRPr="00907EAE">
        <w:t xml:space="preserve"> </w:t>
      </w:r>
      <w:r w:rsidRPr="0D963311">
        <w:rPr>
          <w:rFonts w:eastAsiaTheme="minorEastAsia"/>
        </w:rPr>
        <w:t xml:space="preserve">The increment, </w:t>
      </w:r>
      <m:oMath>
        <m:r>
          <m:rPr>
            <m:sty m:val="p"/>
          </m:rPr>
          <w:rPr>
            <w:rFonts w:ascii="Cambria Math" w:eastAsiaTheme="minorEastAsia" w:hAnsi="Cambria Math"/>
          </w:rPr>
          <m:t>Δ</m:t>
        </m:r>
        <m:r>
          <w:rPr>
            <w:rFonts w:ascii="Cambria Math" w:eastAsiaTheme="minorEastAsia" w:hAnsi="Cambria Math"/>
          </w:rPr>
          <m:t>t</m:t>
        </m:r>
      </m:oMath>
      <w:r w:rsidRPr="0D963311">
        <w:rPr>
          <w:rFonts w:eastAsiaTheme="minorEastAsia"/>
        </w:rPr>
        <w:t xml:space="preserve">, will be tuned as hyperparameter using cross-validation starting from </w:t>
      </w:r>
      <w:r>
        <w:rPr>
          <w:rFonts w:eastAsiaTheme="minorEastAsia"/>
        </w:rPr>
        <w:t xml:space="preserve">6 </w:t>
      </w:r>
      <w:r w:rsidRPr="0D963311">
        <w:rPr>
          <w:rFonts w:eastAsiaTheme="minorEastAsia"/>
        </w:rPr>
        <w:t xml:space="preserve"> </w:t>
      </w:r>
      <w:r>
        <w:rPr>
          <w:rFonts w:eastAsiaTheme="minorEastAsia"/>
        </w:rPr>
        <w:t>months</w:t>
      </w:r>
      <w:r w:rsidRPr="0D963311">
        <w:rPr>
          <w:rFonts w:eastAsiaTheme="minorEastAsia"/>
        </w:rPr>
        <w:t xml:space="preserve"> to more refined time scale</w:t>
      </w:r>
      <w:r>
        <w:rPr>
          <w:rFonts w:eastAsiaTheme="minorEastAsia"/>
        </w:rPr>
        <w:t>. In</w:t>
      </w:r>
      <w:r w:rsidRPr="00907EAE">
        <w:t xml:space="preserve"> previous stud</w:t>
      </w:r>
      <w:r>
        <w:t>ies</w:t>
      </w:r>
      <w:r w:rsidRPr="00907EAE">
        <w:t>, we have shown prediction benefits of landmark boosting model over other longitudinal models, especially during the later years. For this proposal, we will take one step further to extract patterns from model post hoc</w:t>
      </w:r>
      <w:r>
        <w:t xml:space="preserve"> by using </w:t>
      </w:r>
      <w:proofErr w:type="spellStart"/>
      <w:r w:rsidRPr="00544A80">
        <w:t>SHapley</w:t>
      </w:r>
      <w:proofErr w:type="spellEnd"/>
      <w:r w:rsidRPr="00544A80">
        <w:t xml:space="preserve"> Additive </w:t>
      </w:r>
      <w:proofErr w:type="spellStart"/>
      <w:r w:rsidRPr="00544A80">
        <w:t>exPlanations</w:t>
      </w:r>
      <w:proofErr w:type="spellEnd"/>
      <w:r w:rsidRPr="00544A80">
        <w:t xml:space="preserve"> </w:t>
      </w:r>
      <w:r>
        <w:t>(</w:t>
      </w:r>
      <w:r w:rsidRPr="00907EAE">
        <w:t>SHAP</w:t>
      </w:r>
      <w:r>
        <w:t>)</w:t>
      </w:r>
      <w:r w:rsidRPr="0055271E">
        <w:t xml:space="preserve"> </w:t>
      </w:r>
      <w:r>
        <w:fldChar w:fldCharType="begin">
          <w:fldData xml:space="preserve">PEVuZE5vdGU+PENpdGU+PEF1dGhvcj5MdW5kYmVyZzwvQXV0aG9yPjxZZWFyPjIwMTc8L1llYXI+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</w:fldData>
        </w:fldChar>
      </w:r>
      <w:r>
        <w:instrText xml:space="preserve"> ADDIN EN.CITE </w:instrText>
      </w:r>
      <w:r>
        <w:fldChar w:fldCharType="begin">
          <w:fldData xml:space="preserve">PEVuZE5vdGU+PENpdGU+PEF1dGhvcj5MdW5kYmVyZzwvQXV0aG9yPjxZZWFyPjIwMTc8L1llYXI+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</w:fldData>
        </w:fldChar>
      </w:r>
      <w:r>
        <w:instrText xml:space="preserve"> ADDIN EN.CITE.DATA </w:instrText>
      </w:r>
      <w:r>
        <w:fldChar w:fldCharType="end"/>
      </w:r>
      <w:r>
        <w:fldChar w:fldCharType="separate"/>
      </w:r>
      <w:r w:rsidRPr="00980755">
        <w:rPr>
          <w:noProof/>
          <w:vertAlign w:val="superscript"/>
        </w:rPr>
        <w:t>78, 79</w:t>
      </w:r>
      <w:r>
        <w:fldChar w:fldCharType="end"/>
      </w:r>
      <w:r w:rsidRPr="00907EAE">
        <w:t xml:space="preserve"> values over each of </w:t>
      </w:r>
      <m:oMath>
        <m:sSubSup>
          <m:sSubSupPr>
            <m:ctrlPr>
              <w:rPr>
                <w:rFonts w:ascii="Cambria Math" w:hAnsi="Cambria Math"/>
                <w:i/>
              </w:rPr>
            </m:ctrlPr>
          </m:sSub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t</m:t>
                    </m:r>
                  </m:sub>
                </m:sSub>
              </m:e>
            </m:d>
          </m:e>
          <m:sub>
            <m:r>
              <w:rPr>
                <w:rFonts w:ascii="Cambria Math" w:hAnsi="Cambria Math"/>
              </w:rPr>
              <m:t>t=1</m:t>
            </m:r>
          </m:sub>
          <m:sup>
            <m:r>
              <w:rPr>
                <w:rFonts w:ascii="Cambria Math" w:hAnsi="Cambria Math"/>
              </w:rPr>
              <m:t>T</m:t>
            </m:r>
          </m:sup>
        </m:sSubSup>
      </m:oMath>
      <w:r w:rsidRPr="0D963311">
        <w:rPr>
          <w:rFonts w:eastAsiaTheme="minorEastAsia"/>
        </w:rPr>
        <w:t xml:space="preserve">  to generate a matrix of explanations for each individual </w:t>
      </w:r>
      <m:oMath>
        <m:r>
          <w:rPr>
            <w:rFonts w:ascii="Cambria Math" w:eastAsiaTheme="minorEastAsia" w:hAnsi="Cambria Math"/>
          </w:rPr>
          <m:t>{</m:t>
        </m:r>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r>
          <w:rPr>
            <w:rFonts w:ascii="Cambria Math" w:eastAsiaTheme="minorEastAsia" w:hAnsi="Cambria Math"/>
          </w:rPr>
          <m:t>}</m:t>
        </m:r>
      </m:oMath>
      <w:r w:rsidRPr="0D963311">
        <w:rPr>
          <w:rFonts w:eastAsiaTheme="minorEastAsia"/>
        </w:rPr>
        <w:t xml:space="preserve">  over time as</w:t>
      </w:r>
      <w:r>
        <w:rPr>
          <w:rFonts w:eastAsiaTheme="minorEastAsia"/>
        </w:rPr>
        <w:t xml:space="preserve"> </w:t>
      </w:r>
      <m:oMath>
        <m:sSub>
          <m:sSubPr>
            <m:ctrlPr>
              <w:rPr>
                <w:rFonts w:ascii="Cambria Math" w:hAnsi="Cambria Math" w:cs="Arial"/>
                <w:i/>
              </w:rPr>
            </m:ctrlPr>
          </m:sSubPr>
          <m:e>
            <m:r>
              <w:rPr>
                <w:rFonts w:ascii="Cambria Math" w:hAnsi="Cambria Math" w:cs="Arial"/>
              </w:rPr>
              <m:t>g</m:t>
            </m:r>
          </m:e>
          <m:sub>
            <m:r>
              <w:rPr>
                <w:rFonts w:ascii="Cambria Math" w:hAnsi="Cambria Math" w:cs="Arial"/>
              </w:rPr>
              <m:t>t</m:t>
            </m:r>
          </m:sub>
        </m:sSub>
        <m:d>
          <m:dPr>
            <m:ctrlPr>
              <w:rPr>
                <w:rFonts w:ascii="Cambria Math" w:hAnsi="Cambria Math" w:cs="Arial"/>
                <w:i/>
              </w:rPr>
            </m:ctrlPr>
          </m:dPr>
          <m:e>
            <m:sSub>
              <m:sSubPr>
                <m:ctrlPr>
                  <w:rPr>
                    <w:rFonts w:ascii="Cambria Math" w:hAnsi="Cambria Math" w:cs="Arial"/>
                    <w:i/>
                  </w:rPr>
                </m:ctrlPr>
              </m:sSubPr>
              <m:e>
                <m:r>
                  <m:rPr>
                    <m:sty m:val="bi"/>
                  </m:rPr>
                  <w:rPr>
                    <w:rFonts w:ascii="Cambria Math" w:hAnsi="Cambria Math" w:cs="Arial"/>
                  </w:rPr>
                  <m:t>x</m:t>
                </m:r>
              </m:e>
              <m:sub>
                <m:r>
                  <w:rPr>
                    <w:rFonts w:ascii="Cambria Math" w:hAnsi="Cambria Math" w:cs="Arial"/>
                  </w:rPr>
                  <m:t>i</m:t>
                </m:r>
              </m:sub>
            </m:sSub>
            <m:r>
              <w:rPr>
                <w:rFonts w:ascii="Cambria Math" w:hAnsi="Cambria Math" w:cs="Arial"/>
              </w:rPr>
              <m:t>,</m:t>
            </m:r>
            <m:sSub>
              <m:sSubPr>
                <m:ctrlPr>
                  <w:rPr>
                    <w:rFonts w:ascii="Cambria Math" w:hAnsi="Cambria Math" w:cs="Arial"/>
                    <w:i/>
                  </w:rPr>
                </m:ctrlPr>
              </m:sSubPr>
              <m:e>
                <m:r>
                  <w:rPr>
                    <w:rFonts w:ascii="Cambria Math" w:hAnsi="Cambria Math" w:cs="Arial"/>
                  </w:rPr>
                  <m:t>y</m:t>
                </m:r>
              </m:e>
              <m:sub>
                <m:r>
                  <w:rPr>
                    <w:rFonts w:ascii="Cambria Math" w:hAnsi="Cambria Math" w:cs="Arial"/>
                  </w:rPr>
                  <m:t>i</m:t>
                </m:r>
              </m:sub>
            </m:sSub>
          </m:e>
        </m:d>
        <m:r>
          <w:rPr>
            <w:rFonts w:ascii="Cambria Math" w:hAnsi="Cambria Math" w:cs="Arial"/>
          </w:rPr>
          <m:t>=</m:t>
        </m:r>
        <m:sSubSup>
          <m:sSubSupPr>
            <m:ctrlPr>
              <w:rPr>
                <w:rFonts w:ascii="Cambria Math" w:hAnsi="Cambria Math" w:cs="Arial"/>
                <w:i/>
              </w:rPr>
            </m:ctrlPr>
          </m:sSubSupPr>
          <m:e>
            <m:r>
              <w:rPr>
                <w:rFonts w:ascii="Cambria Math" w:hAnsi="Cambria Math" w:cs="Arial"/>
              </w:rPr>
              <m:t>ϕ</m:t>
            </m:r>
          </m:e>
          <m:sub>
            <m:r>
              <w:rPr>
                <w:rFonts w:ascii="Cambria Math" w:hAnsi="Cambria Math" w:cs="Arial"/>
              </w:rPr>
              <m:t>i, 0</m:t>
            </m:r>
          </m:sub>
          <m:sup>
            <m:r>
              <w:rPr>
                <w:rFonts w:ascii="Cambria Math" w:hAnsi="Cambria Math" w:cs="Arial"/>
              </w:rPr>
              <m:t>t</m:t>
            </m:r>
          </m:sup>
        </m:sSubSup>
        <m:r>
          <w:rPr>
            <w:rFonts w:ascii="Cambria Math" w:hAnsi="Cambria Math" w:cs="Arial"/>
          </w:rPr>
          <m:t>+</m:t>
        </m:r>
        <m:nary>
          <m:naryPr>
            <m:chr m:val="∑"/>
            <m:limLoc m:val="undOvr"/>
            <m:ctrlPr>
              <w:rPr>
                <w:rFonts w:ascii="Cambria Math" w:eastAsiaTheme="minorEastAsia" w:hAnsi="Cambria Math" w:cs="Arial"/>
                <w:i/>
              </w:rPr>
            </m:ctrlPr>
          </m:naryPr>
          <m:sub>
            <m:r>
              <w:rPr>
                <w:rFonts w:ascii="Cambria Math" w:eastAsiaTheme="minorEastAsia" w:hAnsi="Cambria Math" w:cs="Arial"/>
              </w:rPr>
              <m:t>j=1</m:t>
            </m:r>
          </m:sub>
          <m:sup>
            <m:sSub>
              <m:sSubPr>
                <m:ctrlPr>
                  <w:rPr>
                    <w:rFonts w:ascii="Cambria Math" w:eastAsiaTheme="minorEastAsia" w:hAnsi="Cambria Math" w:cs="Arial"/>
                    <w:i/>
                  </w:rPr>
                </m:ctrlPr>
              </m:sSubPr>
              <m:e>
                <m:r>
                  <w:rPr>
                    <w:rFonts w:ascii="Cambria Math" w:eastAsiaTheme="minorEastAsia" w:hAnsi="Cambria Math" w:cs="Arial"/>
                  </w:rPr>
                  <m:t>p</m:t>
                </m:r>
              </m:e>
              <m:sub>
                <m:r>
                  <w:rPr>
                    <w:rFonts w:ascii="Cambria Math" w:eastAsiaTheme="minorEastAsia" w:hAnsi="Cambria Math" w:cs="Arial"/>
                  </w:rPr>
                  <m:t>t</m:t>
                </m:r>
              </m:sub>
            </m:sSub>
          </m:sup>
          <m:e>
            <m:sSubSup>
              <m:sSubSupPr>
                <m:ctrlPr>
                  <w:rPr>
                    <w:rFonts w:ascii="Cambria Math" w:eastAsiaTheme="minorEastAsia" w:hAnsi="Cambria Math" w:cs="Arial"/>
                    <w:i/>
                  </w:rPr>
                </m:ctrlPr>
              </m:sSubSupPr>
              <m:e>
                <m:r>
                  <w:rPr>
                    <w:rFonts w:ascii="Cambria Math" w:eastAsiaTheme="minorEastAsia" w:hAnsi="Cambria Math" w:cs="Arial"/>
                  </w:rPr>
                  <m:t>ϕ</m:t>
                </m:r>
              </m:e>
              <m:sub>
                <m:r>
                  <w:rPr>
                    <w:rFonts w:ascii="Cambria Math" w:eastAsiaTheme="minorEastAsia" w:hAnsi="Cambria Math" w:cs="Arial"/>
                  </w:rPr>
                  <m:t>i,j</m:t>
                </m:r>
              </m:sub>
              <m:sup>
                <m:r>
                  <w:rPr>
                    <w:rFonts w:ascii="Cambria Math" w:eastAsiaTheme="minorEastAsia" w:hAnsi="Cambria Math" w:cs="Arial"/>
                  </w:rPr>
                  <m:t>t</m:t>
                </m:r>
              </m:sup>
            </m:sSubSup>
            <m:d>
              <m:dPr>
                <m:ctrlPr>
                  <w:rPr>
                    <w:rFonts w:ascii="Cambria Math" w:eastAsiaTheme="minorEastAsia" w:hAnsi="Cambria Math" w:cs="Arial"/>
                    <w:i/>
                  </w:rPr>
                </m:ctrlPr>
              </m:dPr>
              <m:e>
                <m:sSub>
                  <m:sSubPr>
                    <m:ctrlPr>
                      <w:rPr>
                        <w:rFonts w:ascii="Cambria Math" w:eastAsiaTheme="minorEastAsia" w:hAnsi="Cambria Math" w:cs="Arial"/>
                        <w:i/>
                      </w:rPr>
                    </m:ctrlPr>
                  </m:sSubPr>
                  <m:e>
                    <m:r>
                      <w:rPr>
                        <w:rFonts w:ascii="Cambria Math" w:eastAsiaTheme="minorEastAsia" w:hAnsi="Cambria Math" w:cs="Arial"/>
                      </w:rPr>
                      <m:t>x</m:t>
                    </m:r>
                  </m:e>
                  <m:sub>
                    <m:r>
                      <w:rPr>
                        <w:rFonts w:ascii="Cambria Math" w:eastAsiaTheme="minorEastAsia" w:hAnsi="Cambria Math" w:cs="Arial"/>
                      </w:rPr>
                      <m:t>i,j</m:t>
                    </m:r>
                  </m:sub>
                </m:sSub>
              </m:e>
            </m:d>
          </m:e>
        </m:nary>
      </m:oMath>
      <w:r>
        <w:rPr>
          <w:rFonts w:eastAsiaTheme="minorEastAsia"/>
        </w:rPr>
        <w:t xml:space="preserve">, </w:t>
      </w:r>
      <w:r w:rsidRPr="00907EAE">
        <w:rPr>
          <w:rFonts w:cs="Arial"/>
        </w:rPr>
        <w:t xml:space="preserve">where </w:t>
      </w:r>
      <m:oMath>
        <m:sSub>
          <m:sSubPr>
            <m:ctrlPr>
              <w:rPr>
                <w:rFonts w:ascii="Cambria Math" w:hAnsi="Cambria Math" w:cs="Arial"/>
                <w:i/>
              </w:rPr>
            </m:ctrlPr>
          </m:sSubPr>
          <m:e>
            <m:r>
              <w:rPr>
                <w:rFonts w:ascii="Cambria Math" w:hAnsi="Cambria Math" w:cs="Arial"/>
              </w:rPr>
              <m:t>ϕ</m:t>
            </m:r>
          </m:e>
          <m:sub>
            <m:r>
              <w:rPr>
                <w:rFonts w:ascii="Cambria Math" w:hAnsi="Cambria Math" w:cs="Arial"/>
              </w:rPr>
              <m:t>t,j</m:t>
            </m:r>
          </m:sub>
        </m:sSub>
        <m:r>
          <m:rPr>
            <m:scr m:val="double-struck"/>
          </m:rPr>
          <w:rPr>
            <w:rFonts w:ascii="Cambria Math" w:hAnsi="Cambria Math" w:cs="Arial"/>
          </w:rPr>
          <m:t>∈R</m:t>
        </m:r>
      </m:oMath>
      <w:r w:rsidRPr="0D963311">
        <w:rPr>
          <w:rFonts w:eastAsiaTheme="minorEastAsia" w:cs="Arial"/>
        </w:rPr>
        <w:t xml:space="preserve"> is the attribution for feature </w:t>
      </w:r>
      <m:oMath>
        <m:r>
          <w:rPr>
            <w:rFonts w:ascii="Cambria Math" w:eastAsiaTheme="minorEastAsia" w:hAnsi="Cambria Math" w:cs="Arial"/>
          </w:rPr>
          <m:t>j</m:t>
        </m:r>
      </m:oMath>
      <w:r w:rsidRPr="0D963311">
        <w:rPr>
          <w:rFonts w:eastAsiaTheme="minorEastAsia" w:cs="Arial"/>
        </w:rPr>
        <w:t xml:space="preserve"> selected at time </w:t>
      </w:r>
      <m:oMath>
        <m:r>
          <w:rPr>
            <w:rFonts w:ascii="Cambria Math" w:eastAsiaTheme="minorEastAsia" w:hAnsi="Cambria Math" w:cs="Arial"/>
          </w:rPr>
          <m:t>t</m:t>
        </m:r>
      </m:oMath>
      <w:r w:rsidRPr="0D963311">
        <w:rPr>
          <w:rFonts w:eastAsiaTheme="minorEastAsia" w:cs="Arial"/>
        </w:rPr>
        <w:t xml:space="preserve">. The values of </w:t>
      </w:r>
      <m:oMath>
        <m:sSubSup>
          <m:sSubSupPr>
            <m:ctrlPr>
              <w:rPr>
                <w:rFonts w:ascii="Cambria Math" w:hAnsi="Cambria Math" w:cs="Arial"/>
                <w:i/>
              </w:rPr>
            </m:ctrlPr>
          </m:sSubSupPr>
          <m:e>
            <m:r>
              <w:rPr>
                <w:rFonts w:ascii="Cambria Math" w:hAnsi="Cambria Math" w:cs="Arial"/>
              </w:rPr>
              <m:t>ϕ</m:t>
            </m:r>
          </m:e>
          <m:sub>
            <m:r>
              <w:rPr>
                <w:rFonts w:ascii="Cambria Math" w:hAnsi="Cambria Math" w:cs="Arial"/>
              </w:rPr>
              <m:t>i, j</m:t>
            </m:r>
          </m:sub>
          <m:sup>
            <m:r>
              <w:rPr>
                <w:rFonts w:ascii="Cambria Math" w:hAnsi="Cambria Math" w:cs="Arial"/>
              </w:rPr>
              <m:t>t</m:t>
            </m:r>
          </m:sup>
        </m:sSubSup>
      </m:oMath>
      <w:r w:rsidRPr="0D963311">
        <w:rPr>
          <w:rFonts w:eastAsiaTheme="minorEastAsia" w:cs="Arial"/>
        </w:rPr>
        <w:t xml:space="preserve"> can be used to reveal temporal patterns of time-varying features as well as identify high-risk event sequences, i.e., prognostic phenotypes.</w:t>
      </w:r>
      <w:r w:rsidRPr="0D963311">
        <w:rPr>
          <w:rFonts w:eastAsiaTheme="minorEastAsia"/>
        </w:rPr>
        <w:t xml:space="preserve">     </w:t>
      </w:r>
    </w:p>
    <w:p w14:paraId="5C981EFF" w14:textId="77777777" w:rsidR="006F28D0" w:rsidRDefault="006F28D0" w:rsidP="006F28D0">
      <w:r w:rsidRPr="0D963311">
        <w:rPr>
          <w:b/>
          <w:bCs/>
          <w:u w:val="single"/>
        </w:rPr>
        <w:t>C.6.2. Alternative Approach</w:t>
      </w:r>
      <w:r>
        <w:rPr>
          <w:b/>
          <w:bCs/>
          <w:u w:val="single"/>
        </w:rPr>
        <w:t>es</w:t>
      </w:r>
      <w:r>
        <w:t>. Alternatively, we will adopt two different approaches for dynamic predictions: a) a traditional parametric statistical model, Functional Joint Modeling (FJM), which has been applied to characterizing the individual dynamic trajectory of longitudinal progression of eGFR in conjunction with corresponding associated time-to-event outcomes.</w:t>
      </w:r>
      <w:r>
        <w:fldChar w:fldCharType="begin">
          <w:fldData xml:space="preserve">PEVuZE5vdGU+PENpdGU+PEF1dGhvcj5SYXluYXVkPC9BdXRob3I+PFllYXI+MjAyMTwvWWVhcj48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</w:fldData>
        </w:fldChar>
      </w:r>
      <w:r>
        <w:instrText xml:space="preserve"> ADDIN EN.CITE </w:instrText>
      </w:r>
      <w:r>
        <w:fldChar w:fldCharType="begin">
          <w:fldData xml:space="preserve">PEVuZE5vdGU+PENpdGU+PEF1dGhvcj5SYXluYXVkPC9BdXRob3I+PFllYXI+MjAyMTwvWWVhcj48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</w:fldData>
        </w:fldChar>
      </w:r>
      <w:r>
        <w:instrText xml:space="preserve"> ADDIN EN.CITE.DATA </w:instrText>
      </w:r>
      <w:r>
        <w:fldChar w:fldCharType="end"/>
      </w:r>
      <w:r>
        <w:fldChar w:fldCharType="separate"/>
      </w:r>
      <w:r w:rsidRPr="00980755">
        <w:rPr>
          <w:noProof/>
          <w:vertAlign w:val="superscript"/>
        </w:rPr>
        <w:t>47, 49</w:t>
      </w:r>
      <w:r>
        <w:fldChar w:fldCharType="end"/>
      </w:r>
      <w:r>
        <w:t xml:space="preserve"> Instead of specifying a fixed form of hazard function being linear over time, FJM built in a flexible Bayesian B-spline model for longitudinal process which allows for nonlinear trajectories</w:t>
      </w:r>
      <w:r>
        <w:fldChar w:fldCharType="begin"/>
      </w:r>
      <w:r>
        <w:instrText xml:space="preserve"> ADDIN EN.CITE &lt;EndNote&gt;&lt;Cite&gt;&lt;Author&gt;Rizopoulos&lt;/Author&gt;&lt;Year&gt;2016&lt;/Year&gt;&lt;RecNum&gt;37&lt;/RecNum&gt;&lt;DisplayText&gt;&lt;style face="superscript"&gt;50&lt;/style&gt;&lt;/DisplayText&gt;&lt;record&gt;&lt;rec-number&gt;37&lt;/rec-number&gt;&lt;foreign-keys&gt;&lt;key app="EN" db-id="d2xfar5w0e5pvee9aagxfda5r9wa0razw9se" timestamp="1673936335"&gt;37&lt;/key&gt;&lt;/foreign-keys&gt;&lt;ref-type name="Journal Article"&gt;17&lt;/ref-type&gt;&lt;contributors&gt;&lt;authors&gt;&lt;author&gt;Rizopoulos, Dimitris&lt;/author&gt;&lt;/authors&gt;&lt;/contributors&gt;&lt;titles&gt;&lt;title&gt;The R Package JMbayes for Fitting Joint Models for Longitudinal and Time-to-Event Data Using MCMC&lt;/title&gt;&lt;secondary-title&gt;Journal of Statistical Software&lt;/secondary-title&gt;&lt;/titles&gt;&lt;periodical&gt;&lt;full-title&gt;Journal of Statistical Software&lt;/full-title&gt;&lt;/periodical&gt;&lt;pages&gt;1 - 46&lt;/pages&gt;&lt;volume&gt;72&lt;/volume&gt;&lt;number&gt;7&lt;/number&gt;&lt;section&gt;Articles&lt;/section&gt;&lt;keywords&gt;&lt;keyword&gt;functional joint model, JMBayes, R package&lt;/keyword&gt;&lt;/keywords&gt;&lt;dates&gt;&lt;year&gt;2016&lt;/year&gt;&lt;pub-dates&gt;&lt;date&gt;08/28&lt;/date&gt;&lt;/pub-dates&gt;&lt;/dates&gt;&lt;urls&gt;&lt;related-urls&gt;&lt;url&gt;https://www.jstatsoft.org/index.php/jss/article/view/v072i07&lt;/url&gt;&lt;/related-urls&gt;&lt;/urls&gt;&lt;electronic-resource-num&gt;10.18637/jss.v072.i07&lt;/electronic-resource-num&gt;&lt;access-date&gt;2023/01/17&lt;/access-date&gt;&lt;/record&gt;&lt;/Cite&gt;&lt;/EndNote&gt;</w:instrText>
      </w:r>
      <w:r>
        <w:fldChar w:fldCharType="separate"/>
      </w:r>
      <w:r w:rsidRPr="00980755">
        <w:rPr>
          <w:noProof/>
          <w:vertAlign w:val="superscript"/>
        </w:rPr>
        <w:t>50</w:t>
      </w:r>
      <w:r>
        <w:fldChar w:fldCharType="end"/>
      </w:r>
      <w:r>
        <w:t>; b) a more flexible deep learning model, recurrent neural network (RNN), which has been adopted for dynamic predictions of disease onset</w:t>
      </w:r>
      <w:r>
        <w:fldChar w:fldCharType="begin"/>
      </w:r>
      <w:r>
        <w:instrText xml:space="preserve"> ADDIN EN.CITE &lt;EndNote&gt;&lt;Cite&gt;&lt;Author&gt;Choi&lt;/Author&gt;&lt;Year&gt;2017&lt;/Year&gt;&lt;RecNum&gt;137&lt;/RecNum&gt;&lt;DisplayText&gt;&lt;style face="superscript"&gt;80&lt;/style&gt;&lt;/DisplayText&gt;&lt;record&gt;&lt;rec-number&gt;137&lt;/rec-number&gt;&lt;foreign-keys&gt;&lt;key app="EN" db-id="d2xfar5w0e5pvee9aagxfda5r9wa0razw9se" timestamp="1683072318"&gt;137&lt;/key&gt;&lt;/foreign-keys&gt;&lt;ref-type name="Journal Article"&gt;17&lt;/ref-type&gt;&lt;contributors&gt;&lt;authors&gt;&lt;author&gt;Choi, E.&lt;/author&gt;&lt;author&gt;Schuetz, A.&lt;/author&gt;&lt;author&gt;Stewart, W. F.&lt;/author&gt;&lt;author&gt;Sun, J.&lt;/author&gt;&lt;/authors&gt;&lt;/contributors&gt;&lt;auth-address&gt;Georgia Institute of Technology, Atlanta, USA.&amp;#xD;Sutter Health, Walnut Creek, California, USA.&lt;/auth-address&gt;&lt;titles&gt;&lt;title&gt;Using recurrent neural network models for early detection of heart failure onset&lt;/title&gt;&lt;secondary-title&gt;J Am Med Inform Assoc&lt;/secondary-title&gt;&lt;/titles&gt;&lt;periodical&gt;&lt;full-title&gt;J Am Med Inform Assoc&lt;/full-title&gt;&lt;/periodical&gt;&lt;pages&gt;361-370&lt;/pages&gt;&lt;volume&gt;24&lt;/volume&gt;&lt;number&gt;2&lt;/number&gt;&lt;keywords&gt;&lt;keyword&gt;RNN, prediction, heart failure onset&lt;/keyword&gt;&lt;/keywords&gt;&lt;dates&gt;&lt;year&gt;2017&lt;/year&gt;&lt;pub-dates&gt;&lt;date&gt;Mar 1&lt;/date&gt;&lt;/pub-dates&gt;&lt;/dates&gt;&lt;isbn&gt;1067-5027 (Print)&amp;#xD;1067-5027&lt;/isbn&gt;&lt;accession-num&gt;27521897&lt;/accession-num&gt;&lt;urls&gt;&lt;/urls&gt;&lt;custom2&gt;PMC5391725&lt;/custom2&gt;&lt;electronic-resource-num&gt;10.1093/jamia/ocw112&lt;/electronic-resource-num&gt;&lt;remote-database-provider&gt;NLM&lt;/remote-database-provider&gt;&lt;language&gt;eng&lt;/language&gt;&lt;/record&gt;&lt;/Cite&gt;&lt;/EndNote&gt;</w:instrText>
      </w:r>
      <w:r>
        <w:fldChar w:fldCharType="separate"/>
      </w:r>
      <w:r w:rsidRPr="00980755">
        <w:rPr>
          <w:noProof/>
          <w:vertAlign w:val="superscript"/>
        </w:rPr>
        <w:t>80</w:t>
      </w:r>
      <w:r>
        <w:fldChar w:fldCharType="end"/>
      </w:r>
      <w:r>
        <w:t xml:space="preserve"> and pregrssion</w:t>
      </w:r>
      <w:r>
        <w:fldChar w:fldCharType="begin"/>
      </w:r>
      <w:r>
        <w:instrText xml:space="preserve"> ADDIN EN.CITE &lt;EndNote&gt;&lt;Cite&gt;&lt;Author&gt;Zeng&lt;/Author&gt;&lt;Year&gt;2022&lt;/Year&gt;&lt;RecNum&gt;138&lt;/RecNum&gt;&lt;DisplayText&gt;&lt;style face="superscript"&gt;81&lt;/style&gt;&lt;/DisplayText&gt;&lt;record&gt;&lt;rec-number&gt;138&lt;/rec-number&gt;&lt;foreign-keys&gt;&lt;key app="EN" db-id="d2xfar5w0e5pvee9aagxfda5r9wa0razw9se" timestamp="1683072429"&gt;138&lt;/key&gt;&lt;/foreign-keys&gt;&lt;ref-type name="Journal Article"&gt;17&lt;/ref-type&gt;&lt;contributors&gt;&lt;authors&gt;&lt;author&gt;Zeng, Zhixuan&lt;/author&gt;&lt;author&gt;Tang, Xianming&lt;/author&gt;&lt;author&gt;Liu, Yang&lt;/author&gt;&lt;author&gt;He, Zhengkun&lt;/author&gt;&lt;author&gt;Gong, Xun&lt;/author&gt;&lt;/authors&gt;&lt;/contributors&gt;&lt;titles&gt;&lt;title&gt;Interpretable recurrent neural network models for dynamic prediction of the extubation failure risk in patients with invasive mechanical ventilation in the intensive care unit&lt;/title&gt;&lt;secondary-title&gt;BioData Mining&lt;/secondary-title&gt;&lt;/titles&gt;&lt;periodical&gt;&lt;full-title&gt;BioData Mining&lt;/full-title&gt;&lt;/periodical&gt;&lt;volume&gt;15&lt;/volume&gt;&lt;number&gt;1&lt;/number&gt;&lt;keywords&gt;&lt;keyword&gt;RNN, prediction, EF risk&lt;/keyword&gt;&lt;/keywords&gt;&lt;dates&gt;&lt;year&gt;2022&lt;/year&gt;&lt;/dates&gt;&lt;publisher&gt;Springer Science and Business Media LLC&lt;/publisher&gt;&lt;isbn&gt;1756-0381&lt;/isbn&gt;&lt;urls&gt;&lt;related-urls&gt;&lt;url&gt;https://dx.doi.org/10.1186/s13040-022-00309-7&lt;/url&gt;&lt;/related-urls&gt;&lt;/urls&gt;&lt;electronic-resource-num&gt;10.1186/s13040-022-00309-7&lt;/electronic-resource-num&gt;&lt;/record&gt;&lt;/Cite&gt;&lt;/EndNote&gt;</w:instrText>
      </w:r>
      <w:r>
        <w:fldChar w:fldCharType="separate"/>
      </w:r>
      <w:r w:rsidRPr="00980755">
        <w:rPr>
          <w:noProof/>
          <w:vertAlign w:val="superscript"/>
        </w:rPr>
        <w:t>81</w:t>
      </w:r>
      <w:r>
        <w:fldChar w:fldCharType="end"/>
      </w:r>
      <w:r>
        <w:t>, as well as drug effects.</w:t>
      </w:r>
      <w:r>
        <w:fldChar w:fldCharType="begin"/>
      </w:r>
      <w:r>
        <w:instrText xml:space="preserve"> ADDIN EN.CITE &lt;EndNote&gt;&lt;Cite&gt;&lt;Author&gt;Liu&lt;/Author&gt;&lt;Year&gt;2021&lt;/Year&gt;&lt;RecNum&gt;140&lt;/RecNum&gt;&lt;DisplayText&gt;&lt;style face="superscript"&gt;82&lt;/style&gt;&lt;/DisplayText&gt;&lt;record&gt;&lt;rec-number&gt;140&lt;/rec-number&gt;&lt;foreign-keys&gt;&lt;key app="EN" db-id="d2xfar5w0e5pvee9aagxfda5r9wa0razw9se" timestamp="1683072571"&gt;140&lt;/key&gt;&lt;/foreign-keys&gt;&lt;ref-type name="Journal Article"&gt;17&lt;/ref-type&gt;&lt;contributors&gt;&lt;authors&gt;&lt;author&gt;Liu, X.&lt;/author&gt;&lt;author&gt;Liu, C.&lt;/author&gt;&lt;author&gt;Huang, R.&lt;/author&gt;&lt;author&gt;Zhu, H.&lt;/author&gt;&lt;author&gt;Liu, Q.&lt;/author&gt;&lt;author&gt;Mitra, S.&lt;/author&gt;&lt;author&gt;Wang, Y.&lt;/author&gt;&lt;/authors&gt;&lt;/contributors&gt;&lt;titles&gt;&lt;title&gt;Long short-term memory recurrent neural network for pharmacokinetic-pharmacodynamic modeling&lt;/title&gt;&lt;secondary-title&gt;Int J Clin Pharmacol Ther&lt;/secondary-title&gt;&lt;/titles&gt;&lt;periodical&gt;&lt;full-title&gt;Int J Clin Pharmacol Ther&lt;/full-title&gt;&lt;/periodical&gt;&lt;pages&gt;138-146&lt;/pages&gt;&lt;volume&gt;59&lt;/volume&gt;&lt;number&gt;2&lt;/number&gt;&lt;keywords&gt;&lt;keyword&gt;RNN, LSTM, pharmacodynamic modeling&lt;/keyword&gt;&lt;/keywords&gt;&lt;dates&gt;&lt;year&gt;2021&lt;/year&gt;&lt;pub-dates&gt;&lt;date&gt;Feb&lt;/date&gt;&lt;/pub-dates&gt;&lt;/dates&gt;&lt;isbn&gt;0946-1965 (Print)&amp;#xD;0946-1965&lt;/isbn&gt;&lt;accession-num&gt;33210994&lt;/accession-num&gt;&lt;urls&gt;&lt;/urls&gt;&lt;electronic-resource-num&gt;10.5414/cp203800&lt;/electronic-resource-num&gt;&lt;remote-database-provider&gt;NLM&lt;/remote-database-provider&gt;&lt;language&gt;eng&lt;/language&gt;&lt;/record&gt;&lt;/Cite&gt;&lt;/EndNote&gt;</w:instrText>
      </w:r>
      <w:r>
        <w:fldChar w:fldCharType="separate"/>
      </w:r>
      <w:r w:rsidRPr="00980755">
        <w:rPr>
          <w:noProof/>
          <w:vertAlign w:val="superscript"/>
        </w:rPr>
        <w:t>82</w:t>
      </w:r>
      <w:r>
        <w:fldChar w:fldCharType="end"/>
      </w:r>
      <w:r>
        <w:t xml:space="preserve"> </w:t>
      </w:r>
    </w:p>
    <w:p w14:paraId="595D7D6C" w14:textId="77777777" w:rsidR="00353FDC" w:rsidRDefault="00353FDC" w:rsidP="006F28D0">
      <w:pPr>
        <w:rPr>
          <w:rFonts w:cs="Arial"/>
        </w:rPr>
      </w:pPr>
    </w:p>
    <w:p w14:paraId="52EA0310" w14:textId="77777777" w:rsidR="006F28D0" w:rsidRDefault="006F28D0" w:rsidP="006F28D0">
      <w:pPr>
        <w:rPr>
          <w:b/>
          <w:bCs/>
        </w:rPr>
      </w:pPr>
      <w:r w:rsidRPr="0D963311">
        <w:rPr>
          <w:b/>
          <w:bCs/>
        </w:rPr>
        <w:t xml:space="preserve">C.7. Machine Learning for Dynamic Treatment Regimes (DTRs). </w:t>
      </w:r>
      <w:r w:rsidRPr="0D963311">
        <w:t xml:space="preserve">We will design a decision process model that answers the clinically relevant question: </w:t>
      </w:r>
      <w:r w:rsidRPr="0D963311">
        <w:rPr>
          <w:u w:val="single"/>
        </w:rPr>
        <w:t xml:space="preserve">which IS regimen and dose offers the </w:t>
      </w:r>
      <w:r>
        <w:rPr>
          <w:u w:val="single"/>
        </w:rPr>
        <w:t>most health benefits in the most cost-effective fashion</w:t>
      </w:r>
      <w:r w:rsidRPr="0D963311">
        <w:rPr>
          <w:u w:val="single"/>
        </w:rPr>
        <w:t xml:space="preserve"> to a given patient with a specific recipient and donor and transplant profile.</w:t>
      </w:r>
      <w:r w:rsidRPr="0D963311">
        <w:rPr>
          <w:i/>
          <w:iCs/>
        </w:rPr>
        <w:t xml:space="preserve">  </w:t>
      </w:r>
      <w:r w:rsidRPr="0D963311">
        <w:t xml:space="preserve">State transition probabilities will be derived from observed transplant populations. The result is a clinically applicable tool that providers can use for IS selection, and risk/benefit counseling. The models consider both </w:t>
      </w:r>
      <w:r w:rsidRPr="0D963311">
        <w:rPr>
          <w:u w:val="single"/>
        </w:rPr>
        <w:t>initial IS choice</w:t>
      </w:r>
      <w:r w:rsidRPr="0D963311">
        <w:t xml:space="preserve"> and </w:t>
      </w:r>
      <w:r w:rsidRPr="0D963311">
        <w:rPr>
          <w:u w:val="single"/>
        </w:rPr>
        <w:t>decisions to change or maintain IS</w:t>
      </w:r>
      <w:r w:rsidRPr="0D963311">
        <w:t xml:space="preserve"> regimen and dosing plans following transplant. The goal of this Aim 1 model is to produce tailored, patient-specific comparisons of the relative outcomes and cost-effectiveness between alternative IS regimens.</w:t>
      </w:r>
    </w:p>
    <w:p w14:paraId="76846243" w14:textId="77777777" w:rsidR="006F28D0" w:rsidRDefault="006F28D0" w:rsidP="006F28D0">
      <w:r w:rsidRPr="0D963311">
        <w:rPr>
          <w:b/>
          <w:bCs/>
          <w:u w:val="single"/>
        </w:rPr>
        <w:t>C.7.1. Reinforcement Learning</w:t>
      </w:r>
      <w:r w:rsidRPr="0D963311">
        <w:rPr>
          <w:b/>
          <w:bCs/>
        </w:rPr>
        <w:t xml:space="preserve">. </w:t>
      </w:r>
      <w:r w:rsidRPr="0D963311">
        <w:t>The design of DTRs can be viewed as a sequential decision-making problem</w:t>
      </w:r>
      <w:r>
        <w:t>.</w:t>
      </w:r>
      <w:r w:rsidRPr="0D963311">
        <w:t xml:space="preserve"> A natural algorithmic selection for </w:t>
      </w:r>
      <w:r>
        <w:t>learning</w:t>
      </w:r>
      <w:r w:rsidRPr="0D963311">
        <w:t xml:space="preserve"> DTRs is Reinforcement Learning (RL). In RL, an </w:t>
      </w:r>
      <w:r w:rsidRPr="0D963311">
        <w:rPr>
          <w:i/>
          <w:iCs/>
        </w:rPr>
        <w:t>agent</w:t>
      </w:r>
      <w:r w:rsidRPr="0D963311">
        <w:t xml:space="preserve"> chooses an </w:t>
      </w:r>
      <w:r w:rsidRPr="0D963311">
        <w:rPr>
          <w:i/>
          <w:iCs/>
        </w:rPr>
        <w:t>action</w:t>
      </w:r>
      <w:r>
        <w:t>, or treatment option,</w:t>
      </w:r>
      <w:r w:rsidRPr="0D963311">
        <w:t xml:space="preserve"> at </w:t>
      </w:r>
      <w:r w:rsidRPr="0D963311">
        <w:rPr>
          <w:i/>
          <w:iCs/>
        </w:rPr>
        <w:t>each time step</w:t>
      </w:r>
      <w:r w:rsidRPr="0D963311">
        <w:t xml:space="preserve"> based on its current </w:t>
      </w:r>
      <w:r w:rsidRPr="0D963311">
        <w:rPr>
          <w:i/>
          <w:iCs/>
        </w:rPr>
        <w:t>state</w:t>
      </w:r>
      <w:r>
        <w:t xml:space="preserve">, in this case </w:t>
      </w:r>
      <w:r w:rsidRPr="0D963311">
        <w:t>a set of clinical observations and assessments of patients</w:t>
      </w:r>
      <w:r>
        <w:t xml:space="preserve">. </w:t>
      </w:r>
      <w:r w:rsidRPr="0D963311">
        <w:t xml:space="preserve"> </w:t>
      </w:r>
      <w:r>
        <w:t xml:space="preserve">The agent </w:t>
      </w:r>
      <w:r w:rsidRPr="0D963311">
        <w:t xml:space="preserve">receives </w:t>
      </w:r>
      <w:r>
        <w:t>a</w:t>
      </w:r>
      <w:r w:rsidRPr="0D963311">
        <w:t xml:space="preserve"> reward</w:t>
      </w:r>
      <w:r>
        <w:t>, in this case treatment outcomes,</w:t>
      </w:r>
      <w:r w:rsidRPr="0D963311">
        <w:t xml:space="preserve"> and the new state from the </w:t>
      </w:r>
      <w:r w:rsidRPr="0D963311">
        <w:rPr>
          <w:i/>
          <w:iCs/>
        </w:rPr>
        <w:t>environment</w:t>
      </w:r>
      <w:r w:rsidRPr="0D963311">
        <w:t xml:space="preserve">. The goal of the </w:t>
      </w:r>
      <w:r w:rsidRPr="0D963311">
        <w:rPr>
          <w:i/>
          <w:iCs/>
        </w:rPr>
        <w:t>agent</w:t>
      </w:r>
      <w:r w:rsidRPr="0D963311">
        <w:t xml:space="preserve"> is to learn an </w:t>
      </w:r>
      <w:r w:rsidRPr="0D963311">
        <w:rPr>
          <w:i/>
          <w:iCs/>
        </w:rPr>
        <w:t>optimal policy</w:t>
      </w:r>
      <w:r w:rsidRPr="0D963311">
        <w:t xml:space="preserve"> that maximizes the </w:t>
      </w:r>
      <w:r>
        <w:t xml:space="preserve">expected </w:t>
      </w:r>
      <w:r w:rsidRPr="0D963311">
        <w:t>accumulated reward it receives over time.</w:t>
      </w:r>
      <w:r>
        <w:rPr>
          <w:b/>
          <w:bCs/>
        </w:rPr>
        <w:t xml:space="preserve"> </w:t>
      </w:r>
      <w:r>
        <w:t>The learned policy is a DTR</w:t>
      </w:r>
      <w:r w:rsidRPr="0D963311">
        <w:t xml:space="preserve">. </w:t>
      </w:r>
      <w:r>
        <w:t xml:space="preserve">Modern RL approaches rely on deep neural nets and what are known as policy gradient algorithms to guide the training of the neural nets. There are often two key challenges. First, the neural nets operate on a set of features, often including the state information. However, the most effective RL methods benefit from “feature engineering” that introduces problem-specific features. The second challenge is that RL methods relying on neural nets suffer from the “black box syndrome.” That is, the decision making is not explainable or interpretable. To overcome this issue, the learning process must be tailored. </w:t>
      </w:r>
      <w:r>
        <w:rPr>
          <w:rFonts w:eastAsiaTheme="minorEastAsia"/>
        </w:rPr>
        <w:t>Similar approaches have been used by our collaborator Dr. Street and colleagues to optimize warfarin dosing for anticoagulation.</w:t>
      </w:r>
      <w:r>
        <w:rPr>
          <w:rFonts w:eastAsiaTheme="minorEastAsia"/>
          <w:bCs/>
        </w:rPr>
        <w:fldChar w:fldCharType="begin">
          <w:fldData xml:space="preserve">PEVuZE5vdGU+PENpdGU+PEF1dGhvcj5BbnphYmkgWmFkZWg8L0F1dGhvcj48WWVhcj4yMDIzPC9Z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=
</w:fldData>
        </w:fldChar>
      </w:r>
      <w:r>
        <w:rPr>
          <w:rFonts w:eastAsiaTheme="minorEastAsia"/>
          <w:bCs/>
        </w:rPr>
        <w:instrText xml:space="preserve"> ADDIN EN.CITE </w:instrText>
      </w:r>
      <w:r>
        <w:rPr>
          <w:rFonts w:eastAsiaTheme="minorEastAsia"/>
          <w:bCs/>
        </w:rPr>
        <w:fldChar w:fldCharType="begin">
          <w:fldData xml:space="preserve">PEVuZE5vdGU+PENpdGU+PEF1dGhvcj5BbnphYmkgWmFkZWg8L0F1dGhvcj48WWVhcj4yMDIzPC9Z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=
</w:fldData>
        </w:fldChar>
      </w:r>
      <w:r>
        <w:rPr>
          <w:rFonts w:eastAsiaTheme="minorEastAsia"/>
          <w:bCs/>
        </w:rPr>
        <w:instrText xml:space="preserve"> ADDIN EN.CITE.DATA </w:instrText>
      </w:r>
      <w:r>
        <w:rPr>
          <w:rFonts w:eastAsiaTheme="minorEastAsia"/>
          <w:bCs/>
        </w:rPr>
      </w:r>
      <w:r>
        <w:rPr>
          <w:rFonts w:eastAsiaTheme="minorEastAsia"/>
          <w:bCs/>
        </w:rPr>
        <w:fldChar w:fldCharType="end"/>
      </w:r>
      <w:r>
        <w:rPr>
          <w:rFonts w:eastAsiaTheme="minorEastAsia"/>
          <w:bCs/>
        </w:rPr>
      </w:r>
      <w:r>
        <w:rPr>
          <w:rFonts w:eastAsiaTheme="minorEastAsia"/>
          <w:bCs/>
        </w:rPr>
        <w:fldChar w:fldCharType="separate"/>
      </w:r>
      <w:r w:rsidRPr="00980755">
        <w:rPr>
          <w:rFonts w:eastAsiaTheme="minorEastAsia"/>
          <w:bCs/>
          <w:noProof/>
          <w:vertAlign w:val="superscript"/>
        </w:rPr>
        <w:t>56</w:t>
      </w:r>
      <w:r>
        <w:rPr>
          <w:rFonts w:eastAsiaTheme="minorEastAsia"/>
          <w:bCs/>
        </w:rPr>
        <w:fldChar w:fldCharType="end"/>
      </w:r>
    </w:p>
    <w:p w14:paraId="27C0B74A" w14:textId="77777777" w:rsidR="003A6819" w:rsidRDefault="006F28D0" w:rsidP="006F28D0">
      <w:r w:rsidRPr="0D963311">
        <w:rPr>
          <w:b/>
          <w:bCs/>
          <w:u w:val="single"/>
        </w:rPr>
        <w:t>C.7.2. Alternative Approach</w:t>
      </w:r>
      <w:r>
        <w:rPr>
          <w:b/>
          <w:bCs/>
          <w:u w:val="single"/>
        </w:rPr>
        <w:t>es.</w:t>
      </w:r>
      <w:r>
        <w:t xml:space="preserve"> A</w:t>
      </w:r>
      <w:r w:rsidRPr="0D963311">
        <w:t>lternatively, we will adopt</w:t>
      </w:r>
      <w:r>
        <w:t xml:space="preserve"> two different approaches to </w:t>
      </w:r>
      <w:r w:rsidRPr="0D963311">
        <w:t>evaluate time-varying treatment effects</w:t>
      </w:r>
      <w:r>
        <w:t>: a)</w:t>
      </w:r>
      <w:r w:rsidRPr="00083A81">
        <w:t xml:space="preserve"> </w:t>
      </w:r>
      <w:r>
        <w:t xml:space="preserve">a more conventional statistical method, </w:t>
      </w:r>
      <w:r w:rsidRPr="00EB0C98">
        <w:t xml:space="preserve">Marginal </w:t>
      </w:r>
      <w:r w:rsidRPr="00EB0C98">
        <w:lastRenderedPageBreak/>
        <w:t>Structural Modeling (MSM)</w:t>
      </w:r>
      <w:r>
        <w:t>, with</w:t>
      </w:r>
      <w:r w:rsidRPr="0D963311">
        <w:t xml:space="preserve"> inverse probability weighting.</w:t>
      </w:r>
      <w:r w:rsidRPr="0D963311">
        <w:fldChar w:fldCharType="begin"/>
      </w:r>
      <w:r>
        <w:instrText xml:space="preserve"> ADDIN EN.CITE &lt;EndNote&gt;&lt;Cite&gt;&lt;Author&gt;Shinozaki&lt;/Author&gt;&lt;Year&gt;2020&lt;/Year&gt;&lt;RecNum&gt;36&lt;/RecNum&gt;&lt;DisplayText&gt;&lt;style face="superscript"&gt;83&lt;/style&gt;&lt;/DisplayText&gt;&lt;record&gt;&lt;rec-number&gt;36&lt;/rec-number&gt;&lt;foreign-keys&gt;&lt;key app="EN" db-id="d2xfar5w0e5pvee9aagxfda5r9wa0razw9se" timestamp="1673935876"&gt;36&lt;/key&gt;&lt;/foreign-keys&gt;&lt;ref-type name="Journal Article"&gt;17&lt;/ref-type&gt;&lt;contributors&gt;&lt;authors&gt;&lt;author&gt;Shinozaki, Tomohiro&lt;/author&gt;&lt;author&gt;Suzuki, Etsuji&lt;/author&gt;&lt;/authors&gt;&lt;/contributors&gt;&lt;titles&gt;&lt;title&gt;Understanding Marginal Structural Models for Time-Varying Exposures: Pitfalls and Tips&lt;/title&gt;&lt;secondary-title&gt;Journal of Epidemiology&lt;/secondary-title&gt;&lt;/titles&gt;&lt;periodical&gt;&lt;full-title&gt;Journal of Epidemiology&lt;/full-title&gt;&lt;/periodical&gt;&lt;pages&gt;377-389&lt;/pages&gt;&lt;volume&gt;30&lt;/volume&gt;&lt;number&gt;9&lt;/number&gt;&lt;keywords&gt;&lt;keyword&gt;marginal structrual model, slr&lt;/keyword&gt;&lt;/keywords&gt;&lt;dates&gt;&lt;year&gt;2020&lt;/year&gt;&lt;/dates&gt;&lt;publisher&gt;Japan Epidemiological Association&lt;/publisher&gt;&lt;isbn&gt;0917-5040&lt;/isbn&gt;&lt;urls&gt;&lt;related-urls&gt;&lt;url&gt;https://dx.doi.org/10.2188/jea.je20200226&lt;/url&gt;&lt;/related-urls&gt;&lt;/urls&gt;&lt;electronic-resource-num&gt;10.2188/jea.je20200226&lt;/electronic-resource-num&gt;&lt;/record&gt;&lt;/Cite&gt;&lt;/EndNote&gt;</w:instrText>
      </w:r>
      <w:r w:rsidRPr="0D963311">
        <w:fldChar w:fldCharType="separate"/>
      </w:r>
      <w:r w:rsidRPr="00980755">
        <w:rPr>
          <w:noProof/>
          <w:vertAlign w:val="superscript"/>
        </w:rPr>
        <w:t>83</w:t>
      </w:r>
      <w:r w:rsidRPr="0D963311">
        <w:fldChar w:fldCharType="end"/>
      </w:r>
      <w:r w:rsidRPr="0D963311">
        <w:t xml:space="preserve"> MSM was introduced in 2000 and has been widely applied to longitudinal data to effectively account for time-varying confounding and identify causal associations of time-varying exposures with interested outcomes under the same standard assumptions.</w:t>
      </w:r>
      <w:r w:rsidRPr="0D963311">
        <w:fldChar w:fldCharType="begin">
          <w:fldData xml:space="preserve">PEVuZE5vdGU+PENpdGU+PEF1dGhvcj5Sb2JpbnM8L0F1dGhvcj48WWVhcj4yMDAwPC9ZZWFyPjxS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=
</w:fldData>
        </w:fldChar>
      </w:r>
      <w:r>
        <w:instrText xml:space="preserve"> ADDIN EN.CITE </w:instrText>
      </w:r>
      <w:r>
        <w:fldChar w:fldCharType="begin">
          <w:fldData xml:space="preserve">PEVuZE5vdGU+PENpdGU+PEF1dGhvcj5Sb2JpbnM8L0F1dGhvcj48WWVhcj4yMDAwPC9ZZWFyPjxS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=
</w:fldData>
        </w:fldChar>
      </w:r>
      <w:r>
        <w:instrText xml:space="preserve"> ADDIN EN.CITE.DATA </w:instrText>
      </w:r>
      <w:r>
        <w:fldChar w:fldCharType="end"/>
      </w:r>
      <w:r w:rsidRPr="0D963311">
        <w:fldChar w:fldCharType="separate"/>
      </w:r>
      <w:r w:rsidRPr="00980755">
        <w:rPr>
          <w:noProof/>
          <w:vertAlign w:val="superscript"/>
        </w:rPr>
        <w:t>58, 83-89</w:t>
      </w:r>
      <w:r w:rsidRPr="0D963311">
        <w:fldChar w:fldCharType="end"/>
      </w:r>
      <w:r>
        <w:t>; b) a recently introduced RNN-based  G-computation approach, or G-Net, developed to generate counterfactual estimates for DTRs.</w:t>
      </w:r>
      <w:r>
        <w:fldChar w:fldCharType="begin"/>
      </w:r>
      <w:r>
        <w:instrText xml:space="preserve"> ADDIN EN.CITE &lt;EndNote&gt;&lt;Cite&gt;&lt;Author&gt;Li&lt;/Author&gt;&lt;Year&gt;2021&lt;/Year&gt;&lt;RecNum&gt;135&lt;/RecNum&gt;&lt;DisplayText&gt;&lt;style face="superscript"&gt;90&lt;/style&gt;&lt;/DisplayText&gt;&lt;record&gt;&lt;rec-number&gt;135&lt;/rec-number&gt;&lt;foreign-keys&gt;&lt;key app="EN" db-id="d2xfar5w0e5pvee9aagxfda5r9wa0razw9se" timestamp="1683071972"&gt;135&lt;/key&gt;&lt;/foreign-keys&gt;&lt;ref-type name="Conference Paper"&gt;47&lt;/ref-type&gt;&lt;contributors&gt;&lt;authors&gt;&lt;author&gt;Rui Li&lt;/author&gt;&lt;author&gt;Stephanie Hu&lt;/author&gt;&lt;author&gt;Mingyu Lu&lt;/author&gt;&lt;author&gt;Yuria Utsumi&lt;/author&gt;&lt;author&gt;Prithwish Chakraborty&lt;/author&gt;&lt;author&gt;Daby M. Sow&lt;/author&gt;&lt;author&gt;Piyush Madan&lt;/author&gt;&lt;author&gt;Jun Li&lt;/author&gt;&lt;author&gt;Mohamed Ghalwash&lt;/author&gt;&lt;author&gt;Zach Shahn&lt;/author&gt;&lt;author&gt;Li-wei Lehman&lt;/author&gt;&lt;/authors&gt;&lt;secondary-authors&gt;&lt;author&gt;Subhrajit, Roy&lt;/author&gt;&lt;author&gt;Stephen, Pfohl&lt;/author&gt;&lt;author&gt;Emma, Rocheteau&lt;/author&gt;&lt;author&gt;Girmaw Abebe, Tadesse&lt;/author&gt;&lt;author&gt;Luis, Oala&lt;/author&gt;&lt;author&gt;Fabian, Falck&lt;/author&gt;&lt;author&gt;Yuyin, Zhou&lt;/author&gt;&lt;author&gt;Liyue, Shen&lt;/author&gt;&lt;author&gt;Ghada, Zamzmi&lt;/author&gt;&lt;author&gt;Purity, Mugambi&lt;/author&gt;&lt;author&gt;Ayah, Zirikly&lt;/author&gt;&lt;author&gt;Matthew, B. A. McDermott&lt;/author&gt;&lt;author&gt;Emily, Alsentzer&lt;/author&gt;&lt;/secondary-authors&gt;&lt;/contributors&gt;&lt;titles&gt;&lt;title&gt;G-Net: a Recurrent Network Approach to G-Computation for Counterfactual Prediction Under a Dynamic Treatment Regime&lt;/title&gt;&lt;secondary-title&gt;Proceedings of Machine Learning for Health&lt;/secondary-title&gt;&lt;/titles&gt;&lt;pages&gt;282--299&lt;/pages&gt;&lt;volume&gt;158&lt;/volume&gt;&lt;keywords&gt;&lt;keyword&gt;RNN, g-computation&lt;/keyword&gt;&lt;/keywords&gt;&lt;dates&gt;&lt;year&gt;2021&lt;/year&gt;&lt;/dates&gt;&lt;pub-location&gt;Proceedings of Machine Learning Research&lt;/pub-location&gt;&lt;publisher&gt;PMLR&lt;/publisher&gt;&lt;label&gt;pmlr-v158-li21a&lt;/label&gt;&lt;urls&gt;&lt;related-urls&gt;&lt;url&gt;https://proceedings.mlr.press/v158/li21a.html&lt;/url&gt;&lt;/related-urls&gt;&lt;/urls&gt;&lt;/record&gt;&lt;/Cite&gt;&lt;/EndNote&gt;</w:instrText>
      </w:r>
      <w:r>
        <w:fldChar w:fldCharType="separate"/>
      </w:r>
      <w:r w:rsidRPr="00980755">
        <w:rPr>
          <w:noProof/>
          <w:vertAlign w:val="superscript"/>
        </w:rPr>
        <w:t>90</w:t>
      </w:r>
      <w:r>
        <w:fldChar w:fldCharType="end"/>
      </w:r>
      <w:r>
        <w:t xml:space="preserve"> </w:t>
      </w:r>
      <w:r w:rsidRPr="0D963311">
        <w:t xml:space="preserve">   </w:t>
      </w:r>
    </w:p>
    <w:p w14:paraId="4FBAA24B" w14:textId="487ABD65" w:rsidR="006F28D0" w:rsidRPr="00BB2A35" w:rsidRDefault="006F28D0" w:rsidP="006F28D0">
      <w:r w:rsidRPr="0D963311">
        <w:t xml:space="preserve"> </w:t>
      </w:r>
    </w:p>
    <w:p w14:paraId="45F0FE1F" w14:textId="77777777" w:rsidR="006F28D0" w:rsidRPr="002B34AE" w:rsidRDefault="006F28D0" w:rsidP="006F28D0">
      <w:pPr>
        <w:rPr>
          <w:b/>
          <w:bCs/>
        </w:rPr>
      </w:pPr>
      <w:r w:rsidRPr="0D963311">
        <w:rPr>
          <w:b/>
          <w:bCs/>
        </w:rPr>
        <w:t xml:space="preserve">C.8. Experimental Pipeline. </w:t>
      </w:r>
      <w:r w:rsidRPr="0D963311">
        <w:t xml:space="preserve">For all the three aims, we will follow a consistent experimental pipeline as described in sections below from data preprocessing </w:t>
      </w:r>
      <w:r>
        <w:t>t</w:t>
      </w:r>
      <w:r w:rsidRPr="0D963311">
        <w:t xml:space="preserve">o model validation and post-hoc analyses. </w:t>
      </w:r>
    </w:p>
    <w:p w14:paraId="4951D429" w14:textId="77777777" w:rsidR="006F28D0" w:rsidRPr="000B3DF0" w:rsidRDefault="006F28D0" w:rsidP="006F28D0">
      <w:r w:rsidRPr="0D963311">
        <w:rPr>
          <w:b/>
          <w:bCs/>
        </w:rPr>
        <w:t>C.8.1. Data preprocessing.</w:t>
      </w:r>
      <w:r w:rsidRPr="0D963311">
        <w:t xml:space="preserve"> For </w:t>
      </w:r>
      <w:proofErr w:type="gramStart"/>
      <w:r w:rsidRPr="0D963311">
        <w:t>each individual</w:t>
      </w:r>
      <w:proofErr w:type="gramEnd"/>
      <w:r w:rsidRPr="0D963311">
        <w:t xml:space="preserve"> </w:t>
      </w:r>
      <m:oMath>
        <m:r>
          <w:rPr>
            <w:rFonts w:ascii="Cambria Math" w:hAnsi="Cambria Math"/>
          </w:rPr>
          <m:t>i</m:t>
        </m:r>
      </m:oMath>
      <w:r w:rsidRPr="0D963311">
        <w:t>, the raw data will be collected in a longitudinal fashion</w:t>
      </w:r>
      <w:r>
        <w:t xml:space="preserve"> with pre-defined, consecutive observation windows following routine visit schedules</w:t>
      </w:r>
      <w:r w:rsidRPr="0D963311">
        <w:t xml:space="preserve">. There will be multiple features within each sub-domain and multiple observations at different timepoints for each feature, consisting of a mixture of categorical and numerical data types. Categorical features will be presented as binary values (1 for present and 0 for absence of the feature) using the “one-hot-encoding” strategy. </w:t>
      </w:r>
      <w:r>
        <w:t>For continuous features, t</w:t>
      </w:r>
      <w:r w:rsidRPr="0D963311">
        <w:t xml:space="preserve">o account for informative missingness and random </w:t>
      </w:r>
      <w:r>
        <w:t>outliers</w:t>
      </w:r>
      <w:r w:rsidRPr="0D963311">
        <w:t xml:space="preserve"> among numerical features, we will</w:t>
      </w:r>
      <w:r>
        <w:t xml:space="preserve"> keep both the raw values as well as</w:t>
      </w:r>
      <w:r w:rsidRPr="0D963311">
        <w:t xml:space="preserve"> perform value discretization with a two-pronged strategy: </w:t>
      </w:r>
      <w:proofErr w:type="spellStart"/>
      <w:r w:rsidRPr="0D963311">
        <w:t>i</w:t>
      </w:r>
      <w:proofErr w:type="spellEnd"/>
      <w:r w:rsidRPr="0D963311">
        <w:t xml:space="preserve">) rule-based - group values into “low”, “normal”, “high” categories using existing medical knowledge base (e.g., BMI of 32 can be categorized as “overweight” based on CDC definition); ii) distribution-based - transform values into percentile ranks to abstract the underlying linear structure (e.g., BMI of 32 can be can also be mapped to a percentile rank of 70, meaning only 30% of the entire population has a BMI above 32). </w:t>
      </w:r>
    </w:p>
    <w:p w14:paraId="63450E1F" w14:textId="77777777" w:rsidR="006F28D0" w:rsidRPr="000B3DF0" w:rsidRDefault="006F28D0" w:rsidP="006F28D0">
      <w:r w:rsidRPr="0D963311">
        <w:rPr>
          <w:b/>
          <w:bCs/>
        </w:rPr>
        <w:t>C.8.</w:t>
      </w:r>
      <w:r>
        <w:rPr>
          <w:b/>
          <w:bCs/>
        </w:rPr>
        <w:t>2</w:t>
      </w:r>
      <w:r w:rsidRPr="0D963311">
        <w:rPr>
          <w:b/>
          <w:bCs/>
        </w:rPr>
        <w:t>. Data bias.</w:t>
      </w:r>
      <w:r w:rsidRPr="0D963311">
        <w:t xml:space="preserve"> Bias may be present in any real-world datasets, likely resulting from unintentional over- or under-represented populations, correlations in missing data causing important classes to be decimated before training, or natural distributions of data causing rare subgroups to be treated as noise in the inputs that the ML model eliminates. For perceivable under-represented subgroups, we will use oversampling</w:t>
      </w:r>
      <w:r w:rsidRPr="0D963311">
        <w:fldChar w:fldCharType="begin"/>
      </w:r>
      <w:r>
        <w:instrText xml:space="preserve"> ADDIN EN.CITE &lt;EndNote&gt;&lt;Cite&gt;&lt;Author&gt;Anderssen&lt;/Author&gt;&lt;Year&gt;2017&lt;/Year&gt;&lt;RecNum&gt;127&lt;/RecNum&gt;&lt;DisplayText&gt;&lt;style face="superscript"&gt;91&lt;/style&gt;&lt;/DisplayText&gt;&lt;record&gt;&lt;rec-number&gt;127&lt;/rec-number&gt;&lt;foreign-keys&gt;&lt;key app="EN" db-id="d2xfar5w0e5pvee9aagxfda5r9wa0razw9se" timestamp="1678167155"&gt;127&lt;/key&gt;&lt;/foreign-keys&gt;&lt;ref-type name="Journal Article"&gt;17&lt;/ref-type&gt;&lt;contributors&gt;&lt;authors&gt;&lt;author&gt;Anderssen, N.&lt;/author&gt;&lt;author&gt;Malterud, K.&lt;/author&gt;&lt;/authors&gt;&lt;/contributors&gt;&lt;auth-address&gt;1 Research Unit for General Practice, Uni Health Research, Bergen, Norway.&amp;#xD;2 Department of Psychosocial Science, University of Bergen, Norway.&amp;#xD;3 Department of Global Public Health and Primary Care, University of Bergen, Norway.&amp;#xD;4 The Research Unit for General Practice and Section of General Practice, Department of Public Health, University of Copenhagen, Denmark.&lt;/auth-address&gt;&lt;titles&gt;&lt;title&gt;Oversampling as a methodological strategy for the study of self-reported health among lesbian, gay and bisexual populations&lt;/title&gt;&lt;secondary-title&gt;Scand J Public Health&lt;/secondary-title&gt;&lt;/titles&gt;&lt;periodical&gt;&lt;full-title&gt;Scand J Public Health&lt;/full-title&gt;&lt;/periodical&gt;&lt;pages&gt;637-646&lt;/pages&gt;&lt;volume&gt;45&lt;/volume&gt;&lt;number&gt;6&lt;/number&gt;&lt;edition&gt;20170704&lt;/edition&gt;&lt;keywords&gt;&lt;keyword&gt;oversampling&lt;/keyword&gt;&lt;/keywords&gt;&lt;dates&gt;&lt;year&gt;2017&lt;/year&gt;&lt;pub-dates&gt;&lt;date&gt;Aug&lt;/date&gt;&lt;/pub-dates&gt;&lt;/dates&gt;&lt;isbn&gt;1403-4948&lt;/isbn&gt;&lt;accession-num&gt;28675963&lt;/accession-num&gt;&lt;urls&gt;&lt;/urls&gt;&lt;electronic-resource-num&gt;10.1177/1403494817717407&lt;/electronic-resource-num&gt;&lt;remote-database-provider&gt;NLM&lt;/remote-database-provider&gt;&lt;language&gt;eng&lt;/language&gt;&lt;/record&gt;&lt;/Cite&gt;&lt;/EndNote&gt;</w:instrText>
      </w:r>
      <w:r w:rsidRPr="0D963311">
        <w:fldChar w:fldCharType="separate"/>
      </w:r>
      <w:r w:rsidRPr="00980755">
        <w:rPr>
          <w:noProof/>
          <w:vertAlign w:val="superscript"/>
        </w:rPr>
        <w:t>91</w:t>
      </w:r>
      <w:r w:rsidRPr="0D963311">
        <w:fldChar w:fldCharType="end"/>
      </w:r>
      <w:r w:rsidRPr="0D963311">
        <w:t xml:space="preserve"> and optimization weighting to inflate their impact to prevent the ML training from ignoring their contributions.</w:t>
      </w:r>
      <w:r>
        <w:t xml:space="preserve">  We have complete data capture for all patients initially and will ensure there is not disproportionate drop out.</w:t>
      </w:r>
      <w:r w:rsidRPr="0D963311">
        <w:t xml:space="preserve"> For all the aims, we will constantly check for algorithmic biases especially for those associated with the “protected attributes” (e.g., sex, ethnicity, race, veteran status, disability status) by using model fairness metrics such as predictive parity, error rate balance, equalized odds, and overall accurate equality.</w:t>
      </w:r>
      <w:r w:rsidRPr="0D963311">
        <w:fldChar w:fldCharType="begin">
          <w:fldData xml:space="preserve">PEVuZE5vdGU+PENpdGU+PEF1dGhvcj5KYW1lczwvQXV0aG9yPjxZZWFyPjIwMjI8L1llYXI+PFJl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</w:fldData>
        </w:fldChar>
      </w:r>
      <w:r>
        <w:instrText xml:space="preserve"> ADDIN EN.CITE </w:instrText>
      </w:r>
      <w:r>
        <w:fldChar w:fldCharType="begin">
          <w:fldData xml:space="preserve">PEVuZE5vdGU+PENpdGU+PEF1dGhvcj5KYW1lczwvQXV0aG9yPjxZZWFyPjIwMjI8L1llYXI+PFJl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</w:fldData>
        </w:fldChar>
      </w:r>
      <w:r>
        <w:instrText xml:space="preserve"> ADDIN EN.CITE.DATA </w:instrText>
      </w:r>
      <w:r>
        <w:fldChar w:fldCharType="end"/>
      </w:r>
      <w:r w:rsidRPr="0D963311">
        <w:fldChar w:fldCharType="separate"/>
      </w:r>
      <w:r w:rsidRPr="00980755">
        <w:rPr>
          <w:noProof/>
          <w:vertAlign w:val="superscript"/>
        </w:rPr>
        <w:t>92-94</w:t>
      </w:r>
      <w:r w:rsidRPr="0D963311">
        <w:fldChar w:fldCharType="end"/>
      </w:r>
    </w:p>
    <w:p w14:paraId="6B3BA44F" w14:textId="77777777" w:rsidR="006F28D0" w:rsidRDefault="006F28D0" w:rsidP="006F28D0">
      <w:r w:rsidRPr="0D963311">
        <w:rPr>
          <w:b/>
          <w:bCs/>
        </w:rPr>
        <w:t>C.8.</w:t>
      </w:r>
      <w:r>
        <w:rPr>
          <w:b/>
          <w:bCs/>
        </w:rPr>
        <w:t>3</w:t>
      </w:r>
      <w:r w:rsidRPr="0D963311">
        <w:rPr>
          <w:b/>
          <w:bCs/>
        </w:rPr>
        <w:t>. Data partitioning.</w:t>
      </w:r>
      <w:r w:rsidRPr="0D963311">
        <w:t xml:space="preserve"> The overall eligible study population will first be partitioned cross-sectionally with 12</w:t>
      </w:r>
      <w:r w:rsidRPr="0D963311">
        <w:rPr>
          <w:rFonts w:eastAsiaTheme="minorEastAsia"/>
        </w:rPr>
        <w:t xml:space="preserve"> GPC sites as the master training set and 1 site as external testing site, where each site will rotate to be the external testing set for 12 iterations (i.e., cross-site validation). At each iteration, </w:t>
      </w:r>
      <w:r w:rsidRPr="0D963311">
        <w:t xml:space="preserve">the master training set will be further partitioned into 80% training and 10% internal testing and 10% temporal testing set. All the model development activities (e.g., bootstrapping, cross-validation) at the training stage will occur within the 80% training data and we will ensure that no information about the testing data is leaked into training, to minimize the chance of overfitting. The </w:t>
      </w:r>
      <w:r w:rsidRPr="0D963311">
        <w:rPr>
          <w:rFonts w:eastAsiaTheme="minorEastAsia"/>
        </w:rPr>
        <w:t>cross-site validation</w:t>
      </w:r>
      <w:r w:rsidRPr="0D963311">
        <w:t xml:space="preserve"> will serve as a common ground for fair comparisons of different models and fair reporting of sensitivity analysis. All hyper-parameter tuning for different dynamic models will be performed within the training set using 5-fold cross-validation. </w:t>
      </w:r>
      <w:r>
        <w:t xml:space="preserve">Further cross-validation will occur in Aim 3 with the incorporation of </w:t>
      </w:r>
      <w:proofErr w:type="spellStart"/>
      <w:r>
        <w:t>PCORnet</w:t>
      </w:r>
      <w:proofErr w:type="spellEnd"/>
      <w:r>
        <w:t xml:space="preserve"> CDM data from STAR and One-Florida+ centers. </w:t>
      </w:r>
    </w:p>
    <w:p w14:paraId="6A1B5DDD" w14:textId="77777777" w:rsidR="006F28D0" w:rsidRDefault="006F28D0" w:rsidP="006F28D0">
      <w:r w:rsidRPr="0D963311">
        <w:rPr>
          <w:b/>
          <w:bCs/>
        </w:rPr>
        <w:t>C.8.</w:t>
      </w:r>
      <w:r>
        <w:rPr>
          <w:b/>
          <w:bCs/>
        </w:rPr>
        <w:t>4</w:t>
      </w:r>
      <w:r w:rsidRPr="0D963311">
        <w:rPr>
          <w:b/>
          <w:bCs/>
        </w:rPr>
        <w:t>. Hybrid Validation Approach with Expert Guidance.</w:t>
      </w:r>
      <w:r w:rsidRPr="0D963311">
        <w:t xml:space="preserve"> We will take an expert-guided hybrid validation approach with a qualitative component and a quantitative component throughout the entire study. For the expert-guided qualitative validation: a) we will start with comparing our results with existing evidence based on a suite of survey paper and systematic </w:t>
      </w:r>
      <w:r w:rsidRPr="0D963311">
        <w:lastRenderedPageBreak/>
        <w:t xml:space="preserve">review; b) when evidence is scarce, we will seek expert consensus. Our informatics and clinical team will meet and iteratively review the selection results and provide feedback on their agreement to each selected risk / protective factors using 5-point Likert Scale. We will closely engage other stakeholders, especially our patient advisory council in periodic review of our findings gleaned by the clinical team. We will actively collect feedback and incorporate their suggestions into the study’s design, conduct, data interpretation. The quantitative component will be described later under each Aim section.  </w:t>
      </w:r>
    </w:p>
    <w:p w14:paraId="36ECC82B" w14:textId="77777777" w:rsidR="006F28D0" w:rsidRDefault="006F28D0" w:rsidP="006F28D0">
      <w:r w:rsidRPr="0D963311">
        <w:rPr>
          <w:b/>
          <w:bCs/>
        </w:rPr>
        <w:t>C.8.</w:t>
      </w:r>
      <w:r>
        <w:rPr>
          <w:b/>
          <w:bCs/>
        </w:rPr>
        <w:t>5</w:t>
      </w:r>
      <w:r w:rsidRPr="0D963311">
        <w:rPr>
          <w:b/>
          <w:bCs/>
        </w:rPr>
        <w:t>. Evaluation Plan.</w:t>
      </w:r>
      <w:r w:rsidRPr="0D963311">
        <w:t xml:space="preserve"> </w:t>
      </w:r>
      <w:r>
        <w:t>T</w:t>
      </w:r>
      <w:r w:rsidRPr="0D963311">
        <w:t xml:space="preserve">he quantitative validation portion, model performance is evaluated by measuring the degree of agreement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X)</m:t>
        </m:r>
      </m:oMath>
      <w:r w:rsidRPr="0D963311">
        <w:t xml:space="preserve"> and </w:t>
      </w:r>
      <m:oMath>
        <m:sSub>
          <m:sSubPr>
            <m:ctrlPr>
              <w:rPr>
                <w:rFonts w:ascii="Cambria Math" w:hAnsi="Cambria Math"/>
                <w:bCs/>
                <w:i/>
              </w:rPr>
            </m:ctrlPr>
          </m:sSubPr>
          <m:e>
            <m:r>
              <w:rPr>
                <w:rFonts w:ascii="Cambria Math" w:hAnsi="Cambria Math"/>
              </w:rPr>
              <m:t>y</m:t>
            </m:r>
          </m:e>
          <m:sub>
            <m:r>
              <w:rPr>
                <w:rFonts w:ascii="Cambria Math" w:hAnsi="Cambria Math"/>
              </w:rPr>
              <m:t>t</m:t>
            </m:r>
          </m:sub>
        </m:sSub>
      </m:oMath>
      <w:r w:rsidRPr="0D963311">
        <w:rPr>
          <w:rFonts w:eastAsiaTheme="minorEastAsia"/>
        </w:rPr>
        <w:t xml:space="preserve"> </w:t>
      </w:r>
      <w:r w:rsidRPr="0D963311">
        <w:t>on all types of testing sets (internal, temporal, external) with metrics measuring discrimination and calibration. Specifically, discrimination will be measured by area-under-receiver-operating-curve (AUROC), sensitivity/recall, specificity and positive predicted value (PPV)/precision as well as area-under-precision-recall curve (AUPRC), while calibration will be measured both globally using goodness-of-fit statistics (e.g., Hosmer-</w:t>
      </w:r>
      <w:proofErr w:type="spellStart"/>
      <w:r w:rsidRPr="0D963311">
        <w:t>Lemeshow</w:t>
      </w:r>
      <w:proofErr w:type="spellEnd"/>
      <w:r w:rsidRPr="0D963311">
        <w:t xml:space="preserve"> test) and locally using observed-to-expected-ratios within each risk stratum. Comparisons among models will be further assessed by net reclassification improvement (NDI) and integrated discrimination improvement (IDI).</w:t>
      </w:r>
    </w:p>
    <w:p w14:paraId="34C7EE24" w14:textId="77777777" w:rsidR="006F28D0" w:rsidRDefault="006F28D0" w:rsidP="006F28D0">
      <w:r w:rsidRPr="0D963311">
        <w:rPr>
          <w:b/>
          <w:bCs/>
        </w:rPr>
        <w:t>C.8.</w:t>
      </w:r>
      <w:r>
        <w:rPr>
          <w:b/>
          <w:bCs/>
        </w:rPr>
        <w:t>6</w:t>
      </w:r>
      <w:r w:rsidRPr="0D963311">
        <w:rPr>
          <w:b/>
          <w:bCs/>
        </w:rPr>
        <w:t>. Subgroup Analyses</w:t>
      </w:r>
      <w:r w:rsidRPr="002E2CED">
        <w:t xml:space="preserve">. </w:t>
      </w:r>
      <w:r>
        <w:t xml:space="preserve">We will first examine </w:t>
      </w:r>
      <w:r w:rsidRPr="0D963311">
        <w:rPr>
          <w:i/>
          <w:iCs/>
        </w:rPr>
        <w:t>clinically important subgroups</w:t>
      </w:r>
      <w:r w:rsidRPr="002E2CED">
        <w:t xml:space="preserve"> for </w:t>
      </w:r>
      <w:r>
        <w:t>IS</w:t>
      </w:r>
      <w:r w:rsidRPr="002E2CED">
        <w:t xml:space="preserve"> decision making</w:t>
      </w:r>
      <w:r>
        <w:t xml:space="preserve"> </w:t>
      </w:r>
      <w:r w:rsidRPr="002E2CED">
        <w:t>individually including</w:t>
      </w:r>
      <w:r>
        <w:t xml:space="preserve"> recipients that are:</w:t>
      </w:r>
      <w:r w:rsidRPr="002E2CED">
        <w:t xml:space="preserve"> </w:t>
      </w:r>
      <w:r>
        <w:t>AA or</w:t>
      </w:r>
      <w:r w:rsidRPr="002E2CED">
        <w:t xml:space="preserve"> other minority groups</w:t>
      </w:r>
      <w:r>
        <w:t xml:space="preserve">; </w:t>
      </w:r>
      <w:r w:rsidRPr="002E2CED">
        <w:t xml:space="preserve">living donor </w:t>
      </w:r>
      <w:r>
        <w:t>source</w:t>
      </w:r>
      <w:r w:rsidRPr="002E2CED">
        <w:t>, children, the elderly, women of childbea</w:t>
      </w:r>
      <w:r>
        <w:t>ring age, preemptive transplant</w:t>
      </w:r>
      <w:r w:rsidRPr="002E2CED">
        <w:t>, retransplant, highly sensitized, survivors of previous malignancies, and others</w:t>
      </w:r>
      <w:r>
        <w:t>. We will not report results if cell sample size is insufficient. We will then exploit data-driven approaches such as clustering algorithms (k-means,</w:t>
      </w:r>
      <w:r>
        <w:fldChar w:fldCharType="begin">
          <w:fldData xml:space="preserve">PEVuZE5vdGU+PENpdGU+PEF1dGhvcj5SZWVzZTwvQXV0aG9yPjxZZWFyPjIwMjM8L1llYXI+PFJl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</w:fldData>
        </w:fldChar>
      </w:r>
      <w:r>
        <w:instrText xml:space="preserve"> ADDIN EN.CITE </w:instrText>
      </w:r>
      <w:r>
        <w:fldChar w:fldCharType="begin">
          <w:fldData xml:space="preserve">PEVuZE5vdGU+PENpdGU+PEF1dGhvcj5SZWVzZTwvQXV0aG9yPjxZZWFyPjIwMjM8L1llYXI+PFJl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</w:fldData>
        </w:fldChar>
      </w:r>
      <w:r>
        <w:instrText xml:space="preserve"> ADDIN EN.CITE.DATA </w:instrText>
      </w:r>
      <w:r>
        <w:fldChar w:fldCharType="end"/>
      </w:r>
      <w:r>
        <w:fldChar w:fldCharType="separate"/>
      </w:r>
      <w:r w:rsidRPr="00980755">
        <w:rPr>
          <w:noProof/>
          <w:vertAlign w:val="superscript"/>
        </w:rPr>
        <w:t>95</w:t>
      </w:r>
      <w:r>
        <w:fldChar w:fldCharType="end"/>
      </w:r>
      <w:r>
        <w:t xml:space="preserve"> hierarchical,</w:t>
      </w:r>
      <w:r>
        <w:fldChar w:fldCharType="begin"/>
      </w:r>
      <w:r>
        <w:instrText xml:space="preserve"> ADDIN EN.CITE &lt;EndNote&gt;&lt;Cite&gt;&lt;Author&gt;Sadeghi&lt;/Author&gt;&lt;Year&gt;2021&lt;/Year&gt;&lt;RecNum&gt;133&lt;/RecNum&gt;&lt;DisplayText&gt;&lt;style face="superscript"&gt;96&lt;/style&gt;&lt;/DisplayText&gt;&lt;record&gt;&lt;rec-number&gt;133&lt;/rec-number&gt;&lt;foreign-keys&gt;&lt;key app="EN" db-id="d2xfar5w0e5pvee9aagxfda5r9wa0razw9se" timestamp="1678167951"&gt;133&lt;/key&gt;&lt;/foreign-keys&gt;&lt;ref-type name="Journal Article"&gt;17&lt;/ref-type&gt;&lt;contributors&gt;&lt;authors&gt;&lt;author&gt;Sadeghi, B.&lt;/author&gt;&lt;author&gt;Cheung, R. C. Y.&lt;/author&gt;&lt;author&gt;Hanbury, M.&lt;/author&gt;&lt;/authors&gt;&lt;/contributors&gt;&lt;auth-address&gt;Health Bridge Analytics, Davis, California, USA.&amp;#xD;Department of Decision Sciences, San Francisco State University, San Francisco, California, USA rexcheung@sfsu.edu.&lt;/auth-address&gt;&lt;titles&gt;&lt;title&gt;Using hierarchical clustering analysis to evaluate COVID-19 pandemic preparedness and performance in 180 countries in 2020&lt;/title&gt;&lt;secondary-title&gt;BMJ Open&lt;/secondary-title&gt;&lt;/titles&gt;&lt;periodical&gt;&lt;full-title&gt;BMJ Open&lt;/full-title&gt;&lt;/periodical&gt;&lt;pages&gt;e049844&lt;/pages&gt;&lt;volume&gt;11&lt;/volume&gt;&lt;number&gt;11&lt;/number&gt;&lt;edition&gt;20211109&lt;/edition&gt;&lt;keywords&gt;&lt;keyword&gt;hierarchical clustering&lt;/keyword&gt;&lt;/keywords&gt;&lt;dates&gt;&lt;year&gt;2021&lt;/year&gt;&lt;pub-dates&gt;&lt;date&gt;Nov 9&lt;/date&gt;&lt;/pub-dates&gt;&lt;/dates&gt;&lt;isbn&gt;2044-6055&lt;/isbn&gt;&lt;accession-num&gt;34753756&lt;/accession-num&gt;&lt;urls&gt;&lt;/urls&gt;&lt;custom1&gt;Competing interests: None declared.&lt;/custom1&gt;&lt;custom2&gt;PMC8578186&lt;/custom2&gt;&lt;electronic-resource-num&gt;10.1136/bmjopen-2021-049844&lt;/electronic-resource-num&gt;&lt;remote-database-provider&gt;NLM&lt;/remote-database-provider&gt;&lt;language&gt;eng&lt;/language&gt;&lt;/record&gt;&lt;/Cite&gt;&lt;/EndNote&gt;</w:instrText>
      </w:r>
      <w:r>
        <w:fldChar w:fldCharType="separate"/>
      </w:r>
      <w:r w:rsidRPr="00980755">
        <w:rPr>
          <w:noProof/>
          <w:vertAlign w:val="superscript"/>
        </w:rPr>
        <w:t>96</w:t>
      </w:r>
      <w:r>
        <w:fldChar w:fldCharType="end"/>
      </w:r>
      <w:r>
        <w:t xml:space="preserve"> density-based methods</w:t>
      </w:r>
      <w:r>
        <w:fldChar w:fldCharType="begin"/>
      </w:r>
      <w:r>
        <w:instrText xml:space="preserve"> ADDIN EN.CITE &lt;EndNote&gt;&lt;Cite&gt;&lt;Author&gt;Arauz-Garofalo&lt;/Author&gt;&lt;Year&gt;2021&lt;/Year&gt;&lt;RecNum&gt;132&lt;/RecNum&gt;&lt;DisplayText&gt;&lt;style face="superscript"&gt;97&lt;/style&gt;&lt;/DisplayText&gt;&lt;record&gt;&lt;rec-number&gt;132&lt;/rec-number&gt;&lt;foreign-keys&gt;&lt;key app="EN" db-id="d2xfar5w0e5pvee9aagxfda5r9wa0razw9se" timestamp="1678167864"&gt;132&lt;/key&gt;&lt;/foreign-keys&gt;&lt;ref-type name="Journal Article"&gt;17&lt;/ref-type&gt;&lt;contributors&gt;&lt;authors&gt;&lt;author&gt;Arauz-Garofalo, G.&lt;/author&gt;&lt;author&gt;Jodar, M.&lt;/author&gt;&lt;author&gt;Vilanova, M.&lt;/author&gt;&lt;author&gt;de la Iglesia Rodriguez, A.&lt;/author&gt;&lt;author&gt;Castillo, J.&lt;/author&gt;&lt;author&gt;Soler-Ventura, A.&lt;/author&gt;&lt;author&gt;Oliva, R.&lt;/author&gt;&lt;author&gt;Vilaseca, M.&lt;/author&gt;&lt;author&gt;Gay, M.&lt;/author&gt;&lt;/authors&gt;&lt;/contributors&gt;&lt;auth-address&gt;Institute for Research in Biomedicine (IRB Barcelona), The Barcelona Institute of Science and Technology, Baldiri Reixac, 10, 08028 Barcelona, Spain.&amp;#xD;Molecular Biology of Reproduction and Development Research Group, Institut d&amp;apos;Investigacions Biomèdiques August Pi i Sunyer (IDIBAPS), Fundació Clínic per a la Recerca Biomèdica (FCRB), Faculty of Medicine and Health Sciences, University of Barcelona, 08036 Barcelona, Spain.&amp;#xD;Biochemistry and Molecular Genetics Service, Hospital Clínic de Barcelona, 08036 Barcelona, Spain.&lt;/auth-address&gt;&lt;titles&gt;&lt;title&gt;Protamine Characterization by Top-Down Proteomics: Boosting Proteoform Identification with DBSCAN&lt;/title&gt;&lt;secondary-title&gt;Proteomes&lt;/secondary-title&gt;&lt;/titles&gt;&lt;periodical&gt;&lt;full-title&gt;Proteomes&lt;/full-title&gt;&lt;/periodical&gt;&lt;volume&gt;9&lt;/volume&gt;&lt;number&gt;2&lt;/number&gt;&lt;edition&gt;20210430&lt;/edition&gt;&lt;keywords&gt;&lt;keyword&gt;dbscan&lt;/keyword&gt;&lt;/keywords&gt;&lt;dates&gt;&lt;year&gt;2021&lt;/year&gt;&lt;pub-dates&gt;&lt;date&gt;Apr 30&lt;/date&gt;&lt;/pub-dates&gt;&lt;/dates&gt;&lt;isbn&gt;2227-7382 (Print)&amp;#xD;2227-7382&lt;/isbn&gt;&lt;accession-num&gt;33946530&lt;/accession-num&gt;&lt;urls&gt;&lt;/urls&gt;&lt;custom1&gt;The authors declare no conflict of interest.&lt;/custom1&gt;&lt;custom2&gt;PMC8162566&lt;/custom2&gt;&lt;electronic-resource-num&gt;10.3390/proteomes9020021&lt;/electronic-resource-num&gt;&lt;remote-database-provider&gt;NLM&lt;/remote-database-provider&gt;&lt;language&gt;eng&lt;/language&gt;&lt;/record&gt;&lt;/Cite&gt;&lt;/EndNote&gt;</w:instrText>
      </w:r>
      <w:r>
        <w:fldChar w:fldCharType="separate"/>
      </w:r>
      <w:r w:rsidRPr="00980755">
        <w:rPr>
          <w:noProof/>
          <w:vertAlign w:val="superscript"/>
        </w:rPr>
        <w:t>97</w:t>
      </w:r>
      <w:r>
        <w:fldChar w:fldCharType="end"/>
      </w:r>
      <w:r>
        <w:t xml:space="preserve">) to discover </w:t>
      </w:r>
      <w:r w:rsidRPr="0D963311">
        <w:rPr>
          <w:i/>
          <w:iCs/>
        </w:rPr>
        <w:t>phenotypic subgroups</w:t>
      </w:r>
      <w:r>
        <w:t xml:space="preserve"> who may benefit the most or the least from different treatment regimes.  </w:t>
      </w:r>
    </w:p>
    <w:p w14:paraId="514B5197" w14:textId="77777777" w:rsidR="00C8769E" w:rsidRDefault="00C8769E" w:rsidP="006F28D0"/>
    <w:p w14:paraId="7507B0B8" w14:textId="77777777" w:rsidR="006F28D0" w:rsidRDefault="006F28D0" w:rsidP="006F28D0">
      <w:r w:rsidRPr="0D963311">
        <w:rPr>
          <w:b/>
          <w:bCs/>
        </w:rPr>
        <w:t>C.9. Sensitivity Analysis.</w:t>
      </w:r>
      <w:r w:rsidRPr="0D963311">
        <w:t xml:space="preserve"> The sensitivity of the results to possible variation in input values will be assessed with several methods. First, in a one-way analysis, the effect on the results will be assessed by varying the input values to the 5th and 95th percentiles of their expected distributions based on standard errors estimated from the data. Second, a 10,000 iterations simulation will be run with input values drawn from their expected distributions based again on standard errors estimated from the data. Third, utility values and discount rates, which are drawn from the literature, will be varied along plausible ranges if estimates of their distributional characteristics are not available in the data.</w:t>
      </w:r>
    </w:p>
    <w:p w14:paraId="0BCF2186" w14:textId="77777777" w:rsidR="0084311C" w:rsidRPr="007A74D1" w:rsidRDefault="0084311C" w:rsidP="006F28D0"/>
    <w:p w14:paraId="43137449" w14:textId="77777777" w:rsidR="006F28D0" w:rsidRDefault="006F28D0" w:rsidP="006F28D0">
      <w:r w:rsidRPr="0D963311">
        <w:rPr>
          <w:b/>
          <w:bCs/>
        </w:rPr>
        <w:t xml:space="preserve">C10. Decision Support Tool. </w:t>
      </w:r>
      <w:r w:rsidRPr="0D963311">
        <w:t>This project will result in novel clinical support tool build</w:t>
      </w:r>
      <w:r>
        <w:t>ing</w:t>
      </w:r>
      <w:r w:rsidRPr="0D963311">
        <w:t xml:space="preserve"> on the current CISTEM complication calculator to provide insight into the estimated risk of graft failure, kidney function (eGFR) and rate of patient prioritized complications (</w:t>
      </w:r>
      <w:r w:rsidRPr="0D963311">
        <w:rPr>
          <w:b/>
          <w:bCs/>
        </w:rPr>
        <w:t>C.4.1</w:t>
      </w:r>
      <w:r w:rsidRPr="0D963311">
        <w:t>) given a patient’s history and current allograft function. The presentation of these results will be refined to provide patient accessible presentation based on focus group feedback (</w:t>
      </w:r>
      <w:r w:rsidRPr="0D963311">
        <w:rPr>
          <w:b/>
          <w:bCs/>
        </w:rPr>
        <w:t>C.4.2</w:t>
      </w:r>
      <w:r w:rsidRPr="0D963311">
        <w:t>).</w:t>
      </w:r>
      <w:r>
        <w:t xml:space="preserve">  </w:t>
      </w:r>
    </w:p>
    <w:p w14:paraId="39D2B250" w14:textId="77777777" w:rsidR="009F02E6" w:rsidRPr="004D3DE0" w:rsidRDefault="009F02E6" w:rsidP="006F28D0">
      <w:pPr>
        <w:rPr>
          <w:color w:val="EEECE1" w:themeColor="background2"/>
        </w:rPr>
      </w:pPr>
    </w:p>
    <w:p w14:paraId="5C60EEA8" w14:textId="77777777" w:rsidR="006F28D0" w:rsidRPr="004E3972" w:rsidRDefault="006F28D0" w:rsidP="006F28D0">
      <w:r w:rsidRPr="0D963311">
        <w:rPr>
          <w:b/>
          <w:bCs/>
        </w:rPr>
        <w:t>C.11. Potential problems and proposed solutions</w:t>
      </w:r>
      <w:r w:rsidRPr="0D963311">
        <w:t>.</w:t>
      </w:r>
      <w:r>
        <w:rPr>
          <w:b/>
          <w:bCs/>
        </w:rPr>
        <w:t xml:space="preserve"> </w:t>
      </w:r>
      <w:r>
        <w:rPr>
          <w:b/>
          <w:bCs/>
        </w:rPr>
        <w:br/>
      </w:r>
      <w:r w:rsidRPr="324E051C">
        <w:rPr>
          <w:b/>
          <w:bCs/>
        </w:rPr>
        <w:t>C.11.1</w:t>
      </w:r>
      <w:r>
        <w:rPr>
          <w:b/>
          <w:bCs/>
        </w:rPr>
        <w:t xml:space="preserve">. </w:t>
      </w:r>
      <w:r w:rsidRPr="324E051C">
        <w:t xml:space="preserve">Despite the team’s deep experience in data linkage, it is possible the hash linkages cannot be generated to link the PCORI CDM with all data sources (USRDS, SRTR, and Medicare advantage).  In this case, the analysis can be performed using only SRTR/CDM or USRDS/CDM.  In the former, clinical outcomes occurring outside of PCORI participating institutions may not be captured, however complete data on graft failure and death will be available to determine long term outcomes using captured events.  Similarly, if only USRDS/CDM linkage is possible, the analyses will be restricted to Medicare patients with full data within the USRDS.  However, as Medicare is the payer for &gt; 60% of transplants, we believe a robust analysis is possible.  </w:t>
      </w:r>
    </w:p>
    <w:p w14:paraId="0DB09094" w14:textId="77777777" w:rsidR="006F28D0" w:rsidRPr="004E3972" w:rsidRDefault="006F28D0" w:rsidP="006F28D0">
      <w:r w:rsidRPr="0D963311">
        <w:rPr>
          <w:b/>
          <w:bCs/>
        </w:rPr>
        <w:lastRenderedPageBreak/>
        <w:t xml:space="preserve">C.11.2 </w:t>
      </w:r>
      <w:r w:rsidRPr="0D963311">
        <w:t xml:space="preserve">Development of ML algorithms </w:t>
      </w:r>
      <w:proofErr w:type="gramStart"/>
      <w:r w:rsidRPr="0D963311">
        <w:t>requires</w:t>
      </w:r>
      <w:proofErr w:type="gramEnd"/>
      <w:r w:rsidRPr="0D963311">
        <w:t xml:space="preserve"> robust data sources.  While the GPC/SRTR/USRDS linkage represents the largest collection of multicenter linked clinical and claims data, it may still be insufficient.  In this case, additional cases will be identified in the STAR and </w:t>
      </w:r>
      <w:proofErr w:type="spellStart"/>
      <w:r w:rsidRPr="0D963311">
        <w:t>OneFlorida</w:t>
      </w:r>
      <w:proofErr w:type="spellEnd"/>
      <w:r w:rsidRPr="0D963311">
        <w:t xml:space="preserve"> collaborative groups and used for model development.  In this case alternative methods will be used for validation including bootstrapping, resampling, and data partitioning.   </w:t>
      </w:r>
    </w:p>
    <w:p w14:paraId="49A746AC" w14:textId="77777777" w:rsidR="006F28D0" w:rsidRPr="004E3972" w:rsidRDefault="006F28D0" w:rsidP="006F28D0">
      <w:r w:rsidRPr="0D963311">
        <w:rPr>
          <w:b/>
          <w:bCs/>
        </w:rPr>
        <w:t xml:space="preserve">C.11.3 </w:t>
      </w:r>
      <w:r w:rsidRPr="0D963311">
        <w:t xml:space="preserve">All real-world analyses are subject to the risk of missing or inaccurate data.  We propose to address this by using robust computed phenotypes that include both clinical elements (laboratory values) and administrative data. Computed interpolation will be used for missing data as appropriate.  Subjects will be censored at last documented follow-up at the transplant center to reduce type II errors caused by loss of follow-up.  </w:t>
      </w:r>
    </w:p>
    <w:p w14:paraId="314F0436" w14:textId="77777777" w:rsidR="006F28D0" w:rsidRDefault="006F28D0" w:rsidP="006F28D0">
      <w:r w:rsidRPr="0D963311">
        <w:rPr>
          <w:b/>
          <w:bCs/>
        </w:rPr>
        <w:t>C.11.4.</w:t>
      </w:r>
      <w:r w:rsidRPr="0D963311">
        <w:t xml:space="preserve"> </w:t>
      </w:r>
      <w:r w:rsidRPr="0D963311">
        <w:rPr>
          <w:u w:val="single"/>
        </w:rPr>
        <w:t>The format of predicted outcomes reporting</w:t>
      </w:r>
      <w:r w:rsidRPr="0D963311">
        <w:t xml:space="preserve"> will be designed based on the long experience of the research team in the practice of transplantation.  However, the formats which are most useful to a wider audience of practitioners and, importantly, to patients, may vary. If the models are predictive, we will propose ancillary studies to optimize data presentation based on patient feedback. In year 5, we will conduct patient focus groups to improve the data presentation and display. </w:t>
      </w:r>
    </w:p>
    <w:p w14:paraId="78227A65" w14:textId="77777777" w:rsidR="002D37F6" w:rsidRPr="004E3972" w:rsidRDefault="002D37F6" w:rsidP="006F28D0">
      <w:pPr>
        <w:rPr>
          <w:b/>
          <w:bCs/>
          <w:u w:val="single"/>
        </w:rPr>
      </w:pPr>
    </w:p>
    <w:p w14:paraId="3F614949" w14:textId="77777777" w:rsidR="006F28D0" w:rsidRPr="004E3972" w:rsidRDefault="006F28D0" w:rsidP="006F28D0">
      <w:pPr>
        <w:rPr>
          <w:rFonts w:cs="Arial"/>
        </w:rPr>
      </w:pPr>
      <w:r w:rsidRPr="004E3972">
        <w:rPr>
          <w:rFonts w:cs="Arial"/>
          <w:b/>
          <w:bCs/>
        </w:rPr>
        <w:t>C.1</w:t>
      </w:r>
      <w:r>
        <w:rPr>
          <w:rFonts w:cs="Arial"/>
          <w:b/>
          <w:bCs/>
        </w:rPr>
        <w:t>2</w:t>
      </w:r>
      <w:r w:rsidRPr="004E3972">
        <w:rPr>
          <w:rFonts w:cs="Arial"/>
          <w:b/>
          <w:bCs/>
        </w:rPr>
        <w:t>. Timeline</w:t>
      </w:r>
      <w:r w:rsidRPr="004E3972">
        <w:rPr>
          <w:rFonts w:cs="Arial"/>
        </w:rPr>
        <w:t>.</w:t>
      </w:r>
    </w:p>
    <w:tbl>
      <w:tblPr>
        <w:tblStyle w:val="TableGrid"/>
        <w:tblW w:w="0" w:type="auto"/>
        <w:tblInd w:w="105" w:type="dxa"/>
        <w:tblLayout w:type="fixed"/>
        <w:tblLook w:val="04A0" w:firstRow="1" w:lastRow="0" w:firstColumn="1" w:lastColumn="0" w:noHBand="0" w:noVBand="1"/>
      </w:tblPr>
      <w:tblGrid>
        <w:gridCol w:w="3850"/>
        <w:gridCol w:w="540"/>
        <w:gridCol w:w="360"/>
        <w:gridCol w:w="275"/>
        <w:gridCol w:w="330"/>
        <w:gridCol w:w="345"/>
        <w:gridCol w:w="345"/>
        <w:gridCol w:w="270"/>
        <w:gridCol w:w="270"/>
        <w:gridCol w:w="270"/>
        <w:gridCol w:w="270"/>
        <w:gridCol w:w="270"/>
        <w:gridCol w:w="270"/>
        <w:gridCol w:w="270"/>
        <w:gridCol w:w="270"/>
        <w:gridCol w:w="270"/>
        <w:gridCol w:w="270"/>
        <w:gridCol w:w="236"/>
        <w:gridCol w:w="345"/>
        <w:gridCol w:w="270"/>
        <w:gridCol w:w="270"/>
        <w:gridCol w:w="270"/>
      </w:tblGrid>
      <w:tr w:rsidR="006F28D0" w:rsidRPr="004E3972" w14:paraId="236E173A" w14:textId="77777777" w:rsidTr="002814B5">
        <w:trPr>
          <w:trHeight w:val="300"/>
        </w:trPr>
        <w:tc>
          <w:tcPr>
            <w:tcW w:w="3850" w:type="dxa"/>
            <w:tcBorders>
              <w:top w:val="single" w:sz="4" w:space="0" w:color="auto"/>
              <w:left w:val="single" w:sz="4" w:space="0" w:color="auto"/>
              <w:bottom w:val="single" w:sz="4" w:space="0" w:color="auto"/>
              <w:right w:val="single" w:sz="4" w:space="0" w:color="auto"/>
            </w:tcBorders>
            <w:tcMar>
              <w:left w:w="108" w:type="dxa"/>
              <w:right w:w="108" w:type="dxa"/>
            </w:tcMar>
          </w:tcPr>
          <w:p w14:paraId="12453BCE" w14:textId="77777777" w:rsidR="006F28D0" w:rsidRPr="00376F10" w:rsidRDefault="006F28D0" w:rsidP="002814B5">
            <w:pPr>
              <w:rPr>
                <w:rFonts w:eastAsia="Arial" w:cs="Arial"/>
                <w:b/>
                <w:bCs/>
                <w:sz w:val="16"/>
                <w:szCs w:val="16"/>
              </w:rPr>
            </w:pPr>
            <w:r w:rsidRPr="00376F10">
              <w:rPr>
                <w:rFonts w:eastAsia="Arial" w:cs="Arial"/>
                <w:b/>
                <w:bCs/>
                <w:sz w:val="16"/>
                <w:szCs w:val="16"/>
              </w:rPr>
              <w:t>Milestones</w:t>
            </w:r>
          </w:p>
        </w:tc>
        <w:tc>
          <w:tcPr>
            <w:tcW w:w="540" w:type="dxa"/>
            <w:tcBorders>
              <w:top w:val="single" w:sz="8" w:space="0" w:color="auto"/>
              <w:left w:val="single" w:sz="4" w:space="0" w:color="auto"/>
              <w:bottom w:val="single" w:sz="8" w:space="0" w:color="auto"/>
              <w:right w:val="single" w:sz="8" w:space="0" w:color="auto"/>
            </w:tcBorders>
            <w:tcMar>
              <w:left w:w="108" w:type="dxa"/>
              <w:right w:w="108" w:type="dxa"/>
            </w:tcMar>
          </w:tcPr>
          <w:p w14:paraId="05140FDA" w14:textId="77777777" w:rsidR="006F28D0" w:rsidRPr="00376F10" w:rsidRDefault="006F28D0" w:rsidP="002814B5">
            <w:pPr>
              <w:rPr>
                <w:rFonts w:eastAsia="Arial" w:cs="Arial"/>
                <w:b/>
                <w:bCs/>
                <w:sz w:val="16"/>
                <w:szCs w:val="16"/>
              </w:rPr>
            </w:pPr>
            <w:r w:rsidRPr="00376F10">
              <w:rPr>
                <w:rFonts w:eastAsia="Arial" w:cs="Arial"/>
                <w:b/>
                <w:bCs/>
                <w:sz w:val="16"/>
                <w:szCs w:val="16"/>
              </w:rPr>
              <w:t>Pre</w:t>
            </w:r>
          </w:p>
        </w:tc>
        <w:tc>
          <w:tcPr>
            <w:tcW w:w="1310" w:type="dxa"/>
            <w:gridSpan w:val="4"/>
            <w:tcBorders>
              <w:top w:val="single" w:sz="8" w:space="0" w:color="auto"/>
              <w:left w:val="single" w:sz="8" w:space="0" w:color="auto"/>
              <w:bottom w:val="single" w:sz="8" w:space="0" w:color="auto"/>
              <w:right w:val="single" w:sz="8" w:space="0" w:color="auto"/>
            </w:tcBorders>
            <w:tcMar>
              <w:left w:w="108" w:type="dxa"/>
              <w:right w:w="108" w:type="dxa"/>
            </w:tcMar>
          </w:tcPr>
          <w:p w14:paraId="6DB0D2A5" w14:textId="77777777" w:rsidR="006F28D0" w:rsidRPr="00376F10" w:rsidRDefault="006F28D0" w:rsidP="002814B5">
            <w:pPr>
              <w:rPr>
                <w:rFonts w:eastAsia="Arial" w:cs="Arial"/>
                <w:b/>
                <w:bCs/>
                <w:sz w:val="16"/>
                <w:szCs w:val="16"/>
              </w:rPr>
            </w:pPr>
            <w:r w:rsidRPr="00376F10">
              <w:rPr>
                <w:rFonts w:eastAsia="Arial" w:cs="Arial"/>
                <w:b/>
                <w:bCs/>
                <w:sz w:val="16"/>
                <w:szCs w:val="16"/>
              </w:rPr>
              <w:t>Year 1</w:t>
            </w:r>
          </w:p>
        </w:tc>
        <w:tc>
          <w:tcPr>
            <w:tcW w:w="1155" w:type="dxa"/>
            <w:gridSpan w:val="4"/>
            <w:tcBorders>
              <w:top w:val="single" w:sz="8" w:space="0" w:color="auto"/>
              <w:left w:val="nil"/>
              <w:bottom w:val="single" w:sz="8" w:space="0" w:color="auto"/>
              <w:right w:val="single" w:sz="8" w:space="0" w:color="auto"/>
            </w:tcBorders>
            <w:tcMar>
              <w:left w:w="108" w:type="dxa"/>
              <w:right w:w="108" w:type="dxa"/>
            </w:tcMar>
          </w:tcPr>
          <w:p w14:paraId="338DE37A" w14:textId="77777777" w:rsidR="006F28D0" w:rsidRPr="00376F10" w:rsidRDefault="006F28D0" w:rsidP="002814B5">
            <w:pPr>
              <w:rPr>
                <w:rFonts w:eastAsia="Arial" w:cs="Arial"/>
                <w:b/>
                <w:bCs/>
                <w:sz w:val="16"/>
                <w:szCs w:val="16"/>
              </w:rPr>
            </w:pPr>
            <w:r w:rsidRPr="00376F10">
              <w:rPr>
                <w:rFonts w:eastAsia="Arial" w:cs="Arial"/>
                <w:b/>
                <w:bCs/>
                <w:sz w:val="16"/>
                <w:szCs w:val="16"/>
              </w:rPr>
              <w:t>Year 2</w:t>
            </w:r>
          </w:p>
        </w:tc>
        <w:tc>
          <w:tcPr>
            <w:tcW w:w="1080" w:type="dxa"/>
            <w:gridSpan w:val="4"/>
            <w:tcBorders>
              <w:top w:val="single" w:sz="8" w:space="0" w:color="auto"/>
              <w:left w:val="nil"/>
              <w:bottom w:val="single" w:sz="8" w:space="0" w:color="auto"/>
              <w:right w:val="single" w:sz="8" w:space="0" w:color="auto"/>
            </w:tcBorders>
            <w:tcMar>
              <w:left w:w="108" w:type="dxa"/>
              <w:right w:w="108" w:type="dxa"/>
            </w:tcMar>
          </w:tcPr>
          <w:p w14:paraId="655C8993" w14:textId="77777777" w:rsidR="006F28D0" w:rsidRPr="00376F10" w:rsidRDefault="006F28D0" w:rsidP="002814B5">
            <w:pPr>
              <w:rPr>
                <w:rFonts w:eastAsia="Arial" w:cs="Arial"/>
                <w:b/>
                <w:bCs/>
                <w:sz w:val="16"/>
                <w:szCs w:val="16"/>
              </w:rPr>
            </w:pPr>
            <w:r w:rsidRPr="00376F10">
              <w:rPr>
                <w:rFonts w:eastAsia="Arial" w:cs="Arial"/>
                <w:b/>
                <w:bCs/>
                <w:sz w:val="16"/>
                <w:szCs w:val="16"/>
              </w:rPr>
              <w:t>Year 3</w:t>
            </w:r>
          </w:p>
        </w:tc>
        <w:tc>
          <w:tcPr>
            <w:tcW w:w="1046" w:type="dxa"/>
            <w:gridSpan w:val="4"/>
            <w:tcBorders>
              <w:top w:val="single" w:sz="8" w:space="0" w:color="auto"/>
              <w:left w:val="nil"/>
              <w:bottom w:val="single" w:sz="8" w:space="0" w:color="auto"/>
              <w:right w:val="single" w:sz="8" w:space="0" w:color="auto"/>
            </w:tcBorders>
            <w:tcMar>
              <w:left w:w="108" w:type="dxa"/>
              <w:right w:w="108" w:type="dxa"/>
            </w:tcMar>
          </w:tcPr>
          <w:p w14:paraId="2A16A678" w14:textId="77777777" w:rsidR="006F28D0" w:rsidRPr="00376F10" w:rsidRDefault="006F28D0" w:rsidP="002814B5">
            <w:pPr>
              <w:rPr>
                <w:rFonts w:eastAsia="Arial" w:cs="Arial"/>
                <w:b/>
                <w:bCs/>
                <w:sz w:val="16"/>
                <w:szCs w:val="16"/>
              </w:rPr>
            </w:pPr>
            <w:r w:rsidRPr="00376F10">
              <w:rPr>
                <w:rFonts w:eastAsia="Arial" w:cs="Arial"/>
                <w:b/>
                <w:bCs/>
                <w:sz w:val="16"/>
                <w:szCs w:val="16"/>
              </w:rPr>
              <w:t>Year 4</w:t>
            </w:r>
          </w:p>
        </w:tc>
        <w:tc>
          <w:tcPr>
            <w:tcW w:w="1155" w:type="dxa"/>
            <w:gridSpan w:val="4"/>
            <w:tcBorders>
              <w:top w:val="single" w:sz="8" w:space="0" w:color="auto"/>
              <w:left w:val="nil"/>
              <w:bottom w:val="single" w:sz="8" w:space="0" w:color="auto"/>
              <w:right w:val="single" w:sz="8" w:space="0" w:color="auto"/>
            </w:tcBorders>
            <w:tcMar>
              <w:left w:w="108" w:type="dxa"/>
              <w:right w:w="108" w:type="dxa"/>
            </w:tcMar>
          </w:tcPr>
          <w:p w14:paraId="41FD09CF" w14:textId="77777777" w:rsidR="006F28D0" w:rsidRPr="00376F10" w:rsidRDefault="006F28D0" w:rsidP="002814B5">
            <w:pPr>
              <w:rPr>
                <w:rFonts w:eastAsia="Arial" w:cs="Arial"/>
                <w:b/>
                <w:bCs/>
                <w:sz w:val="16"/>
                <w:szCs w:val="16"/>
              </w:rPr>
            </w:pPr>
            <w:r w:rsidRPr="00376F10">
              <w:rPr>
                <w:rFonts w:eastAsia="Arial" w:cs="Arial"/>
                <w:b/>
                <w:bCs/>
                <w:sz w:val="16"/>
                <w:szCs w:val="16"/>
              </w:rPr>
              <w:t>Year 5</w:t>
            </w:r>
          </w:p>
        </w:tc>
      </w:tr>
      <w:tr w:rsidR="006F28D0" w:rsidRPr="004E3972" w14:paraId="56CF8F48" w14:textId="77777777" w:rsidTr="002814B5">
        <w:trPr>
          <w:trHeight w:val="285"/>
        </w:trPr>
        <w:tc>
          <w:tcPr>
            <w:tcW w:w="3850" w:type="dxa"/>
            <w:tcBorders>
              <w:top w:val="single" w:sz="4" w:space="0" w:color="auto"/>
              <w:left w:val="single" w:sz="8" w:space="0" w:color="auto"/>
              <w:bottom w:val="single" w:sz="8" w:space="0" w:color="auto"/>
              <w:right w:val="single" w:sz="8" w:space="0" w:color="auto"/>
            </w:tcBorders>
            <w:tcMar>
              <w:left w:w="108" w:type="dxa"/>
              <w:right w:w="108" w:type="dxa"/>
            </w:tcMar>
          </w:tcPr>
          <w:p w14:paraId="517DDB6B" w14:textId="77777777" w:rsidR="006F28D0" w:rsidRPr="004E3972" w:rsidRDefault="006F28D0" w:rsidP="002814B5">
            <w:pPr>
              <w:rPr>
                <w:rFonts w:eastAsia="Arial" w:cs="Arial"/>
                <w:sz w:val="16"/>
                <w:szCs w:val="16"/>
              </w:rPr>
            </w:pPr>
            <w:r w:rsidRPr="004E3972">
              <w:rPr>
                <w:rFonts w:eastAsia="Arial" w:cs="Arial"/>
                <w:sz w:val="16"/>
                <w:szCs w:val="16"/>
              </w:rPr>
              <w:t xml:space="preserve">Pre-grant submission approvals from </w:t>
            </w:r>
            <w:proofErr w:type="spellStart"/>
            <w:r w:rsidRPr="004E3972">
              <w:rPr>
                <w:rFonts w:eastAsia="Arial" w:cs="Arial"/>
                <w:sz w:val="16"/>
                <w:szCs w:val="16"/>
              </w:rPr>
              <w:t>PCORNet</w:t>
            </w:r>
            <w:proofErr w:type="spellEnd"/>
            <w:r w:rsidRPr="004E3972">
              <w:rPr>
                <w:rFonts w:eastAsia="Arial" w:cs="Arial"/>
                <w:sz w:val="16"/>
                <w:szCs w:val="16"/>
              </w:rPr>
              <w:t xml:space="preserve"> collaboratives</w:t>
            </w:r>
          </w:p>
        </w:tc>
        <w:tc>
          <w:tcPr>
            <w:tcW w:w="540" w:type="dxa"/>
            <w:tcBorders>
              <w:top w:val="single" w:sz="8" w:space="0" w:color="auto"/>
              <w:left w:val="single" w:sz="8" w:space="0" w:color="auto"/>
              <w:bottom w:val="single" w:sz="8" w:space="0" w:color="auto"/>
              <w:right w:val="single" w:sz="8" w:space="0" w:color="auto"/>
            </w:tcBorders>
            <w:shd w:val="clear" w:color="auto" w:fill="ACB9CA"/>
            <w:tcMar>
              <w:left w:w="108" w:type="dxa"/>
              <w:right w:w="108" w:type="dxa"/>
            </w:tcMar>
          </w:tcPr>
          <w:p w14:paraId="64577F6C" w14:textId="77777777" w:rsidR="006F28D0" w:rsidRPr="004E3972" w:rsidRDefault="006F28D0" w:rsidP="002814B5">
            <w:pPr>
              <w:rPr>
                <w:rFonts w:eastAsia="Arial" w:cs="Arial"/>
                <w:sz w:val="16"/>
                <w:szCs w:val="16"/>
              </w:rPr>
            </w:pPr>
            <w:r w:rsidRPr="004E3972">
              <w:rPr>
                <w:rFonts w:eastAsia="Arial" w:cs="Arial"/>
                <w:sz w:val="16"/>
                <w:szCs w:val="16"/>
              </w:rPr>
              <w:t xml:space="preserve"> </w:t>
            </w:r>
          </w:p>
        </w:tc>
        <w:tc>
          <w:tcPr>
            <w:tcW w:w="360" w:type="dxa"/>
            <w:tcBorders>
              <w:top w:val="single" w:sz="8" w:space="0" w:color="auto"/>
              <w:left w:val="single" w:sz="8" w:space="0" w:color="auto"/>
              <w:bottom w:val="single" w:sz="8" w:space="0" w:color="auto"/>
              <w:right w:val="single" w:sz="8" w:space="0" w:color="auto"/>
            </w:tcBorders>
            <w:tcMar>
              <w:left w:w="108" w:type="dxa"/>
              <w:right w:w="108" w:type="dxa"/>
            </w:tcMar>
          </w:tcPr>
          <w:p w14:paraId="0BC02D20" w14:textId="77777777" w:rsidR="006F28D0" w:rsidRPr="004E3972" w:rsidRDefault="006F28D0" w:rsidP="002814B5">
            <w:pPr>
              <w:rPr>
                <w:rFonts w:eastAsia="Arial" w:cs="Arial"/>
                <w:sz w:val="16"/>
                <w:szCs w:val="16"/>
              </w:rPr>
            </w:pPr>
            <w:r w:rsidRPr="004E3972">
              <w:rPr>
                <w:rFonts w:eastAsia="Arial" w:cs="Arial"/>
                <w:sz w:val="16"/>
                <w:szCs w:val="16"/>
              </w:rPr>
              <w:t xml:space="preserve"> </w:t>
            </w:r>
          </w:p>
        </w:tc>
        <w:tc>
          <w:tcPr>
            <w:tcW w:w="275" w:type="dxa"/>
            <w:tcBorders>
              <w:top w:val="nil"/>
              <w:left w:val="single" w:sz="8" w:space="0" w:color="auto"/>
              <w:bottom w:val="single" w:sz="8" w:space="0" w:color="auto"/>
              <w:right w:val="single" w:sz="8" w:space="0" w:color="auto"/>
            </w:tcBorders>
            <w:tcMar>
              <w:left w:w="108" w:type="dxa"/>
              <w:right w:w="108" w:type="dxa"/>
            </w:tcMar>
          </w:tcPr>
          <w:p w14:paraId="668FE4C3" w14:textId="77777777" w:rsidR="006F28D0" w:rsidRPr="004E3972" w:rsidRDefault="006F28D0" w:rsidP="002814B5">
            <w:pPr>
              <w:rPr>
                <w:rFonts w:eastAsia="Arial" w:cs="Arial"/>
                <w:sz w:val="16"/>
                <w:szCs w:val="16"/>
              </w:rPr>
            </w:pPr>
            <w:r w:rsidRPr="004E3972">
              <w:rPr>
                <w:rFonts w:eastAsia="Arial" w:cs="Arial"/>
                <w:sz w:val="16"/>
                <w:szCs w:val="16"/>
              </w:rPr>
              <w:t xml:space="preserve"> </w:t>
            </w:r>
          </w:p>
        </w:tc>
        <w:tc>
          <w:tcPr>
            <w:tcW w:w="330" w:type="dxa"/>
            <w:tcBorders>
              <w:top w:val="nil"/>
              <w:left w:val="single" w:sz="8" w:space="0" w:color="auto"/>
              <w:bottom w:val="single" w:sz="8" w:space="0" w:color="auto"/>
              <w:right w:val="single" w:sz="8" w:space="0" w:color="auto"/>
            </w:tcBorders>
            <w:tcMar>
              <w:left w:w="108" w:type="dxa"/>
              <w:right w:w="108" w:type="dxa"/>
            </w:tcMar>
          </w:tcPr>
          <w:p w14:paraId="3947F943" w14:textId="77777777" w:rsidR="006F28D0" w:rsidRPr="004E3972" w:rsidRDefault="006F28D0" w:rsidP="002814B5">
            <w:pPr>
              <w:rPr>
                <w:rFonts w:eastAsia="Arial" w:cs="Arial"/>
                <w:sz w:val="16"/>
                <w:szCs w:val="16"/>
              </w:rPr>
            </w:pPr>
            <w:r w:rsidRPr="004E3972">
              <w:rPr>
                <w:rFonts w:eastAsia="Arial" w:cs="Arial"/>
                <w:sz w:val="16"/>
                <w:szCs w:val="16"/>
              </w:rPr>
              <w:t xml:space="preserve"> </w:t>
            </w:r>
          </w:p>
        </w:tc>
        <w:tc>
          <w:tcPr>
            <w:tcW w:w="345" w:type="dxa"/>
            <w:tcBorders>
              <w:top w:val="nil"/>
              <w:left w:val="single" w:sz="8" w:space="0" w:color="auto"/>
              <w:bottom w:val="single" w:sz="8" w:space="0" w:color="auto"/>
              <w:right w:val="single" w:sz="8" w:space="0" w:color="auto"/>
            </w:tcBorders>
            <w:tcMar>
              <w:left w:w="108" w:type="dxa"/>
              <w:right w:w="108" w:type="dxa"/>
            </w:tcMar>
          </w:tcPr>
          <w:p w14:paraId="193252D0" w14:textId="77777777" w:rsidR="006F28D0" w:rsidRPr="004E3972" w:rsidRDefault="006F28D0" w:rsidP="002814B5">
            <w:pPr>
              <w:rPr>
                <w:rFonts w:eastAsia="Arial" w:cs="Arial"/>
                <w:sz w:val="16"/>
                <w:szCs w:val="16"/>
              </w:rPr>
            </w:pPr>
            <w:r w:rsidRPr="004E3972">
              <w:rPr>
                <w:rFonts w:eastAsia="Arial" w:cs="Arial"/>
                <w:sz w:val="16"/>
                <w:szCs w:val="16"/>
              </w:rPr>
              <w:t xml:space="preserve"> </w:t>
            </w:r>
          </w:p>
        </w:tc>
        <w:tc>
          <w:tcPr>
            <w:tcW w:w="345" w:type="dxa"/>
            <w:tcBorders>
              <w:top w:val="single" w:sz="8" w:space="0" w:color="auto"/>
              <w:left w:val="single" w:sz="8" w:space="0" w:color="auto"/>
              <w:bottom w:val="single" w:sz="8" w:space="0" w:color="auto"/>
              <w:right w:val="single" w:sz="8" w:space="0" w:color="auto"/>
            </w:tcBorders>
            <w:tcMar>
              <w:left w:w="108" w:type="dxa"/>
              <w:right w:w="108" w:type="dxa"/>
            </w:tcMar>
          </w:tcPr>
          <w:p w14:paraId="3A9FB660" w14:textId="77777777" w:rsidR="006F28D0" w:rsidRPr="004E3972" w:rsidRDefault="006F28D0" w:rsidP="002814B5">
            <w:pPr>
              <w:rPr>
                <w:rFonts w:eastAsia="Arial" w:cs="Arial"/>
                <w:sz w:val="16"/>
                <w:szCs w:val="16"/>
              </w:rPr>
            </w:pPr>
            <w:r w:rsidRPr="004E3972">
              <w:rPr>
                <w:rFonts w:eastAsia="Arial" w:cs="Arial"/>
                <w:sz w:val="16"/>
                <w:szCs w:val="16"/>
              </w:rPr>
              <w:t xml:space="preserve"> </w:t>
            </w:r>
          </w:p>
        </w:tc>
        <w:tc>
          <w:tcPr>
            <w:tcW w:w="270" w:type="dxa"/>
            <w:tcBorders>
              <w:top w:val="nil"/>
              <w:left w:val="single" w:sz="8" w:space="0" w:color="auto"/>
              <w:bottom w:val="single" w:sz="8" w:space="0" w:color="auto"/>
              <w:right w:val="single" w:sz="8" w:space="0" w:color="auto"/>
            </w:tcBorders>
            <w:tcMar>
              <w:left w:w="108" w:type="dxa"/>
              <w:right w:w="108" w:type="dxa"/>
            </w:tcMar>
          </w:tcPr>
          <w:p w14:paraId="1C245F4A" w14:textId="77777777" w:rsidR="006F28D0" w:rsidRPr="004E3972" w:rsidRDefault="006F28D0" w:rsidP="002814B5">
            <w:pPr>
              <w:rPr>
                <w:rFonts w:eastAsia="Arial" w:cs="Arial"/>
                <w:sz w:val="16"/>
                <w:szCs w:val="16"/>
              </w:rPr>
            </w:pPr>
            <w:r w:rsidRPr="004E3972">
              <w:rPr>
                <w:rFonts w:eastAsia="Arial" w:cs="Arial"/>
                <w:sz w:val="16"/>
                <w:szCs w:val="16"/>
              </w:rPr>
              <w:t xml:space="preserve"> </w:t>
            </w:r>
          </w:p>
        </w:tc>
        <w:tc>
          <w:tcPr>
            <w:tcW w:w="270" w:type="dxa"/>
            <w:tcBorders>
              <w:top w:val="nil"/>
              <w:left w:val="single" w:sz="8" w:space="0" w:color="auto"/>
              <w:bottom w:val="single" w:sz="8" w:space="0" w:color="auto"/>
              <w:right w:val="single" w:sz="8" w:space="0" w:color="auto"/>
            </w:tcBorders>
            <w:tcMar>
              <w:left w:w="108" w:type="dxa"/>
              <w:right w:w="108" w:type="dxa"/>
            </w:tcMar>
          </w:tcPr>
          <w:p w14:paraId="3A684844" w14:textId="77777777" w:rsidR="006F28D0" w:rsidRPr="004E3972" w:rsidRDefault="006F28D0" w:rsidP="002814B5">
            <w:pPr>
              <w:rPr>
                <w:rFonts w:eastAsia="Arial" w:cs="Arial"/>
                <w:sz w:val="16"/>
                <w:szCs w:val="16"/>
              </w:rPr>
            </w:pPr>
            <w:r w:rsidRPr="004E3972">
              <w:rPr>
                <w:rFonts w:eastAsia="Arial" w:cs="Arial"/>
                <w:sz w:val="16"/>
                <w:szCs w:val="16"/>
              </w:rPr>
              <w:t xml:space="preserve"> </w:t>
            </w:r>
          </w:p>
        </w:tc>
        <w:tc>
          <w:tcPr>
            <w:tcW w:w="270" w:type="dxa"/>
            <w:tcBorders>
              <w:top w:val="nil"/>
              <w:left w:val="single" w:sz="8" w:space="0" w:color="auto"/>
              <w:bottom w:val="single" w:sz="8" w:space="0" w:color="auto"/>
              <w:right w:val="single" w:sz="8" w:space="0" w:color="auto"/>
            </w:tcBorders>
            <w:tcMar>
              <w:left w:w="108" w:type="dxa"/>
              <w:right w:w="108" w:type="dxa"/>
            </w:tcMar>
          </w:tcPr>
          <w:p w14:paraId="4DA91CE3" w14:textId="77777777" w:rsidR="006F28D0" w:rsidRPr="004E3972" w:rsidRDefault="006F28D0" w:rsidP="002814B5">
            <w:pPr>
              <w:rPr>
                <w:rFonts w:eastAsia="Arial" w:cs="Arial"/>
                <w:sz w:val="16"/>
                <w:szCs w:val="16"/>
              </w:rPr>
            </w:pPr>
            <w:r w:rsidRPr="004E3972">
              <w:rPr>
                <w:rFonts w:eastAsia="Arial" w:cs="Arial"/>
                <w:sz w:val="16"/>
                <w:szCs w:val="16"/>
              </w:rPr>
              <w:t xml:space="preserve"> </w:t>
            </w:r>
          </w:p>
        </w:tc>
        <w:tc>
          <w:tcPr>
            <w:tcW w:w="270" w:type="dxa"/>
            <w:tcBorders>
              <w:top w:val="single" w:sz="8" w:space="0" w:color="auto"/>
              <w:left w:val="single" w:sz="8" w:space="0" w:color="auto"/>
              <w:bottom w:val="single" w:sz="8" w:space="0" w:color="auto"/>
              <w:right w:val="single" w:sz="8" w:space="0" w:color="auto"/>
            </w:tcBorders>
            <w:tcMar>
              <w:left w:w="108" w:type="dxa"/>
              <w:right w:w="108" w:type="dxa"/>
            </w:tcMar>
          </w:tcPr>
          <w:p w14:paraId="6BC6158A" w14:textId="77777777" w:rsidR="006F28D0" w:rsidRPr="004E3972" w:rsidRDefault="006F28D0" w:rsidP="002814B5">
            <w:pPr>
              <w:rPr>
                <w:rFonts w:eastAsia="Arial" w:cs="Arial"/>
                <w:sz w:val="16"/>
                <w:szCs w:val="16"/>
              </w:rPr>
            </w:pPr>
            <w:r w:rsidRPr="004E3972">
              <w:rPr>
                <w:rFonts w:eastAsia="Arial" w:cs="Arial"/>
                <w:sz w:val="16"/>
                <w:szCs w:val="16"/>
              </w:rPr>
              <w:t xml:space="preserve"> </w:t>
            </w:r>
          </w:p>
        </w:tc>
        <w:tc>
          <w:tcPr>
            <w:tcW w:w="270" w:type="dxa"/>
            <w:tcBorders>
              <w:top w:val="nil"/>
              <w:left w:val="single" w:sz="8" w:space="0" w:color="auto"/>
              <w:bottom w:val="single" w:sz="8" w:space="0" w:color="auto"/>
              <w:right w:val="single" w:sz="8" w:space="0" w:color="auto"/>
            </w:tcBorders>
            <w:tcMar>
              <w:left w:w="108" w:type="dxa"/>
              <w:right w:w="108" w:type="dxa"/>
            </w:tcMar>
          </w:tcPr>
          <w:p w14:paraId="2935509C" w14:textId="77777777" w:rsidR="006F28D0" w:rsidRPr="004E3972" w:rsidRDefault="006F28D0" w:rsidP="002814B5">
            <w:pPr>
              <w:rPr>
                <w:rFonts w:eastAsia="Arial" w:cs="Arial"/>
                <w:sz w:val="16"/>
                <w:szCs w:val="16"/>
              </w:rPr>
            </w:pPr>
            <w:r w:rsidRPr="004E3972">
              <w:rPr>
                <w:rFonts w:eastAsia="Arial" w:cs="Arial"/>
                <w:sz w:val="16"/>
                <w:szCs w:val="16"/>
              </w:rPr>
              <w:t xml:space="preserve"> </w:t>
            </w:r>
          </w:p>
        </w:tc>
        <w:tc>
          <w:tcPr>
            <w:tcW w:w="270" w:type="dxa"/>
            <w:tcBorders>
              <w:top w:val="nil"/>
              <w:left w:val="single" w:sz="8" w:space="0" w:color="auto"/>
              <w:bottom w:val="single" w:sz="8" w:space="0" w:color="auto"/>
              <w:right w:val="single" w:sz="8" w:space="0" w:color="auto"/>
            </w:tcBorders>
            <w:tcMar>
              <w:left w:w="108" w:type="dxa"/>
              <w:right w:w="108" w:type="dxa"/>
            </w:tcMar>
          </w:tcPr>
          <w:p w14:paraId="7D6245B6" w14:textId="77777777" w:rsidR="006F28D0" w:rsidRPr="004E3972" w:rsidRDefault="006F28D0" w:rsidP="002814B5">
            <w:pPr>
              <w:rPr>
                <w:rFonts w:eastAsia="Arial" w:cs="Arial"/>
                <w:sz w:val="16"/>
                <w:szCs w:val="16"/>
              </w:rPr>
            </w:pPr>
            <w:r w:rsidRPr="004E3972">
              <w:rPr>
                <w:rFonts w:eastAsia="Arial" w:cs="Arial"/>
                <w:sz w:val="16"/>
                <w:szCs w:val="16"/>
              </w:rPr>
              <w:t xml:space="preserve"> </w:t>
            </w:r>
          </w:p>
        </w:tc>
        <w:tc>
          <w:tcPr>
            <w:tcW w:w="270" w:type="dxa"/>
            <w:tcBorders>
              <w:top w:val="nil"/>
              <w:left w:val="single" w:sz="8" w:space="0" w:color="auto"/>
              <w:bottom w:val="single" w:sz="8" w:space="0" w:color="auto"/>
              <w:right w:val="single" w:sz="8" w:space="0" w:color="auto"/>
            </w:tcBorders>
            <w:tcMar>
              <w:left w:w="108" w:type="dxa"/>
              <w:right w:w="108" w:type="dxa"/>
            </w:tcMar>
          </w:tcPr>
          <w:p w14:paraId="3E195D8A" w14:textId="77777777" w:rsidR="006F28D0" w:rsidRPr="004E3972" w:rsidRDefault="006F28D0" w:rsidP="002814B5">
            <w:pPr>
              <w:rPr>
                <w:rFonts w:eastAsia="Arial" w:cs="Arial"/>
                <w:sz w:val="16"/>
                <w:szCs w:val="16"/>
              </w:rPr>
            </w:pPr>
            <w:r w:rsidRPr="004E3972">
              <w:rPr>
                <w:rFonts w:eastAsia="Arial" w:cs="Arial"/>
                <w:sz w:val="16"/>
                <w:szCs w:val="16"/>
              </w:rPr>
              <w:t xml:space="preserve"> </w:t>
            </w:r>
          </w:p>
        </w:tc>
        <w:tc>
          <w:tcPr>
            <w:tcW w:w="270" w:type="dxa"/>
            <w:tcBorders>
              <w:top w:val="single" w:sz="8" w:space="0" w:color="auto"/>
              <w:left w:val="single" w:sz="8" w:space="0" w:color="auto"/>
              <w:bottom w:val="single" w:sz="8" w:space="0" w:color="auto"/>
              <w:right w:val="single" w:sz="8" w:space="0" w:color="auto"/>
            </w:tcBorders>
            <w:tcMar>
              <w:left w:w="108" w:type="dxa"/>
              <w:right w:w="108" w:type="dxa"/>
            </w:tcMar>
          </w:tcPr>
          <w:p w14:paraId="6E264BE0" w14:textId="77777777" w:rsidR="006F28D0" w:rsidRPr="004E3972" w:rsidRDefault="006F28D0" w:rsidP="002814B5">
            <w:pPr>
              <w:rPr>
                <w:rFonts w:eastAsia="Arial" w:cs="Arial"/>
                <w:sz w:val="16"/>
                <w:szCs w:val="16"/>
              </w:rPr>
            </w:pPr>
            <w:r w:rsidRPr="004E3972">
              <w:rPr>
                <w:rFonts w:eastAsia="Arial" w:cs="Arial"/>
                <w:sz w:val="16"/>
                <w:szCs w:val="16"/>
              </w:rPr>
              <w:t xml:space="preserve"> </w:t>
            </w:r>
          </w:p>
        </w:tc>
        <w:tc>
          <w:tcPr>
            <w:tcW w:w="270" w:type="dxa"/>
            <w:tcBorders>
              <w:top w:val="nil"/>
              <w:left w:val="single" w:sz="8" w:space="0" w:color="auto"/>
              <w:bottom w:val="single" w:sz="8" w:space="0" w:color="auto"/>
              <w:right w:val="single" w:sz="8" w:space="0" w:color="auto"/>
            </w:tcBorders>
            <w:tcMar>
              <w:left w:w="108" w:type="dxa"/>
              <w:right w:w="108" w:type="dxa"/>
            </w:tcMar>
          </w:tcPr>
          <w:p w14:paraId="4E39BAEC" w14:textId="77777777" w:rsidR="006F28D0" w:rsidRPr="004E3972" w:rsidRDefault="006F28D0" w:rsidP="002814B5">
            <w:pPr>
              <w:rPr>
                <w:rFonts w:eastAsia="Arial" w:cs="Arial"/>
                <w:sz w:val="16"/>
                <w:szCs w:val="16"/>
              </w:rPr>
            </w:pPr>
            <w:r w:rsidRPr="004E3972">
              <w:rPr>
                <w:rFonts w:eastAsia="Arial" w:cs="Arial"/>
                <w:sz w:val="16"/>
                <w:szCs w:val="16"/>
              </w:rPr>
              <w:t xml:space="preserve"> </w:t>
            </w:r>
          </w:p>
        </w:tc>
        <w:tc>
          <w:tcPr>
            <w:tcW w:w="270" w:type="dxa"/>
            <w:tcBorders>
              <w:top w:val="nil"/>
              <w:left w:val="single" w:sz="8" w:space="0" w:color="auto"/>
              <w:bottom w:val="single" w:sz="8" w:space="0" w:color="auto"/>
              <w:right w:val="single" w:sz="8" w:space="0" w:color="auto"/>
            </w:tcBorders>
            <w:tcMar>
              <w:left w:w="108" w:type="dxa"/>
              <w:right w:w="108" w:type="dxa"/>
            </w:tcMar>
          </w:tcPr>
          <w:p w14:paraId="17C4D4F7" w14:textId="77777777" w:rsidR="006F28D0" w:rsidRPr="004E3972" w:rsidRDefault="006F28D0" w:rsidP="002814B5">
            <w:pPr>
              <w:rPr>
                <w:rFonts w:eastAsia="Arial" w:cs="Arial"/>
                <w:sz w:val="16"/>
                <w:szCs w:val="16"/>
              </w:rPr>
            </w:pPr>
            <w:r w:rsidRPr="004E3972">
              <w:rPr>
                <w:rFonts w:eastAsia="Arial" w:cs="Arial"/>
                <w:sz w:val="16"/>
                <w:szCs w:val="16"/>
              </w:rPr>
              <w:t xml:space="preserve"> </w:t>
            </w:r>
          </w:p>
        </w:tc>
        <w:tc>
          <w:tcPr>
            <w:tcW w:w="236" w:type="dxa"/>
            <w:tcBorders>
              <w:top w:val="nil"/>
              <w:left w:val="single" w:sz="8" w:space="0" w:color="auto"/>
              <w:bottom w:val="single" w:sz="8" w:space="0" w:color="auto"/>
              <w:right w:val="single" w:sz="8" w:space="0" w:color="auto"/>
            </w:tcBorders>
            <w:tcMar>
              <w:left w:w="108" w:type="dxa"/>
              <w:right w:w="108" w:type="dxa"/>
            </w:tcMar>
          </w:tcPr>
          <w:p w14:paraId="752ACA6A" w14:textId="77777777" w:rsidR="006F28D0" w:rsidRPr="004E3972" w:rsidRDefault="006F28D0" w:rsidP="002814B5">
            <w:pPr>
              <w:rPr>
                <w:rFonts w:eastAsia="Arial" w:cs="Arial"/>
                <w:sz w:val="16"/>
                <w:szCs w:val="16"/>
              </w:rPr>
            </w:pPr>
            <w:r w:rsidRPr="004E3972">
              <w:rPr>
                <w:rFonts w:eastAsia="Arial" w:cs="Arial"/>
                <w:sz w:val="16"/>
                <w:szCs w:val="16"/>
              </w:rPr>
              <w:t xml:space="preserve"> </w:t>
            </w:r>
          </w:p>
        </w:tc>
        <w:tc>
          <w:tcPr>
            <w:tcW w:w="345" w:type="dxa"/>
            <w:tcBorders>
              <w:top w:val="single" w:sz="8" w:space="0" w:color="auto"/>
              <w:left w:val="single" w:sz="8" w:space="0" w:color="auto"/>
              <w:bottom w:val="single" w:sz="8" w:space="0" w:color="auto"/>
              <w:right w:val="single" w:sz="8" w:space="0" w:color="auto"/>
            </w:tcBorders>
            <w:tcMar>
              <w:left w:w="108" w:type="dxa"/>
              <w:right w:w="108" w:type="dxa"/>
            </w:tcMar>
          </w:tcPr>
          <w:p w14:paraId="05A437AD" w14:textId="77777777" w:rsidR="006F28D0" w:rsidRPr="004E3972" w:rsidRDefault="006F28D0" w:rsidP="002814B5">
            <w:pPr>
              <w:rPr>
                <w:rFonts w:eastAsia="Arial" w:cs="Arial"/>
                <w:sz w:val="16"/>
                <w:szCs w:val="16"/>
              </w:rPr>
            </w:pPr>
            <w:r w:rsidRPr="004E3972">
              <w:rPr>
                <w:rFonts w:eastAsia="Arial" w:cs="Arial"/>
                <w:sz w:val="16"/>
                <w:szCs w:val="16"/>
              </w:rPr>
              <w:t xml:space="preserve"> </w:t>
            </w:r>
          </w:p>
        </w:tc>
        <w:tc>
          <w:tcPr>
            <w:tcW w:w="270" w:type="dxa"/>
            <w:tcBorders>
              <w:top w:val="nil"/>
              <w:left w:val="single" w:sz="8" w:space="0" w:color="auto"/>
              <w:bottom w:val="single" w:sz="8" w:space="0" w:color="auto"/>
              <w:right w:val="single" w:sz="8" w:space="0" w:color="auto"/>
            </w:tcBorders>
            <w:tcMar>
              <w:left w:w="108" w:type="dxa"/>
              <w:right w:w="108" w:type="dxa"/>
            </w:tcMar>
          </w:tcPr>
          <w:p w14:paraId="07F8A25F" w14:textId="77777777" w:rsidR="006F28D0" w:rsidRPr="004E3972" w:rsidRDefault="006F28D0" w:rsidP="002814B5">
            <w:pPr>
              <w:rPr>
                <w:rFonts w:eastAsia="Arial" w:cs="Arial"/>
                <w:sz w:val="16"/>
                <w:szCs w:val="16"/>
              </w:rPr>
            </w:pPr>
            <w:r w:rsidRPr="004E3972">
              <w:rPr>
                <w:rFonts w:eastAsia="Arial" w:cs="Arial"/>
                <w:sz w:val="16"/>
                <w:szCs w:val="16"/>
              </w:rPr>
              <w:t xml:space="preserve"> </w:t>
            </w:r>
          </w:p>
        </w:tc>
        <w:tc>
          <w:tcPr>
            <w:tcW w:w="270" w:type="dxa"/>
            <w:tcBorders>
              <w:top w:val="nil"/>
              <w:left w:val="single" w:sz="8" w:space="0" w:color="auto"/>
              <w:bottom w:val="single" w:sz="8" w:space="0" w:color="auto"/>
              <w:right w:val="single" w:sz="8" w:space="0" w:color="auto"/>
            </w:tcBorders>
            <w:tcMar>
              <w:left w:w="108" w:type="dxa"/>
              <w:right w:w="108" w:type="dxa"/>
            </w:tcMar>
          </w:tcPr>
          <w:p w14:paraId="6879C4AA" w14:textId="77777777" w:rsidR="006F28D0" w:rsidRPr="004E3972" w:rsidRDefault="006F28D0" w:rsidP="002814B5">
            <w:pPr>
              <w:rPr>
                <w:rFonts w:eastAsia="Arial" w:cs="Arial"/>
                <w:sz w:val="16"/>
                <w:szCs w:val="16"/>
              </w:rPr>
            </w:pPr>
            <w:r w:rsidRPr="004E3972">
              <w:rPr>
                <w:rFonts w:eastAsia="Arial" w:cs="Arial"/>
                <w:sz w:val="16"/>
                <w:szCs w:val="16"/>
              </w:rPr>
              <w:t xml:space="preserve"> </w:t>
            </w:r>
          </w:p>
        </w:tc>
        <w:tc>
          <w:tcPr>
            <w:tcW w:w="270" w:type="dxa"/>
            <w:tcBorders>
              <w:top w:val="nil"/>
              <w:left w:val="single" w:sz="8" w:space="0" w:color="auto"/>
              <w:bottom w:val="single" w:sz="8" w:space="0" w:color="auto"/>
              <w:right w:val="single" w:sz="8" w:space="0" w:color="auto"/>
            </w:tcBorders>
            <w:tcMar>
              <w:left w:w="108" w:type="dxa"/>
              <w:right w:w="108" w:type="dxa"/>
            </w:tcMar>
          </w:tcPr>
          <w:p w14:paraId="227AA9C4" w14:textId="77777777" w:rsidR="006F28D0" w:rsidRPr="004E3972" w:rsidRDefault="006F28D0" w:rsidP="002814B5">
            <w:pPr>
              <w:rPr>
                <w:rFonts w:eastAsia="Arial" w:cs="Arial"/>
                <w:sz w:val="16"/>
                <w:szCs w:val="16"/>
              </w:rPr>
            </w:pPr>
            <w:r w:rsidRPr="004E3972">
              <w:rPr>
                <w:rFonts w:eastAsia="Arial" w:cs="Arial"/>
                <w:sz w:val="16"/>
                <w:szCs w:val="16"/>
              </w:rPr>
              <w:t xml:space="preserve"> </w:t>
            </w:r>
          </w:p>
        </w:tc>
      </w:tr>
      <w:tr w:rsidR="006F28D0" w:rsidRPr="004E3972" w14:paraId="0E9B213E" w14:textId="77777777" w:rsidTr="002814B5">
        <w:trPr>
          <w:trHeight w:val="285"/>
        </w:trPr>
        <w:tc>
          <w:tcPr>
            <w:tcW w:w="3850" w:type="dxa"/>
            <w:tcBorders>
              <w:top w:val="single" w:sz="8" w:space="0" w:color="auto"/>
              <w:left w:val="single" w:sz="8" w:space="0" w:color="auto"/>
              <w:bottom w:val="single" w:sz="8" w:space="0" w:color="auto"/>
              <w:right w:val="single" w:sz="8" w:space="0" w:color="auto"/>
            </w:tcBorders>
            <w:tcMar>
              <w:left w:w="108" w:type="dxa"/>
              <w:right w:w="108" w:type="dxa"/>
            </w:tcMar>
          </w:tcPr>
          <w:p w14:paraId="73B89724" w14:textId="77777777" w:rsidR="006F28D0" w:rsidRPr="004E3972" w:rsidRDefault="006F28D0" w:rsidP="002814B5">
            <w:pPr>
              <w:rPr>
                <w:rFonts w:eastAsia="Arial" w:cs="Arial"/>
                <w:sz w:val="16"/>
                <w:szCs w:val="16"/>
              </w:rPr>
            </w:pPr>
            <w:r w:rsidRPr="004E3972">
              <w:rPr>
                <w:rFonts w:eastAsia="Arial" w:cs="Arial"/>
                <w:sz w:val="16"/>
                <w:szCs w:val="16"/>
              </w:rPr>
              <w:t>IRB approval, data use agreements</w:t>
            </w:r>
          </w:p>
        </w:tc>
        <w:tc>
          <w:tcPr>
            <w:tcW w:w="540" w:type="dxa"/>
            <w:tcBorders>
              <w:top w:val="single" w:sz="8" w:space="0" w:color="auto"/>
              <w:left w:val="single" w:sz="8" w:space="0" w:color="auto"/>
              <w:bottom w:val="single" w:sz="8" w:space="0" w:color="auto"/>
              <w:right w:val="single" w:sz="8" w:space="0" w:color="auto"/>
            </w:tcBorders>
            <w:tcMar>
              <w:left w:w="108" w:type="dxa"/>
              <w:right w:w="108" w:type="dxa"/>
            </w:tcMar>
          </w:tcPr>
          <w:p w14:paraId="0B8B460E" w14:textId="77777777" w:rsidR="006F28D0" w:rsidRPr="004E3972" w:rsidRDefault="006F28D0" w:rsidP="002814B5">
            <w:pPr>
              <w:rPr>
                <w:rFonts w:eastAsia="Arial" w:cs="Arial"/>
                <w:sz w:val="16"/>
                <w:szCs w:val="16"/>
              </w:rPr>
            </w:pPr>
            <w:r w:rsidRPr="004E3972">
              <w:rPr>
                <w:rFonts w:eastAsia="Arial" w:cs="Arial"/>
                <w:sz w:val="16"/>
                <w:szCs w:val="16"/>
              </w:rPr>
              <w:t xml:space="preserve"> </w:t>
            </w:r>
          </w:p>
        </w:tc>
        <w:tc>
          <w:tcPr>
            <w:tcW w:w="360" w:type="dxa"/>
            <w:tcBorders>
              <w:top w:val="single" w:sz="8" w:space="0" w:color="auto"/>
              <w:left w:val="single" w:sz="8" w:space="0" w:color="auto"/>
              <w:bottom w:val="single" w:sz="8" w:space="0" w:color="auto"/>
              <w:right w:val="single" w:sz="8" w:space="0" w:color="auto"/>
            </w:tcBorders>
            <w:shd w:val="clear" w:color="auto" w:fill="ACB9CA"/>
            <w:tcMar>
              <w:left w:w="108" w:type="dxa"/>
              <w:right w:w="108" w:type="dxa"/>
            </w:tcMar>
          </w:tcPr>
          <w:p w14:paraId="790B31DE" w14:textId="77777777" w:rsidR="006F28D0" w:rsidRPr="004E3972" w:rsidRDefault="006F28D0" w:rsidP="002814B5">
            <w:pPr>
              <w:rPr>
                <w:rFonts w:eastAsia="Arial" w:cs="Arial"/>
                <w:sz w:val="16"/>
                <w:szCs w:val="16"/>
              </w:rPr>
            </w:pPr>
            <w:r w:rsidRPr="004E3972">
              <w:rPr>
                <w:rFonts w:eastAsia="Arial" w:cs="Arial"/>
                <w:sz w:val="16"/>
                <w:szCs w:val="16"/>
              </w:rPr>
              <w:t xml:space="preserve"> </w:t>
            </w:r>
          </w:p>
        </w:tc>
        <w:tc>
          <w:tcPr>
            <w:tcW w:w="275" w:type="dxa"/>
            <w:tcBorders>
              <w:top w:val="single" w:sz="8" w:space="0" w:color="auto"/>
              <w:left w:val="single" w:sz="8" w:space="0" w:color="auto"/>
              <w:bottom w:val="single" w:sz="8" w:space="0" w:color="auto"/>
              <w:right w:val="single" w:sz="8" w:space="0" w:color="auto"/>
            </w:tcBorders>
            <w:shd w:val="clear" w:color="auto" w:fill="ACB9CA"/>
            <w:tcMar>
              <w:left w:w="108" w:type="dxa"/>
              <w:right w:w="108" w:type="dxa"/>
            </w:tcMar>
          </w:tcPr>
          <w:p w14:paraId="3D8506FD" w14:textId="77777777" w:rsidR="006F28D0" w:rsidRPr="004E3972" w:rsidRDefault="006F28D0" w:rsidP="002814B5">
            <w:pPr>
              <w:rPr>
                <w:rFonts w:eastAsia="Arial" w:cs="Arial"/>
                <w:sz w:val="16"/>
                <w:szCs w:val="16"/>
              </w:rPr>
            </w:pPr>
            <w:r w:rsidRPr="004E3972">
              <w:rPr>
                <w:rFonts w:eastAsia="Arial" w:cs="Arial"/>
                <w:sz w:val="16"/>
                <w:szCs w:val="16"/>
              </w:rPr>
              <w:t xml:space="preserve"> </w:t>
            </w:r>
          </w:p>
        </w:tc>
        <w:tc>
          <w:tcPr>
            <w:tcW w:w="330" w:type="dxa"/>
            <w:tcBorders>
              <w:top w:val="single" w:sz="8" w:space="0" w:color="auto"/>
              <w:left w:val="single" w:sz="8" w:space="0" w:color="auto"/>
              <w:bottom w:val="single" w:sz="8" w:space="0" w:color="auto"/>
              <w:right w:val="single" w:sz="8" w:space="0" w:color="auto"/>
            </w:tcBorders>
            <w:tcMar>
              <w:left w:w="108" w:type="dxa"/>
              <w:right w:w="108" w:type="dxa"/>
            </w:tcMar>
          </w:tcPr>
          <w:p w14:paraId="3369DCC5" w14:textId="77777777" w:rsidR="006F28D0" w:rsidRPr="004E3972" w:rsidRDefault="006F28D0" w:rsidP="002814B5">
            <w:pPr>
              <w:rPr>
                <w:rFonts w:eastAsia="Arial" w:cs="Arial"/>
                <w:sz w:val="16"/>
                <w:szCs w:val="16"/>
              </w:rPr>
            </w:pPr>
            <w:r w:rsidRPr="004E3972">
              <w:rPr>
                <w:rFonts w:eastAsia="Arial" w:cs="Arial"/>
                <w:sz w:val="16"/>
                <w:szCs w:val="16"/>
              </w:rPr>
              <w:t xml:space="preserve"> </w:t>
            </w:r>
          </w:p>
        </w:tc>
        <w:tc>
          <w:tcPr>
            <w:tcW w:w="345" w:type="dxa"/>
            <w:tcBorders>
              <w:top w:val="single" w:sz="8" w:space="0" w:color="auto"/>
              <w:left w:val="single" w:sz="8" w:space="0" w:color="auto"/>
              <w:bottom w:val="single" w:sz="8" w:space="0" w:color="auto"/>
              <w:right w:val="single" w:sz="8" w:space="0" w:color="auto"/>
            </w:tcBorders>
            <w:tcMar>
              <w:left w:w="108" w:type="dxa"/>
              <w:right w:w="108" w:type="dxa"/>
            </w:tcMar>
          </w:tcPr>
          <w:p w14:paraId="7F4748A1" w14:textId="77777777" w:rsidR="006F28D0" w:rsidRPr="004E3972" w:rsidRDefault="006F28D0" w:rsidP="002814B5">
            <w:pPr>
              <w:rPr>
                <w:rFonts w:eastAsia="Arial" w:cs="Arial"/>
                <w:sz w:val="16"/>
                <w:szCs w:val="16"/>
              </w:rPr>
            </w:pPr>
            <w:r w:rsidRPr="004E3972">
              <w:rPr>
                <w:rFonts w:eastAsia="Arial" w:cs="Arial"/>
                <w:sz w:val="16"/>
                <w:szCs w:val="16"/>
              </w:rPr>
              <w:t xml:space="preserve"> </w:t>
            </w:r>
          </w:p>
        </w:tc>
        <w:tc>
          <w:tcPr>
            <w:tcW w:w="345" w:type="dxa"/>
            <w:tcBorders>
              <w:top w:val="single" w:sz="8" w:space="0" w:color="auto"/>
              <w:left w:val="single" w:sz="8" w:space="0" w:color="auto"/>
              <w:bottom w:val="single" w:sz="8" w:space="0" w:color="auto"/>
              <w:right w:val="single" w:sz="8" w:space="0" w:color="auto"/>
            </w:tcBorders>
            <w:tcMar>
              <w:left w:w="108" w:type="dxa"/>
              <w:right w:w="108" w:type="dxa"/>
            </w:tcMar>
          </w:tcPr>
          <w:p w14:paraId="6CBA4B3C" w14:textId="77777777" w:rsidR="006F28D0" w:rsidRPr="004E3972" w:rsidRDefault="006F28D0" w:rsidP="002814B5">
            <w:pPr>
              <w:rPr>
                <w:rFonts w:eastAsia="Arial" w:cs="Arial"/>
                <w:sz w:val="16"/>
                <w:szCs w:val="16"/>
              </w:rPr>
            </w:pPr>
            <w:r w:rsidRPr="004E3972">
              <w:rPr>
                <w:rFonts w:eastAsia="Arial" w:cs="Arial"/>
                <w:sz w:val="16"/>
                <w:szCs w:val="16"/>
              </w:rPr>
              <w:t xml:space="preserve"> </w:t>
            </w:r>
          </w:p>
        </w:tc>
        <w:tc>
          <w:tcPr>
            <w:tcW w:w="270" w:type="dxa"/>
            <w:tcBorders>
              <w:top w:val="single" w:sz="8" w:space="0" w:color="auto"/>
              <w:left w:val="single" w:sz="8" w:space="0" w:color="auto"/>
              <w:bottom w:val="single" w:sz="8" w:space="0" w:color="auto"/>
              <w:right w:val="single" w:sz="8" w:space="0" w:color="auto"/>
            </w:tcBorders>
            <w:tcMar>
              <w:left w:w="108" w:type="dxa"/>
              <w:right w:w="108" w:type="dxa"/>
            </w:tcMar>
          </w:tcPr>
          <w:p w14:paraId="41E53BA7" w14:textId="77777777" w:rsidR="006F28D0" w:rsidRPr="004E3972" w:rsidRDefault="006F28D0" w:rsidP="002814B5">
            <w:pPr>
              <w:rPr>
                <w:rFonts w:eastAsia="Arial" w:cs="Arial"/>
                <w:sz w:val="16"/>
                <w:szCs w:val="16"/>
              </w:rPr>
            </w:pPr>
            <w:r w:rsidRPr="004E3972">
              <w:rPr>
                <w:rFonts w:eastAsia="Arial" w:cs="Arial"/>
                <w:sz w:val="16"/>
                <w:szCs w:val="16"/>
              </w:rPr>
              <w:t xml:space="preserve"> </w:t>
            </w:r>
          </w:p>
        </w:tc>
        <w:tc>
          <w:tcPr>
            <w:tcW w:w="270" w:type="dxa"/>
            <w:tcBorders>
              <w:top w:val="single" w:sz="8" w:space="0" w:color="auto"/>
              <w:left w:val="single" w:sz="8" w:space="0" w:color="auto"/>
              <w:bottom w:val="single" w:sz="8" w:space="0" w:color="auto"/>
              <w:right w:val="single" w:sz="8" w:space="0" w:color="auto"/>
            </w:tcBorders>
            <w:tcMar>
              <w:left w:w="108" w:type="dxa"/>
              <w:right w:w="108" w:type="dxa"/>
            </w:tcMar>
          </w:tcPr>
          <w:p w14:paraId="122E3D14" w14:textId="77777777" w:rsidR="006F28D0" w:rsidRPr="004E3972" w:rsidRDefault="006F28D0" w:rsidP="002814B5">
            <w:pPr>
              <w:rPr>
                <w:rFonts w:eastAsia="Arial" w:cs="Arial"/>
                <w:sz w:val="16"/>
                <w:szCs w:val="16"/>
              </w:rPr>
            </w:pPr>
            <w:r w:rsidRPr="004E3972">
              <w:rPr>
                <w:rFonts w:eastAsia="Arial" w:cs="Arial"/>
                <w:sz w:val="16"/>
                <w:szCs w:val="16"/>
              </w:rPr>
              <w:t xml:space="preserve"> </w:t>
            </w:r>
          </w:p>
        </w:tc>
        <w:tc>
          <w:tcPr>
            <w:tcW w:w="270" w:type="dxa"/>
            <w:tcBorders>
              <w:top w:val="single" w:sz="8" w:space="0" w:color="auto"/>
              <w:left w:val="single" w:sz="8" w:space="0" w:color="auto"/>
              <w:bottom w:val="single" w:sz="8" w:space="0" w:color="auto"/>
              <w:right w:val="single" w:sz="8" w:space="0" w:color="auto"/>
            </w:tcBorders>
            <w:tcMar>
              <w:left w:w="108" w:type="dxa"/>
              <w:right w:w="108" w:type="dxa"/>
            </w:tcMar>
          </w:tcPr>
          <w:p w14:paraId="12E9DFB7" w14:textId="77777777" w:rsidR="006F28D0" w:rsidRPr="004E3972" w:rsidRDefault="006F28D0" w:rsidP="002814B5">
            <w:pPr>
              <w:rPr>
                <w:rFonts w:eastAsia="Arial" w:cs="Arial"/>
                <w:sz w:val="16"/>
                <w:szCs w:val="16"/>
              </w:rPr>
            </w:pPr>
            <w:r w:rsidRPr="004E3972">
              <w:rPr>
                <w:rFonts w:eastAsia="Arial" w:cs="Arial"/>
                <w:sz w:val="16"/>
                <w:szCs w:val="16"/>
              </w:rPr>
              <w:t xml:space="preserve"> </w:t>
            </w:r>
          </w:p>
        </w:tc>
        <w:tc>
          <w:tcPr>
            <w:tcW w:w="270" w:type="dxa"/>
            <w:tcBorders>
              <w:top w:val="single" w:sz="8" w:space="0" w:color="auto"/>
              <w:left w:val="single" w:sz="8" w:space="0" w:color="auto"/>
              <w:bottom w:val="single" w:sz="8" w:space="0" w:color="auto"/>
              <w:right w:val="single" w:sz="8" w:space="0" w:color="auto"/>
            </w:tcBorders>
            <w:tcMar>
              <w:left w:w="108" w:type="dxa"/>
              <w:right w:w="108" w:type="dxa"/>
            </w:tcMar>
          </w:tcPr>
          <w:p w14:paraId="313832D8" w14:textId="77777777" w:rsidR="006F28D0" w:rsidRPr="004E3972" w:rsidRDefault="006F28D0" w:rsidP="002814B5">
            <w:pPr>
              <w:rPr>
                <w:rFonts w:eastAsia="Arial" w:cs="Arial"/>
                <w:sz w:val="16"/>
                <w:szCs w:val="16"/>
              </w:rPr>
            </w:pPr>
            <w:r w:rsidRPr="004E3972">
              <w:rPr>
                <w:rFonts w:eastAsia="Arial" w:cs="Arial"/>
                <w:sz w:val="16"/>
                <w:szCs w:val="16"/>
              </w:rPr>
              <w:t xml:space="preserve"> </w:t>
            </w:r>
          </w:p>
        </w:tc>
        <w:tc>
          <w:tcPr>
            <w:tcW w:w="270" w:type="dxa"/>
            <w:tcBorders>
              <w:top w:val="single" w:sz="8" w:space="0" w:color="auto"/>
              <w:left w:val="single" w:sz="8" w:space="0" w:color="auto"/>
              <w:bottom w:val="single" w:sz="8" w:space="0" w:color="auto"/>
              <w:right w:val="single" w:sz="8" w:space="0" w:color="auto"/>
            </w:tcBorders>
            <w:tcMar>
              <w:left w:w="108" w:type="dxa"/>
              <w:right w:w="108" w:type="dxa"/>
            </w:tcMar>
          </w:tcPr>
          <w:p w14:paraId="54034742" w14:textId="77777777" w:rsidR="006F28D0" w:rsidRPr="004E3972" w:rsidRDefault="006F28D0" w:rsidP="002814B5">
            <w:pPr>
              <w:rPr>
                <w:rFonts w:eastAsia="Arial" w:cs="Arial"/>
                <w:sz w:val="16"/>
                <w:szCs w:val="16"/>
              </w:rPr>
            </w:pPr>
            <w:r w:rsidRPr="004E3972">
              <w:rPr>
                <w:rFonts w:eastAsia="Arial" w:cs="Arial"/>
                <w:sz w:val="16"/>
                <w:szCs w:val="16"/>
              </w:rPr>
              <w:t xml:space="preserve"> </w:t>
            </w:r>
          </w:p>
        </w:tc>
        <w:tc>
          <w:tcPr>
            <w:tcW w:w="270" w:type="dxa"/>
            <w:tcBorders>
              <w:top w:val="single" w:sz="8" w:space="0" w:color="auto"/>
              <w:left w:val="single" w:sz="8" w:space="0" w:color="auto"/>
              <w:bottom w:val="single" w:sz="8" w:space="0" w:color="auto"/>
              <w:right w:val="single" w:sz="8" w:space="0" w:color="auto"/>
            </w:tcBorders>
            <w:tcMar>
              <w:left w:w="108" w:type="dxa"/>
              <w:right w:w="108" w:type="dxa"/>
            </w:tcMar>
          </w:tcPr>
          <w:p w14:paraId="1CD1910F" w14:textId="77777777" w:rsidR="006F28D0" w:rsidRPr="004E3972" w:rsidRDefault="006F28D0" w:rsidP="002814B5">
            <w:pPr>
              <w:rPr>
                <w:rFonts w:eastAsia="Arial" w:cs="Arial"/>
                <w:sz w:val="16"/>
                <w:szCs w:val="16"/>
              </w:rPr>
            </w:pPr>
            <w:r w:rsidRPr="004E3972">
              <w:rPr>
                <w:rFonts w:eastAsia="Arial" w:cs="Arial"/>
                <w:sz w:val="16"/>
                <w:szCs w:val="16"/>
              </w:rPr>
              <w:t xml:space="preserve"> </w:t>
            </w:r>
          </w:p>
        </w:tc>
        <w:tc>
          <w:tcPr>
            <w:tcW w:w="270" w:type="dxa"/>
            <w:tcBorders>
              <w:top w:val="single" w:sz="8" w:space="0" w:color="auto"/>
              <w:left w:val="single" w:sz="8" w:space="0" w:color="auto"/>
              <w:bottom w:val="single" w:sz="8" w:space="0" w:color="auto"/>
              <w:right w:val="single" w:sz="8" w:space="0" w:color="auto"/>
            </w:tcBorders>
            <w:tcMar>
              <w:left w:w="108" w:type="dxa"/>
              <w:right w:w="108" w:type="dxa"/>
            </w:tcMar>
          </w:tcPr>
          <w:p w14:paraId="2EB6BD60" w14:textId="77777777" w:rsidR="006F28D0" w:rsidRPr="004E3972" w:rsidRDefault="006F28D0" w:rsidP="002814B5">
            <w:pPr>
              <w:rPr>
                <w:rFonts w:eastAsia="Arial" w:cs="Arial"/>
                <w:sz w:val="16"/>
                <w:szCs w:val="16"/>
              </w:rPr>
            </w:pPr>
            <w:r w:rsidRPr="004E3972">
              <w:rPr>
                <w:rFonts w:eastAsia="Arial" w:cs="Arial"/>
                <w:sz w:val="16"/>
                <w:szCs w:val="16"/>
              </w:rPr>
              <w:t xml:space="preserve"> </w:t>
            </w:r>
          </w:p>
        </w:tc>
        <w:tc>
          <w:tcPr>
            <w:tcW w:w="270" w:type="dxa"/>
            <w:tcBorders>
              <w:top w:val="single" w:sz="8" w:space="0" w:color="auto"/>
              <w:left w:val="single" w:sz="8" w:space="0" w:color="auto"/>
              <w:bottom w:val="single" w:sz="8" w:space="0" w:color="auto"/>
              <w:right w:val="single" w:sz="8" w:space="0" w:color="auto"/>
            </w:tcBorders>
            <w:tcMar>
              <w:left w:w="108" w:type="dxa"/>
              <w:right w:w="108" w:type="dxa"/>
            </w:tcMar>
          </w:tcPr>
          <w:p w14:paraId="338BC5F2" w14:textId="77777777" w:rsidR="006F28D0" w:rsidRPr="004E3972" w:rsidRDefault="006F28D0" w:rsidP="002814B5">
            <w:pPr>
              <w:rPr>
                <w:rFonts w:eastAsia="Arial" w:cs="Arial"/>
                <w:sz w:val="16"/>
                <w:szCs w:val="16"/>
              </w:rPr>
            </w:pPr>
            <w:r w:rsidRPr="004E3972">
              <w:rPr>
                <w:rFonts w:eastAsia="Arial" w:cs="Arial"/>
                <w:sz w:val="16"/>
                <w:szCs w:val="16"/>
              </w:rPr>
              <w:t xml:space="preserve"> </w:t>
            </w:r>
          </w:p>
        </w:tc>
        <w:tc>
          <w:tcPr>
            <w:tcW w:w="270" w:type="dxa"/>
            <w:tcBorders>
              <w:top w:val="single" w:sz="8" w:space="0" w:color="auto"/>
              <w:left w:val="single" w:sz="8" w:space="0" w:color="auto"/>
              <w:bottom w:val="single" w:sz="8" w:space="0" w:color="auto"/>
              <w:right w:val="single" w:sz="8" w:space="0" w:color="auto"/>
            </w:tcBorders>
            <w:tcMar>
              <w:left w:w="108" w:type="dxa"/>
              <w:right w:w="108" w:type="dxa"/>
            </w:tcMar>
          </w:tcPr>
          <w:p w14:paraId="1435A5FD" w14:textId="77777777" w:rsidR="006F28D0" w:rsidRPr="004E3972" w:rsidRDefault="006F28D0" w:rsidP="002814B5">
            <w:pPr>
              <w:rPr>
                <w:rFonts w:eastAsia="Arial" w:cs="Arial"/>
                <w:sz w:val="16"/>
                <w:szCs w:val="16"/>
              </w:rPr>
            </w:pPr>
            <w:r w:rsidRPr="004E3972">
              <w:rPr>
                <w:rFonts w:eastAsia="Arial" w:cs="Arial"/>
                <w:sz w:val="16"/>
                <w:szCs w:val="16"/>
              </w:rPr>
              <w:t xml:space="preserve"> </w:t>
            </w:r>
          </w:p>
        </w:tc>
        <w:tc>
          <w:tcPr>
            <w:tcW w:w="270" w:type="dxa"/>
            <w:tcBorders>
              <w:top w:val="single" w:sz="8" w:space="0" w:color="auto"/>
              <w:left w:val="single" w:sz="8" w:space="0" w:color="auto"/>
              <w:bottom w:val="single" w:sz="8" w:space="0" w:color="auto"/>
              <w:right w:val="single" w:sz="8" w:space="0" w:color="auto"/>
            </w:tcBorders>
            <w:tcMar>
              <w:left w:w="108" w:type="dxa"/>
              <w:right w:w="108" w:type="dxa"/>
            </w:tcMar>
          </w:tcPr>
          <w:p w14:paraId="692DA2EA" w14:textId="77777777" w:rsidR="006F28D0" w:rsidRPr="004E3972" w:rsidRDefault="006F28D0" w:rsidP="002814B5">
            <w:pPr>
              <w:rPr>
                <w:rFonts w:eastAsia="Arial" w:cs="Arial"/>
                <w:sz w:val="16"/>
                <w:szCs w:val="16"/>
              </w:rPr>
            </w:pPr>
            <w:r w:rsidRPr="004E3972">
              <w:rPr>
                <w:rFonts w:eastAsia="Arial" w:cs="Arial"/>
                <w:sz w:val="16"/>
                <w:szCs w:val="16"/>
              </w:rPr>
              <w:t xml:space="preserve"> </w:t>
            </w:r>
          </w:p>
        </w:tc>
        <w:tc>
          <w:tcPr>
            <w:tcW w:w="236" w:type="dxa"/>
            <w:tcBorders>
              <w:top w:val="single" w:sz="8" w:space="0" w:color="auto"/>
              <w:left w:val="single" w:sz="8" w:space="0" w:color="auto"/>
              <w:bottom w:val="single" w:sz="8" w:space="0" w:color="auto"/>
              <w:right w:val="single" w:sz="8" w:space="0" w:color="auto"/>
            </w:tcBorders>
            <w:tcMar>
              <w:left w:w="108" w:type="dxa"/>
              <w:right w:w="108" w:type="dxa"/>
            </w:tcMar>
          </w:tcPr>
          <w:p w14:paraId="16CFDA34" w14:textId="77777777" w:rsidR="006F28D0" w:rsidRPr="004E3972" w:rsidRDefault="006F28D0" w:rsidP="002814B5">
            <w:pPr>
              <w:rPr>
                <w:rFonts w:eastAsia="Arial" w:cs="Arial"/>
                <w:sz w:val="16"/>
                <w:szCs w:val="16"/>
              </w:rPr>
            </w:pPr>
            <w:r w:rsidRPr="004E3972">
              <w:rPr>
                <w:rFonts w:eastAsia="Arial" w:cs="Arial"/>
                <w:sz w:val="16"/>
                <w:szCs w:val="16"/>
              </w:rPr>
              <w:t xml:space="preserve"> </w:t>
            </w:r>
          </w:p>
        </w:tc>
        <w:tc>
          <w:tcPr>
            <w:tcW w:w="345" w:type="dxa"/>
            <w:tcBorders>
              <w:top w:val="single" w:sz="8" w:space="0" w:color="auto"/>
              <w:left w:val="single" w:sz="8" w:space="0" w:color="auto"/>
              <w:bottom w:val="single" w:sz="8" w:space="0" w:color="auto"/>
              <w:right w:val="single" w:sz="8" w:space="0" w:color="auto"/>
            </w:tcBorders>
            <w:tcMar>
              <w:left w:w="108" w:type="dxa"/>
              <w:right w:w="108" w:type="dxa"/>
            </w:tcMar>
          </w:tcPr>
          <w:p w14:paraId="3EF2C5A5" w14:textId="77777777" w:rsidR="006F28D0" w:rsidRPr="004E3972" w:rsidRDefault="006F28D0" w:rsidP="002814B5">
            <w:pPr>
              <w:rPr>
                <w:rFonts w:eastAsia="Arial" w:cs="Arial"/>
                <w:sz w:val="16"/>
                <w:szCs w:val="16"/>
              </w:rPr>
            </w:pPr>
            <w:r w:rsidRPr="004E3972">
              <w:rPr>
                <w:rFonts w:eastAsia="Arial" w:cs="Arial"/>
                <w:sz w:val="16"/>
                <w:szCs w:val="16"/>
              </w:rPr>
              <w:t xml:space="preserve"> </w:t>
            </w:r>
          </w:p>
        </w:tc>
        <w:tc>
          <w:tcPr>
            <w:tcW w:w="270" w:type="dxa"/>
            <w:tcBorders>
              <w:top w:val="single" w:sz="8" w:space="0" w:color="auto"/>
              <w:left w:val="single" w:sz="8" w:space="0" w:color="auto"/>
              <w:bottom w:val="single" w:sz="8" w:space="0" w:color="auto"/>
              <w:right w:val="single" w:sz="8" w:space="0" w:color="auto"/>
            </w:tcBorders>
            <w:tcMar>
              <w:left w:w="108" w:type="dxa"/>
              <w:right w:w="108" w:type="dxa"/>
            </w:tcMar>
          </w:tcPr>
          <w:p w14:paraId="02953319" w14:textId="77777777" w:rsidR="006F28D0" w:rsidRPr="004E3972" w:rsidRDefault="006F28D0" w:rsidP="002814B5">
            <w:pPr>
              <w:rPr>
                <w:rFonts w:eastAsia="Arial" w:cs="Arial"/>
                <w:sz w:val="16"/>
                <w:szCs w:val="16"/>
              </w:rPr>
            </w:pPr>
            <w:r w:rsidRPr="004E3972">
              <w:rPr>
                <w:rFonts w:eastAsia="Arial" w:cs="Arial"/>
                <w:sz w:val="16"/>
                <w:szCs w:val="16"/>
              </w:rPr>
              <w:t xml:space="preserve"> </w:t>
            </w:r>
          </w:p>
        </w:tc>
        <w:tc>
          <w:tcPr>
            <w:tcW w:w="270" w:type="dxa"/>
            <w:tcBorders>
              <w:top w:val="single" w:sz="8" w:space="0" w:color="auto"/>
              <w:left w:val="single" w:sz="8" w:space="0" w:color="auto"/>
              <w:bottom w:val="single" w:sz="8" w:space="0" w:color="auto"/>
              <w:right w:val="single" w:sz="8" w:space="0" w:color="auto"/>
            </w:tcBorders>
            <w:tcMar>
              <w:left w:w="108" w:type="dxa"/>
              <w:right w:w="108" w:type="dxa"/>
            </w:tcMar>
          </w:tcPr>
          <w:p w14:paraId="30D5E5A1" w14:textId="77777777" w:rsidR="006F28D0" w:rsidRPr="004E3972" w:rsidRDefault="006F28D0" w:rsidP="002814B5">
            <w:pPr>
              <w:rPr>
                <w:rFonts w:eastAsia="Arial" w:cs="Arial"/>
                <w:sz w:val="16"/>
                <w:szCs w:val="16"/>
              </w:rPr>
            </w:pPr>
            <w:r w:rsidRPr="004E3972">
              <w:rPr>
                <w:rFonts w:eastAsia="Arial" w:cs="Arial"/>
                <w:sz w:val="16"/>
                <w:szCs w:val="16"/>
              </w:rPr>
              <w:t xml:space="preserve"> </w:t>
            </w:r>
          </w:p>
        </w:tc>
        <w:tc>
          <w:tcPr>
            <w:tcW w:w="270" w:type="dxa"/>
            <w:tcBorders>
              <w:top w:val="single" w:sz="8" w:space="0" w:color="auto"/>
              <w:left w:val="single" w:sz="8" w:space="0" w:color="auto"/>
              <w:bottom w:val="single" w:sz="8" w:space="0" w:color="auto"/>
              <w:right w:val="single" w:sz="8" w:space="0" w:color="auto"/>
            </w:tcBorders>
            <w:tcMar>
              <w:left w:w="108" w:type="dxa"/>
              <w:right w:w="108" w:type="dxa"/>
            </w:tcMar>
          </w:tcPr>
          <w:p w14:paraId="18D71707" w14:textId="77777777" w:rsidR="006F28D0" w:rsidRPr="004E3972" w:rsidRDefault="006F28D0" w:rsidP="002814B5">
            <w:pPr>
              <w:rPr>
                <w:rFonts w:eastAsia="Arial" w:cs="Arial"/>
                <w:sz w:val="16"/>
                <w:szCs w:val="16"/>
              </w:rPr>
            </w:pPr>
            <w:r w:rsidRPr="004E3972">
              <w:rPr>
                <w:rFonts w:eastAsia="Arial" w:cs="Arial"/>
                <w:sz w:val="16"/>
                <w:szCs w:val="16"/>
              </w:rPr>
              <w:t xml:space="preserve"> </w:t>
            </w:r>
          </w:p>
        </w:tc>
      </w:tr>
      <w:tr w:rsidR="006F28D0" w:rsidRPr="004E3972" w14:paraId="72C90094" w14:textId="77777777" w:rsidTr="002814B5">
        <w:trPr>
          <w:trHeight w:val="300"/>
        </w:trPr>
        <w:tc>
          <w:tcPr>
            <w:tcW w:w="3850" w:type="dxa"/>
            <w:tcBorders>
              <w:top w:val="single" w:sz="8" w:space="0" w:color="auto"/>
              <w:left w:val="single" w:sz="8" w:space="0" w:color="auto"/>
              <w:bottom w:val="single" w:sz="8" w:space="0" w:color="auto"/>
              <w:right w:val="single" w:sz="8" w:space="0" w:color="auto"/>
            </w:tcBorders>
            <w:tcMar>
              <w:left w:w="108" w:type="dxa"/>
              <w:right w:w="108" w:type="dxa"/>
            </w:tcMar>
          </w:tcPr>
          <w:p w14:paraId="7056F5C0" w14:textId="77777777" w:rsidR="006F28D0" w:rsidRPr="004E3972" w:rsidRDefault="006F28D0" w:rsidP="002814B5">
            <w:pPr>
              <w:rPr>
                <w:rFonts w:eastAsia="Arial" w:cs="Arial"/>
                <w:sz w:val="16"/>
                <w:szCs w:val="16"/>
              </w:rPr>
            </w:pPr>
            <w:r w:rsidRPr="004E3972">
              <w:rPr>
                <w:rFonts w:eastAsia="Arial" w:cs="Arial"/>
                <w:sz w:val="16"/>
                <w:szCs w:val="16"/>
              </w:rPr>
              <w:t xml:space="preserve">Integration of </w:t>
            </w:r>
            <w:r>
              <w:rPr>
                <w:rFonts w:eastAsia="Arial" w:cs="Arial"/>
                <w:sz w:val="16"/>
                <w:szCs w:val="16"/>
              </w:rPr>
              <w:t>SRTR</w:t>
            </w:r>
            <w:r w:rsidRPr="004E3972">
              <w:rPr>
                <w:rFonts w:eastAsia="Arial" w:cs="Arial"/>
                <w:sz w:val="16"/>
                <w:szCs w:val="16"/>
              </w:rPr>
              <w:t xml:space="preserve"> and USRDS data with GPC data, application of AI techniques</w:t>
            </w:r>
          </w:p>
        </w:tc>
        <w:tc>
          <w:tcPr>
            <w:tcW w:w="540" w:type="dxa"/>
            <w:tcBorders>
              <w:top w:val="single" w:sz="8" w:space="0" w:color="auto"/>
              <w:left w:val="single" w:sz="8" w:space="0" w:color="auto"/>
              <w:bottom w:val="single" w:sz="8" w:space="0" w:color="auto"/>
              <w:right w:val="single" w:sz="8" w:space="0" w:color="auto"/>
            </w:tcBorders>
            <w:tcMar>
              <w:left w:w="108" w:type="dxa"/>
              <w:right w:w="108" w:type="dxa"/>
            </w:tcMar>
          </w:tcPr>
          <w:p w14:paraId="531EC9B9" w14:textId="77777777" w:rsidR="006F28D0" w:rsidRPr="004E3972" w:rsidRDefault="006F28D0" w:rsidP="002814B5">
            <w:pPr>
              <w:rPr>
                <w:rFonts w:eastAsia="Arial" w:cs="Arial"/>
                <w:sz w:val="16"/>
                <w:szCs w:val="16"/>
              </w:rPr>
            </w:pPr>
            <w:r w:rsidRPr="004E3972">
              <w:rPr>
                <w:rFonts w:eastAsia="Arial" w:cs="Arial"/>
                <w:sz w:val="16"/>
                <w:szCs w:val="16"/>
              </w:rPr>
              <w:t xml:space="preserve"> </w:t>
            </w:r>
          </w:p>
        </w:tc>
        <w:tc>
          <w:tcPr>
            <w:tcW w:w="360" w:type="dxa"/>
            <w:tcBorders>
              <w:top w:val="single" w:sz="8" w:space="0" w:color="auto"/>
              <w:left w:val="single" w:sz="8" w:space="0" w:color="auto"/>
              <w:bottom w:val="single" w:sz="8" w:space="0" w:color="auto"/>
              <w:right w:val="single" w:sz="8" w:space="0" w:color="auto"/>
            </w:tcBorders>
            <w:shd w:val="clear" w:color="auto" w:fill="ACB9CA"/>
            <w:tcMar>
              <w:left w:w="108" w:type="dxa"/>
              <w:right w:w="108" w:type="dxa"/>
            </w:tcMar>
          </w:tcPr>
          <w:p w14:paraId="5F2DAB87" w14:textId="77777777" w:rsidR="006F28D0" w:rsidRPr="004E3972" w:rsidRDefault="006F28D0" w:rsidP="002814B5">
            <w:pPr>
              <w:rPr>
                <w:rFonts w:eastAsia="Arial" w:cs="Arial"/>
                <w:sz w:val="16"/>
                <w:szCs w:val="16"/>
              </w:rPr>
            </w:pPr>
            <w:r w:rsidRPr="004E3972">
              <w:rPr>
                <w:rFonts w:eastAsia="Arial" w:cs="Arial"/>
                <w:sz w:val="16"/>
                <w:szCs w:val="16"/>
              </w:rPr>
              <w:t xml:space="preserve"> </w:t>
            </w:r>
          </w:p>
        </w:tc>
        <w:tc>
          <w:tcPr>
            <w:tcW w:w="275" w:type="dxa"/>
            <w:tcBorders>
              <w:top w:val="single" w:sz="8" w:space="0" w:color="auto"/>
              <w:left w:val="single" w:sz="8" w:space="0" w:color="auto"/>
              <w:bottom w:val="single" w:sz="8" w:space="0" w:color="auto"/>
              <w:right w:val="single" w:sz="8" w:space="0" w:color="auto"/>
            </w:tcBorders>
            <w:shd w:val="clear" w:color="auto" w:fill="ACB9CA"/>
            <w:tcMar>
              <w:left w:w="108" w:type="dxa"/>
              <w:right w:w="108" w:type="dxa"/>
            </w:tcMar>
          </w:tcPr>
          <w:p w14:paraId="761A3467" w14:textId="77777777" w:rsidR="006F28D0" w:rsidRPr="004E3972" w:rsidRDefault="006F28D0" w:rsidP="002814B5">
            <w:pPr>
              <w:rPr>
                <w:rFonts w:eastAsia="Arial" w:cs="Arial"/>
                <w:sz w:val="16"/>
                <w:szCs w:val="16"/>
              </w:rPr>
            </w:pPr>
            <w:r w:rsidRPr="004E3972">
              <w:rPr>
                <w:rFonts w:eastAsia="Arial" w:cs="Arial"/>
                <w:sz w:val="16"/>
                <w:szCs w:val="16"/>
              </w:rPr>
              <w:t xml:space="preserve"> </w:t>
            </w:r>
          </w:p>
        </w:tc>
        <w:tc>
          <w:tcPr>
            <w:tcW w:w="330" w:type="dxa"/>
            <w:tcBorders>
              <w:top w:val="single" w:sz="8" w:space="0" w:color="auto"/>
              <w:left w:val="single" w:sz="8" w:space="0" w:color="auto"/>
              <w:bottom w:val="single" w:sz="8" w:space="0" w:color="auto"/>
              <w:right w:val="single" w:sz="8" w:space="0" w:color="auto"/>
            </w:tcBorders>
            <w:shd w:val="clear" w:color="auto" w:fill="ACB9CA"/>
            <w:tcMar>
              <w:left w:w="108" w:type="dxa"/>
              <w:right w:w="108" w:type="dxa"/>
            </w:tcMar>
          </w:tcPr>
          <w:p w14:paraId="665955DE" w14:textId="77777777" w:rsidR="006F28D0" w:rsidRPr="004E3972" w:rsidRDefault="006F28D0" w:rsidP="002814B5">
            <w:pPr>
              <w:rPr>
                <w:rFonts w:eastAsia="Arial" w:cs="Arial"/>
                <w:sz w:val="16"/>
                <w:szCs w:val="16"/>
              </w:rPr>
            </w:pPr>
            <w:r w:rsidRPr="004E3972">
              <w:rPr>
                <w:rFonts w:eastAsia="Arial" w:cs="Arial"/>
                <w:sz w:val="16"/>
                <w:szCs w:val="16"/>
              </w:rPr>
              <w:t xml:space="preserve"> </w:t>
            </w:r>
          </w:p>
        </w:tc>
        <w:tc>
          <w:tcPr>
            <w:tcW w:w="345" w:type="dxa"/>
            <w:tcBorders>
              <w:top w:val="single" w:sz="8" w:space="0" w:color="auto"/>
              <w:left w:val="single" w:sz="8" w:space="0" w:color="auto"/>
              <w:bottom w:val="single" w:sz="8" w:space="0" w:color="auto"/>
              <w:right w:val="single" w:sz="8" w:space="0" w:color="auto"/>
            </w:tcBorders>
            <w:shd w:val="clear" w:color="auto" w:fill="ACB9CA"/>
            <w:tcMar>
              <w:left w:w="108" w:type="dxa"/>
              <w:right w:w="108" w:type="dxa"/>
            </w:tcMar>
          </w:tcPr>
          <w:p w14:paraId="0C4008A2" w14:textId="77777777" w:rsidR="006F28D0" w:rsidRPr="004E3972" w:rsidRDefault="006F28D0" w:rsidP="002814B5">
            <w:pPr>
              <w:rPr>
                <w:rFonts w:eastAsia="Arial" w:cs="Arial"/>
                <w:sz w:val="16"/>
                <w:szCs w:val="16"/>
              </w:rPr>
            </w:pPr>
            <w:r w:rsidRPr="004E3972">
              <w:rPr>
                <w:rFonts w:eastAsia="Arial" w:cs="Arial"/>
                <w:sz w:val="16"/>
                <w:szCs w:val="16"/>
              </w:rPr>
              <w:t xml:space="preserve"> </w:t>
            </w:r>
          </w:p>
        </w:tc>
        <w:tc>
          <w:tcPr>
            <w:tcW w:w="345" w:type="dxa"/>
            <w:tcBorders>
              <w:top w:val="single" w:sz="8" w:space="0" w:color="auto"/>
              <w:left w:val="single" w:sz="8" w:space="0" w:color="auto"/>
              <w:bottom w:val="single" w:sz="8" w:space="0" w:color="auto"/>
              <w:right w:val="single" w:sz="8" w:space="0" w:color="auto"/>
            </w:tcBorders>
            <w:shd w:val="clear" w:color="auto" w:fill="ACB9CA"/>
            <w:tcMar>
              <w:left w:w="108" w:type="dxa"/>
              <w:right w:w="108" w:type="dxa"/>
            </w:tcMar>
          </w:tcPr>
          <w:p w14:paraId="0F97E04F" w14:textId="77777777" w:rsidR="006F28D0" w:rsidRPr="004E3972" w:rsidRDefault="006F28D0" w:rsidP="002814B5">
            <w:pPr>
              <w:rPr>
                <w:rFonts w:eastAsia="Arial" w:cs="Arial"/>
                <w:sz w:val="16"/>
                <w:szCs w:val="16"/>
              </w:rPr>
            </w:pPr>
            <w:r w:rsidRPr="004E3972">
              <w:rPr>
                <w:rFonts w:eastAsia="Arial" w:cs="Arial"/>
                <w:sz w:val="16"/>
                <w:szCs w:val="16"/>
              </w:rPr>
              <w:t xml:space="preserve"> </w:t>
            </w:r>
          </w:p>
        </w:tc>
        <w:tc>
          <w:tcPr>
            <w:tcW w:w="270" w:type="dxa"/>
            <w:tcBorders>
              <w:top w:val="single" w:sz="8" w:space="0" w:color="auto"/>
              <w:left w:val="single" w:sz="8" w:space="0" w:color="auto"/>
              <w:bottom w:val="single" w:sz="8" w:space="0" w:color="auto"/>
              <w:right w:val="single" w:sz="8" w:space="0" w:color="auto"/>
            </w:tcBorders>
            <w:shd w:val="clear" w:color="auto" w:fill="ACB9CA"/>
            <w:tcMar>
              <w:left w:w="108" w:type="dxa"/>
              <w:right w:w="108" w:type="dxa"/>
            </w:tcMar>
          </w:tcPr>
          <w:p w14:paraId="5084E5AE" w14:textId="77777777" w:rsidR="006F28D0" w:rsidRPr="004E3972" w:rsidRDefault="006F28D0" w:rsidP="002814B5">
            <w:pPr>
              <w:rPr>
                <w:rFonts w:eastAsia="Arial" w:cs="Arial"/>
                <w:sz w:val="16"/>
                <w:szCs w:val="16"/>
              </w:rPr>
            </w:pPr>
            <w:r w:rsidRPr="004E3972">
              <w:rPr>
                <w:rFonts w:eastAsia="Arial" w:cs="Arial"/>
                <w:sz w:val="16"/>
                <w:szCs w:val="16"/>
              </w:rPr>
              <w:t xml:space="preserve"> </w:t>
            </w:r>
          </w:p>
        </w:tc>
        <w:tc>
          <w:tcPr>
            <w:tcW w:w="270" w:type="dxa"/>
            <w:tcBorders>
              <w:top w:val="single" w:sz="8" w:space="0" w:color="auto"/>
              <w:left w:val="single" w:sz="8" w:space="0" w:color="auto"/>
              <w:bottom w:val="single" w:sz="8" w:space="0" w:color="auto"/>
              <w:right w:val="single" w:sz="8" w:space="0" w:color="auto"/>
            </w:tcBorders>
            <w:shd w:val="clear" w:color="auto" w:fill="ACB9CA"/>
            <w:tcMar>
              <w:left w:w="108" w:type="dxa"/>
              <w:right w:w="108" w:type="dxa"/>
            </w:tcMar>
          </w:tcPr>
          <w:p w14:paraId="156C19C8" w14:textId="77777777" w:rsidR="006F28D0" w:rsidRPr="004E3972" w:rsidRDefault="006F28D0" w:rsidP="002814B5">
            <w:pPr>
              <w:rPr>
                <w:rFonts w:eastAsia="Arial" w:cs="Arial"/>
                <w:sz w:val="16"/>
                <w:szCs w:val="16"/>
              </w:rPr>
            </w:pPr>
            <w:r w:rsidRPr="004E3972">
              <w:rPr>
                <w:rFonts w:eastAsia="Arial" w:cs="Arial"/>
                <w:sz w:val="16"/>
                <w:szCs w:val="16"/>
              </w:rPr>
              <w:t xml:space="preserve"> </w:t>
            </w:r>
          </w:p>
        </w:tc>
        <w:tc>
          <w:tcPr>
            <w:tcW w:w="270" w:type="dxa"/>
            <w:tcBorders>
              <w:top w:val="single" w:sz="8" w:space="0" w:color="auto"/>
              <w:left w:val="single" w:sz="8" w:space="0" w:color="auto"/>
              <w:bottom w:val="single" w:sz="8" w:space="0" w:color="auto"/>
              <w:right w:val="single" w:sz="8" w:space="0" w:color="auto"/>
            </w:tcBorders>
            <w:shd w:val="clear" w:color="auto" w:fill="ACB9CA"/>
            <w:tcMar>
              <w:left w:w="108" w:type="dxa"/>
              <w:right w:w="108" w:type="dxa"/>
            </w:tcMar>
          </w:tcPr>
          <w:p w14:paraId="6F25D1C3" w14:textId="77777777" w:rsidR="006F28D0" w:rsidRPr="004E3972" w:rsidRDefault="006F28D0" w:rsidP="002814B5">
            <w:pPr>
              <w:rPr>
                <w:rFonts w:eastAsia="Arial" w:cs="Arial"/>
                <w:sz w:val="16"/>
                <w:szCs w:val="16"/>
              </w:rPr>
            </w:pPr>
            <w:r w:rsidRPr="004E3972">
              <w:rPr>
                <w:rFonts w:eastAsia="Arial" w:cs="Arial"/>
                <w:sz w:val="16"/>
                <w:szCs w:val="16"/>
              </w:rPr>
              <w:t xml:space="preserve"> </w:t>
            </w:r>
          </w:p>
        </w:tc>
        <w:tc>
          <w:tcPr>
            <w:tcW w:w="270" w:type="dxa"/>
            <w:tcBorders>
              <w:top w:val="single" w:sz="8" w:space="0" w:color="auto"/>
              <w:left w:val="single" w:sz="8" w:space="0" w:color="auto"/>
              <w:bottom w:val="single" w:sz="8" w:space="0" w:color="auto"/>
              <w:right w:val="single" w:sz="8" w:space="0" w:color="auto"/>
            </w:tcBorders>
            <w:tcMar>
              <w:left w:w="108" w:type="dxa"/>
              <w:right w:w="108" w:type="dxa"/>
            </w:tcMar>
          </w:tcPr>
          <w:p w14:paraId="18ED2A51" w14:textId="77777777" w:rsidR="006F28D0" w:rsidRPr="004E3972" w:rsidRDefault="006F28D0" w:rsidP="002814B5">
            <w:pPr>
              <w:rPr>
                <w:rFonts w:eastAsia="Arial" w:cs="Arial"/>
                <w:sz w:val="16"/>
                <w:szCs w:val="16"/>
              </w:rPr>
            </w:pPr>
            <w:r w:rsidRPr="004E3972">
              <w:rPr>
                <w:rFonts w:eastAsia="Arial" w:cs="Arial"/>
                <w:sz w:val="16"/>
                <w:szCs w:val="16"/>
              </w:rPr>
              <w:t xml:space="preserve"> </w:t>
            </w:r>
          </w:p>
        </w:tc>
        <w:tc>
          <w:tcPr>
            <w:tcW w:w="270" w:type="dxa"/>
            <w:tcBorders>
              <w:top w:val="single" w:sz="8" w:space="0" w:color="auto"/>
              <w:left w:val="single" w:sz="8" w:space="0" w:color="auto"/>
              <w:bottom w:val="single" w:sz="8" w:space="0" w:color="auto"/>
              <w:right w:val="single" w:sz="8" w:space="0" w:color="auto"/>
            </w:tcBorders>
            <w:tcMar>
              <w:left w:w="108" w:type="dxa"/>
              <w:right w:w="108" w:type="dxa"/>
            </w:tcMar>
          </w:tcPr>
          <w:p w14:paraId="5D7D1E4B" w14:textId="77777777" w:rsidR="006F28D0" w:rsidRPr="004E3972" w:rsidRDefault="006F28D0" w:rsidP="002814B5">
            <w:pPr>
              <w:rPr>
                <w:rFonts w:eastAsia="Arial" w:cs="Arial"/>
                <w:sz w:val="16"/>
                <w:szCs w:val="16"/>
              </w:rPr>
            </w:pPr>
            <w:r w:rsidRPr="004E3972">
              <w:rPr>
                <w:rFonts w:eastAsia="Arial" w:cs="Arial"/>
                <w:sz w:val="16"/>
                <w:szCs w:val="16"/>
              </w:rPr>
              <w:t xml:space="preserve"> </w:t>
            </w:r>
          </w:p>
        </w:tc>
        <w:tc>
          <w:tcPr>
            <w:tcW w:w="270" w:type="dxa"/>
            <w:tcBorders>
              <w:top w:val="single" w:sz="8" w:space="0" w:color="auto"/>
              <w:left w:val="single" w:sz="8" w:space="0" w:color="auto"/>
              <w:bottom w:val="single" w:sz="8" w:space="0" w:color="auto"/>
              <w:right w:val="single" w:sz="8" w:space="0" w:color="auto"/>
            </w:tcBorders>
            <w:tcMar>
              <w:left w:w="108" w:type="dxa"/>
              <w:right w:w="108" w:type="dxa"/>
            </w:tcMar>
          </w:tcPr>
          <w:p w14:paraId="24001E48" w14:textId="77777777" w:rsidR="006F28D0" w:rsidRPr="004E3972" w:rsidRDefault="006F28D0" w:rsidP="002814B5">
            <w:pPr>
              <w:rPr>
                <w:rFonts w:eastAsia="Arial" w:cs="Arial"/>
                <w:sz w:val="16"/>
                <w:szCs w:val="16"/>
              </w:rPr>
            </w:pPr>
            <w:r w:rsidRPr="004E3972">
              <w:rPr>
                <w:rFonts w:eastAsia="Arial" w:cs="Arial"/>
                <w:sz w:val="16"/>
                <w:szCs w:val="16"/>
              </w:rPr>
              <w:t xml:space="preserve"> </w:t>
            </w:r>
          </w:p>
        </w:tc>
        <w:tc>
          <w:tcPr>
            <w:tcW w:w="270" w:type="dxa"/>
            <w:tcBorders>
              <w:top w:val="single" w:sz="8" w:space="0" w:color="auto"/>
              <w:left w:val="single" w:sz="8" w:space="0" w:color="auto"/>
              <w:bottom w:val="single" w:sz="8" w:space="0" w:color="auto"/>
              <w:right w:val="single" w:sz="8" w:space="0" w:color="auto"/>
            </w:tcBorders>
            <w:tcMar>
              <w:left w:w="108" w:type="dxa"/>
              <w:right w:w="108" w:type="dxa"/>
            </w:tcMar>
          </w:tcPr>
          <w:p w14:paraId="33966D60" w14:textId="77777777" w:rsidR="006F28D0" w:rsidRPr="004E3972" w:rsidRDefault="006F28D0" w:rsidP="002814B5">
            <w:pPr>
              <w:rPr>
                <w:rFonts w:eastAsia="Arial" w:cs="Arial"/>
                <w:sz w:val="16"/>
                <w:szCs w:val="16"/>
              </w:rPr>
            </w:pPr>
            <w:r w:rsidRPr="004E3972">
              <w:rPr>
                <w:rFonts w:eastAsia="Arial" w:cs="Arial"/>
                <w:sz w:val="16"/>
                <w:szCs w:val="16"/>
              </w:rPr>
              <w:t xml:space="preserve"> </w:t>
            </w:r>
          </w:p>
        </w:tc>
        <w:tc>
          <w:tcPr>
            <w:tcW w:w="270" w:type="dxa"/>
            <w:tcBorders>
              <w:top w:val="single" w:sz="8" w:space="0" w:color="auto"/>
              <w:left w:val="single" w:sz="8" w:space="0" w:color="auto"/>
              <w:bottom w:val="single" w:sz="8" w:space="0" w:color="auto"/>
              <w:right w:val="single" w:sz="8" w:space="0" w:color="auto"/>
            </w:tcBorders>
            <w:tcMar>
              <w:left w:w="108" w:type="dxa"/>
              <w:right w:w="108" w:type="dxa"/>
            </w:tcMar>
          </w:tcPr>
          <w:p w14:paraId="2CEEBEB6" w14:textId="77777777" w:rsidR="006F28D0" w:rsidRPr="004E3972" w:rsidRDefault="006F28D0" w:rsidP="002814B5">
            <w:pPr>
              <w:rPr>
                <w:rFonts w:eastAsia="Arial" w:cs="Arial"/>
                <w:sz w:val="16"/>
                <w:szCs w:val="16"/>
              </w:rPr>
            </w:pPr>
            <w:r w:rsidRPr="004E3972">
              <w:rPr>
                <w:rFonts w:eastAsia="Arial" w:cs="Arial"/>
                <w:sz w:val="16"/>
                <w:szCs w:val="16"/>
              </w:rPr>
              <w:t xml:space="preserve"> </w:t>
            </w:r>
          </w:p>
        </w:tc>
        <w:tc>
          <w:tcPr>
            <w:tcW w:w="270" w:type="dxa"/>
            <w:tcBorders>
              <w:top w:val="single" w:sz="8" w:space="0" w:color="auto"/>
              <w:left w:val="single" w:sz="8" w:space="0" w:color="auto"/>
              <w:bottom w:val="single" w:sz="8" w:space="0" w:color="auto"/>
              <w:right w:val="single" w:sz="8" w:space="0" w:color="auto"/>
            </w:tcBorders>
            <w:tcMar>
              <w:left w:w="108" w:type="dxa"/>
              <w:right w:w="108" w:type="dxa"/>
            </w:tcMar>
          </w:tcPr>
          <w:p w14:paraId="5E1726DB" w14:textId="77777777" w:rsidR="006F28D0" w:rsidRPr="004E3972" w:rsidRDefault="006F28D0" w:rsidP="002814B5">
            <w:pPr>
              <w:rPr>
                <w:rFonts w:eastAsia="Arial" w:cs="Arial"/>
                <w:sz w:val="16"/>
                <w:szCs w:val="16"/>
              </w:rPr>
            </w:pPr>
            <w:r w:rsidRPr="004E3972">
              <w:rPr>
                <w:rFonts w:eastAsia="Arial" w:cs="Arial"/>
                <w:sz w:val="16"/>
                <w:szCs w:val="16"/>
              </w:rPr>
              <w:t xml:space="preserve"> </w:t>
            </w:r>
          </w:p>
        </w:tc>
        <w:tc>
          <w:tcPr>
            <w:tcW w:w="270" w:type="dxa"/>
            <w:tcBorders>
              <w:top w:val="single" w:sz="8" w:space="0" w:color="auto"/>
              <w:left w:val="single" w:sz="8" w:space="0" w:color="auto"/>
              <w:bottom w:val="single" w:sz="8" w:space="0" w:color="auto"/>
              <w:right w:val="single" w:sz="8" w:space="0" w:color="auto"/>
            </w:tcBorders>
            <w:tcMar>
              <w:left w:w="108" w:type="dxa"/>
              <w:right w:w="108" w:type="dxa"/>
            </w:tcMar>
          </w:tcPr>
          <w:p w14:paraId="393A7820" w14:textId="77777777" w:rsidR="006F28D0" w:rsidRPr="004E3972" w:rsidRDefault="006F28D0" w:rsidP="002814B5">
            <w:pPr>
              <w:rPr>
                <w:rFonts w:eastAsia="Arial" w:cs="Arial"/>
                <w:sz w:val="16"/>
                <w:szCs w:val="16"/>
              </w:rPr>
            </w:pPr>
            <w:r w:rsidRPr="004E3972">
              <w:rPr>
                <w:rFonts w:eastAsia="Arial" w:cs="Arial"/>
                <w:sz w:val="16"/>
                <w:szCs w:val="16"/>
              </w:rPr>
              <w:t xml:space="preserve"> </w:t>
            </w:r>
          </w:p>
        </w:tc>
        <w:tc>
          <w:tcPr>
            <w:tcW w:w="236" w:type="dxa"/>
            <w:tcBorders>
              <w:top w:val="single" w:sz="8" w:space="0" w:color="auto"/>
              <w:left w:val="single" w:sz="8" w:space="0" w:color="auto"/>
              <w:bottom w:val="single" w:sz="8" w:space="0" w:color="auto"/>
              <w:right w:val="single" w:sz="8" w:space="0" w:color="auto"/>
            </w:tcBorders>
            <w:tcMar>
              <w:left w:w="108" w:type="dxa"/>
              <w:right w:w="108" w:type="dxa"/>
            </w:tcMar>
          </w:tcPr>
          <w:p w14:paraId="131F31EE" w14:textId="77777777" w:rsidR="006F28D0" w:rsidRPr="004E3972" w:rsidRDefault="006F28D0" w:rsidP="002814B5">
            <w:pPr>
              <w:rPr>
                <w:rFonts w:eastAsia="Arial" w:cs="Arial"/>
                <w:sz w:val="16"/>
                <w:szCs w:val="16"/>
              </w:rPr>
            </w:pPr>
            <w:r w:rsidRPr="004E3972">
              <w:rPr>
                <w:rFonts w:eastAsia="Arial" w:cs="Arial"/>
                <w:sz w:val="16"/>
                <w:szCs w:val="16"/>
              </w:rPr>
              <w:t xml:space="preserve"> </w:t>
            </w:r>
          </w:p>
        </w:tc>
        <w:tc>
          <w:tcPr>
            <w:tcW w:w="345" w:type="dxa"/>
            <w:tcBorders>
              <w:top w:val="single" w:sz="8" w:space="0" w:color="auto"/>
              <w:left w:val="single" w:sz="8" w:space="0" w:color="auto"/>
              <w:bottom w:val="single" w:sz="8" w:space="0" w:color="auto"/>
              <w:right w:val="single" w:sz="8" w:space="0" w:color="auto"/>
            </w:tcBorders>
            <w:tcMar>
              <w:left w:w="108" w:type="dxa"/>
              <w:right w:w="108" w:type="dxa"/>
            </w:tcMar>
          </w:tcPr>
          <w:p w14:paraId="2ECB23D2" w14:textId="77777777" w:rsidR="006F28D0" w:rsidRPr="004E3972" w:rsidRDefault="006F28D0" w:rsidP="002814B5">
            <w:pPr>
              <w:rPr>
                <w:rFonts w:eastAsia="Arial" w:cs="Arial"/>
                <w:sz w:val="16"/>
                <w:szCs w:val="16"/>
              </w:rPr>
            </w:pPr>
            <w:r w:rsidRPr="004E3972">
              <w:rPr>
                <w:rFonts w:eastAsia="Arial" w:cs="Arial"/>
                <w:sz w:val="16"/>
                <w:szCs w:val="16"/>
              </w:rPr>
              <w:t xml:space="preserve"> </w:t>
            </w:r>
          </w:p>
        </w:tc>
        <w:tc>
          <w:tcPr>
            <w:tcW w:w="270" w:type="dxa"/>
            <w:tcBorders>
              <w:top w:val="single" w:sz="8" w:space="0" w:color="auto"/>
              <w:left w:val="single" w:sz="8" w:space="0" w:color="auto"/>
              <w:bottom w:val="single" w:sz="8" w:space="0" w:color="auto"/>
              <w:right w:val="single" w:sz="8" w:space="0" w:color="auto"/>
            </w:tcBorders>
            <w:tcMar>
              <w:left w:w="108" w:type="dxa"/>
              <w:right w:w="108" w:type="dxa"/>
            </w:tcMar>
          </w:tcPr>
          <w:p w14:paraId="4229F725" w14:textId="77777777" w:rsidR="006F28D0" w:rsidRPr="004E3972" w:rsidRDefault="006F28D0" w:rsidP="002814B5">
            <w:pPr>
              <w:rPr>
                <w:rFonts w:eastAsia="Arial" w:cs="Arial"/>
                <w:sz w:val="16"/>
                <w:szCs w:val="16"/>
              </w:rPr>
            </w:pPr>
            <w:r w:rsidRPr="004E3972">
              <w:rPr>
                <w:rFonts w:eastAsia="Arial" w:cs="Arial"/>
                <w:sz w:val="16"/>
                <w:szCs w:val="16"/>
              </w:rPr>
              <w:t xml:space="preserve"> </w:t>
            </w:r>
          </w:p>
        </w:tc>
        <w:tc>
          <w:tcPr>
            <w:tcW w:w="270" w:type="dxa"/>
            <w:tcBorders>
              <w:top w:val="single" w:sz="8" w:space="0" w:color="auto"/>
              <w:left w:val="single" w:sz="8" w:space="0" w:color="auto"/>
              <w:bottom w:val="single" w:sz="8" w:space="0" w:color="auto"/>
              <w:right w:val="single" w:sz="8" w:space="0" w:color="auto"/>
            </w:tcBorders>
            <w:tcMar>
              <w:left w:w="108" w:type="dxa"/>
              <w:right w:w="108" w:type="dxa"/>
            </w:tcMar>
          </w:tcPr>
          <w:p w14:paraId="5EFB27B2" w14:textId="77777777" w:rsidR="006F28D0" w:rsidRPr="004E3972" w:rsidRDefault="006F28D0" w:rsidP="002814B5">
            <w:pPr>
              <w:rPr>
                <w:rFonts w:eastAsia="Arial" w:cs="Arial"/>
                <w:sz w:val="16"/>
                <w:szCs w:val="16"/>
              </w:rPr>
            </w:pPr>
            <w:r w:rsidRPr="004E3972">
              <w:rPr>
                <w:rFonts w:eastAsia="Arial" w:cs="Arial"/>
                <w:sz w:val="16"/>
                <w:szCs w:val="16"/>
              </w:rPr>
              <w:t xml:space="preserve"> </w:t>
            </w:r>
          </w:p>
        </w:tc>
        <w:tc>
          <w:tcPr>
            <w:tcW w:w="270" w:type="dxa"/>
            <w:tcBorders>
              <w:top w:val="single" w:sz="8" w:space="0" w:color="auto"/>
              <w:left w:val="single" w:sz="8" w:space="0" w:color="auto"/>
              <w:bottom w:val="single" w:sz="8" w:space="0" w:color="auto"/>
              <w:right w:val="single" w:sz="8" w:space="0" w:color="auto"/>
            </w:tcBorders>
            <w:tcMar>
              <w:left w:w="108" w:type="dxa"/>
              <w:right w:w="108" w:type="dxa"/>
            </w:tcMar>
          </w:tcPr>
          <w:p w14:paraId="642ECF06" w14:textId="77777777" w:rsidR="006F28D0" w:rsidRPr="004E3972" w:rsidRDefault="006F28D0" w:rsidP="002814B5">
            <w:pPr>
              <w:rPr>
                <w:rFonts w:eastAsia="Arial" w:cs="Arial"/>
                <w:sz w:val="16"/>
                <w:szCs w:val="16"/>
              </w:rPr>
            </w:pPr>
            <w:r w:rsidRPr="004E3972">
              <w:rPr>
                <w:rFonts w:eastAsia="Arial" w:cs="Arial"/>
                <w:sz w:val="16"/>
                <w:szCs w:val="16"/>
              </w:rPr>
              <w:t xml:space="preserve"> </w:t>
            </w:r>
          </w:p>
        </w:tc>
      </w:tr>
      <w:tr w:rsidR="006F28D0" w:rsidRPr="004E3972" w14:paraId="37B79480" w14:textId="77777777" w:rsidTr="002814B5">
        <w:trPr>
          <w:trHeight w:val="300"/>
        </w:trPr>
        <w:tc>
          <w:tcPr>
            <w:tcW w:w="3850" w:type="dxa"/>
            <w:tcBorders>
              <w:top w:val="single" w:sz="8" w:space="0" w:color="auto"/>
              <w:left w:val="single" w:sz="8" w:space="0" w:color="auto"/>
              <w:bottom w:val="single" w:sz="8" w:space="0" w:color="auto"/>
              <w:right w:val="single" w:sz="8" w:space="0" w:color="auto"/>
            </w:tcBorders>
            <w:tcMar>
              <w:left w:w="108" w:type="dxa"/>
              <w:right w:w="108" w:type="dxa"/>
            </w:tcMar>
          </w:tcPr>
          <w:p w14:paraId="24282115" w14:textId="77777777" w:rsidR="006F28D0" w:rsidRPr="004E3972" w:rsidRDefault="006F28D0" w:rsidP="002814B5">
            <w:pPr>
              <w:rPr>
                <w:rFonts w:eastAsia="Arial" w:cs="Arial"/>
                <w:sz w:val="16"/>
                <w:szCs w:val="16"/>
              </w:rPr>
            </w:pPr>
            <w:r w:rsidRPr="004E3972">
              <w:rPr>
                <w:rFonts w:eastAsia="Arial" w:cs="Arial"/>
                <w:sz w:val="16"/>
                <w:szCs w:val="16"/>
              </w:rPr>
              <w:t>Study analyses and interpretations</w:t>
            </w:r>
          </w:p>
        </w:tc>
        <w:tc>
          <w:tcPr>
            <w:tcW w:w="540" w:type="dxa"/>
            <w:tcBorders>
              <w:top w:val="single" w:sz="8" w:space="0" w:color="auto"/>
              <w:left w:val="single" w:sz="8" w:space="0" w:color="auto"/>
              <w:bottom w:val="single" w:sz="8" w:space="0" w:color="auto"/>
              <w:right w:val="single" w:sz="8" w:space="0" w:color="auto"/>
            </w:tcBorders>
            <w:tcMar>
              <w:left w:w="108" w:type="dxa"/>
              <w:right w:w="108" w:type="dxa"/>
            </w:tcMar>
          </w:tcPr>
          <w:p w14:paraId="3289EB16" w14:textId="77777777" w:rsidR="006F28D0" w:rsidRPr="004E3972" w:rsidRDefault="006F28D0" w:rsidP="002814B5">
            <w:pPr>
              <w:rPr>
                <w:rFonts w:eastAsia="Arial" w:cs="Arial"/>
                <w:sz w:val="16"/>
                <w:szCs w:val="16"/>
              </w:rPr>
            </w:pPr>
            <w:r w:rsidRPr="004E3972">
              <w:rPr>
                <w:rFonts w:eastAsia="Arial" w:cs="Arial"/>
                <w:sz w:val="16"/>
                <w:szCs w:val="16"/>
              </w:rPr>
              <w:t xml:space="preserve"> </w:t>
            </w:r>
          </w:p>
        </w:tc>
        <w:tc>
          <w:tcPr>
            <w:tcW w:w="360" w:type="dxa"/>
            <w:tcBorders>
              <w:top w:val="single" w:sz="8" w:space="0" w:color="auto"/>
              <w:left w:val="single" w:sz="8" w:space="0" w:color="auto"/>
              <w:bottom w:val="single" w:sz="8" w:space="0" w:color="auto"/>
              <w:right w:val="single" w:sz="8" w:space="0" w:color="auto"/>
            </w:tcBorders>
            <w:tcMar>
              <w:left w:w="108" w:type="dxa"/>
              <w:right w:w="108" w:type="dxa"/>
            </w:tcMar>
          </w:tcPr>
          <w:p w14:paraId="700C7744" w14:textId="77777777" w:rsidR="006F28D0" w:rsidRPr="004E3972" w:rsidRDefault="006F28D0" w:rsidP="002814B5">
            <w:pPr>
              <w:rPr>
                <w:rFonts w:eastAsia="Arial" w:cs="Arial"/>
                <w:sz w:val="16"/>
                <w:szCs w:val="16"/>
              </w:rPr>
            </w:pPr>
            <w:r w:rsidRPr="004E3972">
              <w:rPr>
                <w:rFonts w:eastAsia="Arial" w:cs="Arial"/>
                <w:sz w:val="16"/>
                <w:szCs w:val="16"/>
              </w:rPr>
              <w:t xml:space="preserve"> </w:t>
            </w:r>
          </w:p>
        </w:tc>
        <w:tc>
          <w:tcPr>
            <w:tcW w:w="275" w:type="dxa"/>
            <w:tcBorders>
              <w:top w:val="single" w:sz="8" w:space="0" w:color="auto"/>
              <w:left w:val="single" w:sz="8" w:space="0" w:color="auto"/>
              <w:bottom w:val="single" w:sz="8" w:space="0" w:color="auto"/>
              <w:right w:val="single" w:sz="8" w:space="0" w:color="auto"/>
            </w:tcBorders>
            <w:tcMar>
              <w:left w:w="108" w:type="dxa"/>
              <w:right w:w="108" w:type="dxa"/>
            </w:tcMar>
          </w:tcPr>
          <w:p w14:paraId="29486876" w14:textId="77777777" w:rsidR="006F28D0" w:rsidRPr="004E3972" w:rsidRDefault="006F28D0" w:rsidP="002814B5">
            <w:pPr>
              <w:rPr>
                <w:rFonts w:eastAsia="Arial" w:cs="Arial"/>
                <w:sz w:val="16"/>
                <w:szCs w:val="16"/>
              </w:rPr>
            </w:pPr>
            <w:r w:rsidRPr="004E3972">
              <w:rPr>
                <w:rFonts w:eastAsia="Arial" w:cs="Arial"/>
                <w:sz w:val="16"/>
                <w:szCs w:val="16"/>
              </w:rPr>
              <w:t xml:space="preserve"> </w:t>
            </w:r>
          </w:p>
        </w:tc>
        <w:tc>
          <w:tcPr>
            <w:tcW w:w="330" w:type="dxa"/>
            <w:tcBorders>
              <w:top w:val="single" w:sz="8" w:space="0" w:color="auto"/>
              <w:left w:val="single" w:sz="8" w:space="0" w:color="auto"/>
              <w:bottom w:val="single" w:sz="8" w:space="0" w:color="auto"/>
              <w:right w:val="single" w:sz="8" w:space="0" w:color="auto"/>
            </w:tcBorders>
            <w:shd w:val="clear" w:color="auto" w:fill="ACB9CA"/>
            <w:tcMar>
              <w:left w:w="108" w:type="dxa"/>
              <w:right w:w="108" w:type="dxa"/>
            </w:tcMar>
          </w:tcPr>
          <w:p w14:paraId="59DC3AFA" w14:textId="77777777" w:rsidR="006F28D0" w:rsidRPr="004E3972" w:rsidRDefault="006F28D0" w:rsidP="002814B5">
            <w:pPr>
              <w:rPr>
                <w:rFonts w:eastAsia="Arial" w:cs="Arial"/>
                <w:sz w:val="16"/>
                <w:szCs w:val="16"/>
              </w:rPr>
            </w:pPr>
            <w:r w:rsidRPr="004E3972">
              <w:rPr>
                <w:rFonts w:eastAsia="Arial" w:cs="Arial"/>
                <w:sz w:val="16"/>
                <w:szCs w:val="16"/>
              </w:rPr>
              <w:t xml:space="preserve"> </w:t>
            </w:r>
          </w:p>
        </w:tc>
        <w:tc>
          <w:tcPr>
            <w:tcW w:w="345" w:type="dxa"/>
            <w:tcBorders>
              <w:top w:val="single" w:sz="8" w:space="0" w:color="auto"/>
              <w:left w:val="single" w:sz="8" w:space="0" w:color="auto"/>
              <w:bottom w:val="single" w:sz="8" w:space="0" w:color="auto"/>
              <w:right w:val="single" w:sz="8" w:space="0" w:color="auto"/>
            </w:tcBorders>
            <w:shd w:val="clear" w:color="auto" w:fill="ACB9CA"/>
            <w:tcMar>
              <w:left w:w="108" w:type="dxa"/>
              <w:right w:w="108" w:type="dxa"/>
            </w:tcMar>
          </w:tcPr>
          <w:p w14:paraId="70CF66ED" w14:textId="77777777" w:rsidR="006F28D0" w:rsidRPr="004E3972" w:rsidRDefault="006F28D0" w:rsidP="002814B5">
            <w:pPr>
              <w:rPr>
                <w:rFonts w:eastAsia="Arial" w:cs="Arial"/>
                <w:sz w:val="16"/>
                <w:szCs w:val="16"/>
              </w:rPr>
            </w:pPr>
            <w:r w:rsidRPr="004E3972">
              <w:rPr>
                <w:rFonts w:eastAsia="Arial" w:cs="Arial"/>
                <w:sz w:val="16"/>
                <w:szCs w:val="16"/>
              </w:rPr>
              <w:t xml:space="preserve"> </w:t>
            </w:r>
          </w:p>
        </w:tc>
        <w:tc>
          <w:tcPr>
            <w:tcW w:w="345" w:type="dxa"/>
            <w:tcBorders>
              <w:top w:val="single" w:sz="8" w:space="0" w:color="auto"/>
              <w:left w:val="single" w:sz="8" w:space="0" w:color="auto"/>
              <w:bottom w:val="single" w:sz="8" w:space="0" w:color="auto"/>
              <w:right w:val="single" w:sz="8" w:space="0" w:color="auto"/>
            </w:tcBorders>
            <w:shd w:val="clear" w:color="auto" w:fill="ACB9CA"/>
            <w:tcMar>
              <w:left w:w="108" w:type="dxa"/>
              <w:right w:w="108" w:type="dxa"/>
            </w:tcMar>
          </w:tcPr>
          <w:p w14:paraId="5FAC97B1" w14:textId="77777777" w:rsidR="006F28D0" w:rsidRPr="004E3972" w:rsidRDefault="006F28D0" w:rsidP="002814B5">
            <w:pPr>
              <w:rPr>
                <w:rFonts w:eastAsia="Arial" w:cs="Arial"/>
                <w:sz w:val="16"/>
                <w:szCs w:val="16"/>
              </w:rPr>
            </w:pPr>
            <w:r w:rsidRPr="004E3972">
              <w:rPr>
                <w:rFonts w:eastAsia="Arial" w:cs="Arial"/>
                <w:sz w:val="16"/>
                <w:szCs w:val="16"/>
              </w:rPr>
              <w:t xml:space="preserve"> </w:t>
            </w:r>
          </w:p>
        </w:tc>
        <w:tc>
          <w:tcPr>
            <w:tcW w:w="270" w:type="dxa"/>
            <w:tcBorders>
              <w:top w:val="single" w:sz="8" w:space="0" w:color="auto"/>
              <w:left w:val="single" w:sz="8" w:space="0" w:color="auto"/>
              <w:bottom w:val="single" w:sz="8" w:space="0" w:color="auto"/>
              <w:right w:val="single" w:sz="8" w:space="0" w:color="auto"/>
            </w:tcBorders>
            <w:shd w:val="clear" w:color="auto" w:fill="ACB9CA"/>
            <w:tcMar>
              <w:left w:w="108" w:type="dxa"/>
              <w:right w:w="108" w:type="dxa"/>
            </w:tcMar>
          </w:tcPr>
          <w:p w14:paraId="7B445C68" w14:textId="77777777" w:rsidR="006F28D0" w:rsidRPr="004E3972" w:rsidRDefault="006F28D0" w:rsidP="002814B5">
            <w:pPr>
              <w:rPr>
                <w:rFonts w:eastAsia="Arial" w:cs="Arial"/>
                <w:sz w:val="16"/>
                <w:szCs w:val="16"/>
              </w:rPr>
            </w:pPr>
            <w:r w:rsidRPr="004E3972">
              <w:rPr>
                <w:rFonts w:eastAsia="Arial" w:cs="Arial"/>
                <w:sz w:val="16"/>
                <w:szCs w:val="16"/>
              </w:rPr>
              <w:t xml:space="preserve"> </w:t>
            </w:r>
          </w:p>
        </w:tc>
        <w:tc>
          <w:tcPr>
            <w:tcW w:w="270" w:type="dxa"/>
            <w:tcBorders>
              <w:top w:val="single" w:sz="8" w:space="0" w:color="auto"/>
              <w:left w:val="single" w:sz="8" w:space="0" w:color="auto"/>
              <w:bottom w:val="single" w:sz="8" w:space="0" w:color="auto"/>
              <w:right w:val="single" w:sz="8" w:space="0" w:color="auto"/>
            </w:tcBorders>
            <w:shd w:val="clear" w:color="auto" w:fill="ACB9CA"/>
            <w:tcMar>
              <w:left w:w="108" w:type="dxa"/>
              <w:right w:w="108" w:type="dxa"/>
            </w:tcMar>
          </w:tcPr>
          <w:p w14:paraId="0899EC55" w14:textId="77777777" w:rsidR="006F28D0" w:rsidRPr="004E3972" w:rsidRDefault="006F28D0" w:rsidP="002814B5">
            <w:pPr>
              <w:rPr>
                <w:rFonts w:eastAsia="Arial" w:cs="Arial"/>
                <w:sz w:val="16"/>
                <w:szCs w:val="16"/>
              </w:rPr>
            </w:pPr>
            <w:r w:rsidRPr="004E3972">
              <w:rPr>
                <w:rFonts w:eastAsia="Arial" w:cs="Arial"/>
                <w:sz w:val="16"/>
                <w:szCs w:val="16"/>
              </w:rPr>
              <w:t xml:space="preserve"> </w:t>
            </w:r>
          </w:p>
        </w:tc>
        <w:tc>
          <w:tcPr>
            <w:tcW w:w="270" w:type="dxa"/>
            <w:tcBorders>
              <w:top w:val="single" w:sz="8" w:space="0" w:color="auto"/>
              <w:left w:val="single" w:sz="8" w:space="0" w:color="auto"/>
              <w:bottom w:val="single" w:sz="8" w:space="0" w:color="auto"/>
              <w:right w:val="single" w:sz="8" w:space="0" w:color="auto"/>
            </w:tcBorders>
            <w:shd w:val="clear" w:color="auto" w:fill="ACB9CA"/>
            <w:tcMar>
              <w:left w:w="108" w:type="dxa"/>
              <w:right w:w="108" w:type="dxa"/>
            </w:tcMar>
          </w:tcPr>
          <w:p w14:paraId="140C37BF" w14:textId="77777777" w:rsidR="006F28D0" w:rsidRPr="004E3972" w:rsidRDefault="006F28D0" w:rsidP="002814B5">
            <w:pPr>
              <w:rPr>
                <w:rFonts w:eastAsia="Arial" w:cs="Arial"/>
                <w:sz w:val="16"/>
                <w:szCs w:val="16"/>
              </w:rPr>
            </w:pPr>
            <w:r w:rsidRPr="004E3972">
              <w:rPr>
                <w:rFonts w:eastAsia="Arial" w:cs="Arial"/>
                <w:sz w:val="16"/>
                <w:szCs w:val="16"/>
              </w:rPr>
              <w:t xml:space="preserve"> </w:t>
            </w:r>
          </w:p>
        </w:tc>
        <w:tc>
          <w:tcPr>
            <w:tcW w:w="270" w:type="dxa"/>
            <w:tcBorders>
              <w:top w:val="single" w:sz="8" w:space="0" w:color="auto"/>
              <w:left w:val="single" w:sz="8" w:space="0" w:color="auto"/>
              <w:bottom w:val="single" w:sz="8" w:space="0" w:color="auto"/>
              <w:right w:val="single" w:sz="8" w:space="0" w:color="auto"/>
            </w:tcBorders>
            <w:shd w:val="clear" w:color="auto" w:fill="ACB9CA"/>
            <w:tcMar>
              <w:left w:w="108" w:type="dxa"/>
              <w:right w:w="108" w:type="dxa"/>
            </w:tcMar>
          </w:tcPr>
          <w:p w14:paraId="33C35D13" w14:textId="77777777" w:rsidR="006F28D0" w:rsidRPr="004E3972" w:rsidRDefault="006F28D0" w:rsidP="002814B5">
            <w:pPr>
              <w:rPr>
                <w:rFonts w:eastAsia="Arial" w:cs="Arial"/>
                <w:sz w:val="16"/>
                <w:szCs w:val="16"/>
              </w:rPr>
            </w:pPr>
            <w:r w:rsidRPr="004E3972">
              <w:rPr>
                <w:rFonts w:eastAsia="Arial" w:cs="Arial"/>
                <w:sz w:val="16"/>
                <w:szCs w:val="16"/>
              </w:rPr>
              <w:t xml:space="preserve"> </w:t>
            </w:r>
          </w:p>
        </w:tc>
        <w:tc>
          <w:tcPr>
            <w:tcW w:w="270" w:type="dxa"/>
            <w:tcBorders>
              <w:top w:val="single" w:sz="8" w:space="0" w:color="auto"/>
              <w:left w:val="single" w:sz="8" w:space="0" w:color="auto"/>
              <w:bottom w:val="single" w:sz="8" w:space="0" w:color="auto"/>
              <w:right w:val="single" w:sz="8" w:space="0" w:color="auto"/>
            </w:tcBorders>
            <w:shd w:val="clear" w:color="auto" w:fill="ACB9CA"/>
            <w:tcMar>
              <w:left w:w="108" w:type="dxa"/>
              <w:right w:w="108" w:type="dxa"/>
            </w:tcMar>
          </w:tcPr>
          <w:p w14:paraId="68D66EB4" w14:textId="77777777" w:rsidR="006F28D0" w:rsidRPr="004E3972" w:rsidRDefault="006F28D0" w:rsidP="002814B5">
            <w:pPr>
              <w:rPr>
                <w:rFonts w:eastAsia="Arial" w:cs="Arial"/>
                <w:sz w:val="16"/>
                <w:szCs w:val="16"/>
              </w:rPr>
            </w:pPr>
            <w:r w:rsidRPr="004E3972">
              <w:rPr>
                <w:rFonts w:eastAsia="Arial" w:cs="Arial"/>
                <w:sz w:val="16"/>
                <w:szCs w:val="16"/>
              </w:rPr>
              <w:t xml:space="preserve"> </w:t>
            </w:r>
          </w:p>
        </w:tc>
        <w:tc>
          <w:tcPr>
            <w:tcW w:w="270" w:type="dxa"/>
            <w:tcBorders>
              <w:top w:val="single" w:sz="8" w:space="0" w:color="auto"/>
              <w:left w:val="single" w:sz="8" w:space="0" w:color="auto"/>
              <w:bottom w:val="single" w:sz="8" w:space="0" w:color="auto"/>
              <w:right w:val="single" w:sz="8" w:space="0" w:color="auto"/>
            </w:tcBorders>
            <w:shd w:val="clear" w:color="auto" w:fill="ACB9CA"/>
            <w:tcMar>
              <w:left w:w="108" w:type="dxa"/>
              <w:right w:w="108" w:type="dxa"/>
            </w:tcMar>
          </w:tcPr>
          <w:p w14:paraId="0561D034" w14:textId="77777777" w:rsidR="006F28D0" w:rsidRPr="004E3972" w:rsidRDefault="006F28D0" w:rsidP="002814B5">
            <w:pPr>
              <w:rPr>
                <w:rFonts w:eastAsia="Arial" w:cs="Arial"/>
                <w:sz w:val="16"/>
                <w:szCs w:val="16"/>
              </w:rPr>
            </w:pPr>
            <w:r w:rsidRPr="004E3972">
              <w:rPr>
                <w:rFonts w:eastAsia="Arial" w:cs="Arial"/>
                <w:sz w:val="16"/>
                <w:szCs w:val="16"/>
              </w:rPr>
              <w:t xml:space="preserve"> </w:t>
            </w:r>
          </w:p>
        </w:tc>
        <w:tc>
          <w:tcPr>
            <w:tcW w:w="270" w:type="dxa"/>
            <w:tcBorders>
              <w:top w:val="single" w:sz="8" w:space="0" w:color="auto"/>
              <w:left w:val="single" w:sz="8" w:space="0" w:color="auto"/>
              <w:bottom w:val="single" w:sz="8" w:space="0" w:color="auto"/>
              <w:right w:val="single" w:sz="8" w:space="0" w:color="auto"/>
            </w:tcBorders>
            <w:shd w:val="clear" w:color="auto" w:fill="ACB9CA"/>
            <w:tcMar>
              <w:left w:w="108" w:type="dxa"/>
              <w:right w:w="108" w:type="dxa"/>
            </w:tcMar>
          </w:tcPr>
          <w:p w14:paraId="147D0215" w14:textId="77777777" w:rsidR="006F28D0" w:rsidRPr="004E3972" w:rsidRDefault="006F28D0" w:rsidP="002814B5">
            <w:pPr>
              <w:rPr>
                <w:rFonts w:eastAsia="Arial" w:cs="Arial"/>
                <w:sz w:val="16"/>
                <w:szCs w:val="16"/>
              </w:rPr>
            </w:pPr>
            <w:r w:rsidRPr="004E3972">
              <w:rPr>
                <w:rFonts w:eastAsia="Arial" w:cs="Arial"/>
                <w:sz w:val="16"/>
                <w:szCs w:val="16"/>
              </w:rPr>
              <w:t xml:space="preserve"> </w:t>
            </w:r>
          </w:p>
        </w:tc>
        <w:tc>
          <w:tcPr>
            <w:tcW w:w="270" w:type="dxa"/>
            <w:tcBorders>
              <w:top w:val="single" w:sz="8" w:space="0" w:color="auto"/>
              <w:left w:val="single" w:sz="8" w:space="0" w:color="auto"/>
              <w:bottom w:val="single" w:sz="8" w:space="0" w:color="auto"/>
              <w:right w:val="single" w:sz="8" w:space="0" w:color="auto"/>
            </w:tcBorders>
            <w:shd w:val="clear" w:color="auto" w:fill="ACB9CA"/>
            <w:tcMar>
              <w:left w:w="108" w:type="dxa"/>
              <w:right w:w="108" w:type="dxa"/>
            </w:tcMar>
          </w:tcPr>
          <w:p w14:paraId="1AC59308" w14:textId="77777777" w:rsidR="006F28D0" w:rsidRPr="004E3972" w:rsidRDefault="006F28D0" w:rsidP="002814B5">
            <w:pPr>
              <w:rPr>
                <w:rFonts w:eastAsia="Arial" w:cs="Arial"/>
                <w:sz w:val="16"/>
                <w:szCs w:val="16"/>
              </w:rPr>
            </w:pPr>
            <w:r w:rsidRPr="004E3972">
              <w:rPr>
                <w:rFonts w:eastAsia="Arial" w:cs="Arial"/>
                <w:sz w:val="16"/>
                <w:szCs w:val="16"/>
              </w:rPr>
              <w:t xml:space="preserve"> </w:t>
            </w:r>
          </w:p>
        </w:tc>
        <w:tc>
          <w:tcPr>
            <w:tcW w:w="270" w:type="dxa"/>
            <w:tcBorders>
              <w:top w:val="single" w:sz="8" w:space="0" w:color="auto"/>
              <w:left w:val="single" w:sz="8" w:space="0" w:color="auto"/>
              <w:bottom w:val="single" w:sz="8" w:space="0" w:color="auto"/>
              <w:right w:val="single" w:sz="8" w:space="0" w:color="auto"/>
            </w:tcBorders>
            <w:shd w:val="clear" w:color="auto" w:fill="ACB9CA"/>
            <w:tcMar>
              <w:left w:w="108" w:type="dxa"/>
              <w:right w:w="108" w:type="dxa"/>
            </w:tcMar>
          </w:tcPr>
          <w:p w14:paraId="28A6649D" w14:textId="77777777" w:rsidR="006F28D0" w:rsidRPr="004E3972" w:rsidRDefault="006F28D0" w:rsidP="002814B5">
            <w:pPr>
              <w:rPr>
                <w:rFonts w:eastAsia="Arial" w:cs="Arial"/>
                <w:sz w:val="16"/>
                <w:szCs w:val="16"/>
              </w:rPr>
            </w:pPr>
            <w:r w:rsidRPr="004E3972">
              <w:rPr>
                <w:rFonts w:eastAsia="Arial" w:cs="Arial"/>
                <w:sz w:val="16"/>
                <w:szCs w:val="16"/>
              </w:rPr>
              <w:t xml:space="preserve"> </w:t>
            </w:r>
          </w:p>
        </w:tc>
        <w:tc>
          <w:tcPr>
            <w:tcW w:w="270" w:type="dxa"/>
            <w:tcBorders>
              <w:top w:val="single" w:sz="8" w:space="0" w:color="auto"/>
              <w:left w:val="single" w:sz="8" w:space="0" w:color="auto"/>
              <w:bottom w:val="single" w:sz="8" w:space="0" w:color="auto"/>
              <w:right w:val="single" w:sz="8" w:space="0" w:color="auto"/>
            </w:tcBorders>
            <w:shd w:val="clear" w:color="auto" w:fill="ACB9CA"/>
            <w:tcMar>
              <w:left w:w="108" w:type="dxa"/>
              <w:right w:w="108" w:type="dxa"/>
            </w:tcMar>
          </w:tcPr>
          <w:p w14:paraId="126E922F" w14:textId="77777777" w:rsidR="006F28D0" w:rsidRPr="004E3972" w:rsidRDefault="006F28D0" w:rsidP="002814B5">
            <w:pPr>
              <w:rPr>
                <w:rFonts w:eastAsia="Arial" w:cs="Arial"/>
                <w:sz w:val="16"/>
                <w:szCs w:val="16"/>
              </w:rPr>
            </w:pPr>
            <w:r w:rsidRPr="004E3972">
              <w:rPr>
                <w:rFonts w:eastAsia="Arial" w:cs="Arial"/>
                <w:sz w:val="16"/>
                <w:szCs w:val="16"/>
              </w:rPr>
              <w:t xml:space="preserve"> </w:t>
            </w:r>
          </w:p>
        </w:tc>
        <w:tc>
          <w:tcPr>
            <w:tcW w:w="236" w:type="dxa"/>
            <w:tcBorders>
              <w:top w:val="single" w:sz="8" w:space="0" w:color="auto"/>
              <w:left w:val="single" w:sz="8" w:space="0" w:color="auto"/>
              <w:bottom w:val="single" w:sz="8" w:space="0" w:color="auto"/>
              <w:right w:val="single" w:sz="8" w:space="0" w:color="auto"/>
            </w:tcBorders>
            <w:shd w:val="clear" w:color="auto" w:fill="ACB9CA"/>
            <w:tcMar>
              <w:left w:w="108" w:type="dxa"/>
              <w:right w:w="108" w:type="dxa"/>
            </w:tcMar>
          </w:tcPr>
          <w:p w14:paraId="36EAE2ED" w14:textId="77777777" w:rsidR="006F28D0" w:rsidRPr="004E3972" w:rsidRDefault="006F28D0" w:rsidP="002814B5">
            <w:pPr>
              <w:rPr>
                <w:rFonts w:eastAsia="Arial" w:cs="Arial"/>
                <w:sz w:val="16"/>
                <w:szCs w:val="16"/>
              </w:rPr>
            </w:pPr>
            <w:r w:rsidRPr="004E3972">
              <w:rPr>
                <w:rFonts w:eastAsia="Arial" w:cs="Arial"/>
                <w:sz w:val="16"/>
                <w:szCs w:val="16"/>
              </w:rPr>
              <w:t xml:space="preserve"> </w:t>
            </w:r>
          </w:p>
        </w:tc>
        <w:tc>
          <w:tcPr>
            <w:tcW w:w="345" w:type="dxa"/>
            <w:tcBorders>
              <w:top w:val="single" w:sz="8" w:space="0" w:color="auto"/>
              <w:left w:val="single" w:sz="8" w:space="0" w:color="auto"/>
              <w:bottom w:val="single" w:sz="8" w:space="0" w:color="auto"/>
              <w:right w:val="single" w:sz="8" w:space="0" w:color="auto"/>
            </w:tcBorders>
            <w:shd w:val="clear" w:color="auto" w:fill="ACB9CA"/>
            <w:tcMar>
              <w:left w:w="108" w:type="dxa"/>
              <w:right w:w="108" w:type="dxa"/>
            </w:tcMar>
          </w:tcPr>
          <w:p w14:paraId="6C106D5F" w14:textId="77777777" w:rsidR="006F28D0" w:rsidRPr="004E3972" w:rsidRDefault="006F28D0" w:rsidP="002814B5">
            <w:pPr>
              <w:rPr>
                <w:rFonts w:eastAsia="Arial" w:cs="Arial"/>
                <w:sz w:val="16"/>
                <w:szCs w:val="16"/>
              </w:rPr>
            </w:pPr>
            <w:r w:rsidRPr="004E3972">
              <w:rPr>
                <w:rFonts w:eastAsia="Arial" w:cs="Arial"/>
                <w:sz w:val="16"/>
                <w:szCs w:val="16"/>
              </w:rPr>
              <w:t xml:space="preserve"> </w:t>
            </w:r>
          </w:p>
        </w:tc>
        <w:tc>
          <w:tcPr>
            <w:tcW w:w="270" w:type="dxa"/>
            <w:tcBorders>
              <w:top w:val="single" w:sz="8" w:space="0" w:color="auto"/>
              <w:left w:val="single" w:sz="8" w:space="0" w:color="auto"/>
              <w:bottom w:val="single" w:sz="8" w:space="0" w:color="auto"/>
              <w:right w:val="single" w:sz="8" w:space="0" w:color="auto"/>
            </w:tcBorders>
            <w:tcMar>
              <w:left w:w="108" w:type="dxa"/>
              <w:right w:w="108" w:type="dxa"/>
            </w:tcMar>
          </w:tcPr>
          <w:p w14:paraId="4D40B618" w14:textId="77777777" w:rsidR="006F28D0" w:rsidRPr="004E3972" w:rsidRDefault="006F28D0" w:rsidP="002814B5">
            <w:pPr>
              <w:rPr>
                <w:rFonts w:eastAsia="Arial" w:cs="Arial"/>
                <w:sz w:val="16"/>
                <w:szCs w:val="16"/>
              </w:rPr>
            </w:pPr>
            <w:r w:rsidRPr="004E3972">
              <w:rPr>
                <w:rFonts w:eastAsia="Arial" w:cs="Arial"/>
                <w:sz w:val="16"/>
                <w:szCs w:val="16"/>
              </w:rPr>
              <w:t xml:space="preserve"> </w:t>
            </w:r>
          </w:p>
        </w:tc>
        <w:tc>
          <w:tcPr>
            <w:tcW w:w="270" w:type="dxa"/>
            <w:tcBorders>
              <w:top w:val="single" w:sz="8" w:space="0" w:color="auto"/>
              <w:left w:val="single" w:sz="8" w:space="0" w:color="auto"/>
              <w:bottom w:val="single" w:sz="8" w:space="0" w:color="auto"/>
              <w:right w:val="single" w:sz="8" w:space="0" w:color="auto"/>
            </w:tcBorders>
            <w:tcMar>
              <w:left w:w="108" w:type="dxa"/>
              <w:right w:w="108" w:type="dxa"/>
            </w:tcMar>
          </w:tcPr>
          <w:p w14:paraId="469695CD" w14:textId="77777777" w:rsidR="006F28D0" w:rsidRPr="004E3972" w:rsidRDefault="006F28D0" w:rsidP="002814B5">
            <w:pPr>
              <w:rPr>
                <w:rFonts w:eastAsia="Arial" w:cs="Arial"/>
                <w:sz w:val="16"/>
                <w:szCs w:val="16"/>
              </w:rPr>
            </w:pPr>
            <w:r w:rsidRPr="004E3972">
              <w:rPr>
                <w:rFonts w:eastAsia="Arial" w:cs="Arial"/>
                <w:sz w:val="16"/>
                <w:szCs w:val="16"/>
              </w:rPr>
              <w:t xml:space="preserve"> </w:t>
            </w:r>
          </w:p>
        </w:tc>
        <w:tc>
          <w:tcPr>
            <w:tcW w:w="270" w:type="dxa"/>
            <w:tcBorders>
              <w:top w:val="single" w:sz="8" w:space="0" w:color="auto"/>
              <w:left w:val="single" w:sz="8" w:space="0" w:color="auto"/>
              <w:bottom w:val="single" w:sz="8" w:space="0" w:color="auto"/>
              <w:right w:val="single" w:sz="8" w:space="0" w:color="auto"/>
            </w:tcBorders>
            <w:tcMar>
              <w:left w:w="108" w:type="dxa"/>
              <w:right w:w="108" w:type="dxa"/>
            </w:tcMar>
          </w:tcPr>
          <w:p w14:paraId="19FDC692" w14:textId="77777777" w:rsidR="006F28D0" w:rsidRPr="004E3972" w:rsidRDefault="006F28D0" w:rsidP="002814B5">
            <w:pPr>
              <w:rPr>
                <w:rFonts w:eastAsia="Arial" w:cs="Arial"/>
                <w:sz w:val="16"/>
                <w:szCs w:val="16"/>
              </w:rPr>
            </w:pPr>
            <w:r w:rsidRPr="004E3972">
              <w:rPr>
                <w:rFonts w:eastAsia="Arial" w:cs="Arial"/>
                <w:sz w:val="16"/>
                <w:szCs w:val="16"/>
              </w:rPr>
              <w:t xml:space="preserve"> </w:t>
            </w:r>
          </w:p>
        </w:tc>
      </w:tr>
      <w:tr w:rsidR="006F28D0" w:rsidRPr="004E3972" w14:paraId="30607143" w14:textId="77777777" w:rsidTr="002814B5">
        <w:trPr>
          <w:trHeight w:val="300"/>
        </w:trPr>
        <w:tc>
          <w:tcPr>
            <w:tcW w:w="3850" w:type="dxa"/>
            <w:tcBorders>
              <w:top w:val="single" w:sz="8" w:space="0" w:color="auto"/>
              <w:left w:val="single" w:sz="8" w:space="0" w:color="auto"/>
              <w:bottom w:val="single" w:sz="8" w:space="0" w:color="auto"/>
              <w:right w:val="single" w:sz="8" w:space="0" w:color="auto"/>
            </w:tcBorders>
            <w:tcMar>
              <w:left w:w="108" w:type="dxa"/>
              <w:right w:w="108" w:type="dxa"/>
            </w:tcMar>
          </w:tcPr>
          <w:p w14:paraId="18C8B497" w14:textId="77777777" w:rsidR="006F28D0" w:rsidRPr="004E3972" w:rsidRDefault="006F28D0" w:rsidP="002814B5">
            <w:pPr>
              <w:rPr>
                <w:rFonts w:eastAsia="Arial" w:cs="Arial"/>
                <w:sz w:val="16"/>
                <w:szCs w:val="16"/>
              </w:rPr>
            </w:pPr>
            <w:r w:rsidRPr="004E3972">
              <w:rPr>
                <w:rFonts w:eastAsia="Arial" w:cs="Arial"/>
                <w:sz w:val="16"/>
                <w:szCs w:val="16"/>
              </w:rPr>
              <w:t xml:space="preserve">Integration of </w:t>
            </w:r>
            <w:r>
              <w:rPr>
                <w:rFonts w:eastAsia="Arial" w:cs="Arial"/>
                <w:sz w:val="16"/>
                <w:szCs w:val="16"/>
              </w:rPr>
              <w:t>SRTR</w:t>
            </w:r>
            <w:r w:rsidRPr="004E3972">
              <w:rPr>
                <w:rFonts w:eastAsia="Arial" w:cs="Arial"/>
                <w:sz w:val="16"/>
                <w:szCs w:val="16"/>
              </w:rPr>
              <w:t xml:space="preserve"> and USRDS data with STAR and </w:t>
            </w:r>
            <w:proofErr w:type="spellStart"/>
            <w:r w:rsidRPr="004E3972">
              <w:rPr>
                <w:rFonts w:eastAsia="Arial" w:cs="Arial"/>
                <w:sz w:val="16"/>
                <w:szCs w:val="16"/>
              </w:rPr>
              <w:t>OneFlorida</w:t>
            </w:r>
            <w:proofErr w:type="spellEnd"/>
            <w:r w:rsidRPr="004E3972">
              <w:rPr>
                <w:rFonts w:eastAsia="Arial" w:cs="Arial"/>
                <w:sz w:val="16"/>
                <w:szCs w:val="16"/>
              </w:rPr>
              <w:t>, application of AI techniques</w:t>
            </w:r>
          </w:p>
        </w:tc>
        <w:tc>
          <w:tcPr>
            <w:tcW w:w="540" w:type="dxa"/>
            <w:tcBorders>
              <w:top w:val="single" w:sz="8" w:space="0" w:color="auto"/>
              <w:left w:val="single" w:sz="8" w:space="0" w:color="auto"/>
              <w:bottom w:val="single" w:sz="8" w:space="0" w:color="auto"/>
              <w:right w:val="single" w:sz="8" w:space="0" w:color="auto"/>
            </w:tcBorders>
            <w:tcMar>
              <w:left w:w="108" w:type="dxa"/>
              <w:right w:w="108" w:type="dxa"/>
            </w:tcMar>
          </w:tcPr>
          <w:p w14:paraId="66C4C046" w14:textId="77777777" w:rsidR="006F28D0" w:rsidRPr="004E3972" w:rsidRDefault="006F28D0" w:rsidP="002814B5">
            <w:pPr>
              <w:rPr>
                <w:rFonts w:eastAsia="Arial" w:cs="Arial"/>
                <w:sz w:val="16"/>
                <w:szCs w:val="16"/>
              </w:rPr>
            </w:pPr>
            <w:r w:rsidRPr="004E3972">
              <w:rPr>
                <w:rFonts w:eastAsia="Arial" w:cs="Arial"/>
                <w:sz w:val="16"/>
                <w:szCs w:val="16"/>
              </w:rPr>
              <w:t xml:space="preserve"> </w:t>
            </w:r>
          </w:p>
        </w:tc>
        <w:tc>
          <w:tcPr>
            <w:tcW w:w="360" w:type="dxa"/>
            <w:tcBorders>
              <w:top w:val="single" w:sz="8" w:space="0" w:color="auto"/>
              <w:left w:val="single" w:sz="8" w:space="0" w:color="auto"/>
              <w:bottom w:val="single" w:sz="8" w:space="0" w:color="auto"/>
              <w:right w:val="single" w:sz="8" w:space="0" w:color="auto"/>
            </w:tcBorders>
            <w:tcMar>
              <w:left w:w="108" w:type="dxa"/>
              <w:right w:w="108" w:type="dxa"/>
            </w:tcMar>
          </w:tcPr>
          <w:p w14:paraId="251118D8" w14:textId="77777777" w:rsidR="006F28D0" w:rsidRPr="004E3972" w:rsidRDefault="006F28D0" w:rsidP="002814B5">
            <w:pPr>
              <w:rPr>
                <w:rFonts w:eastAsia="Arial" w:cs="Arial"/>
                <w:sz w:val="16"/>
                <w:szCs w:val="16"/>
              </w:rPr>
            </w:pPr>
            <w:r w:rsidRPr="004E3972">
              <w:rPr>
                <w:rFonts w:eastAsia="Arial" w:cs="Arial"/>
                <w:sz w:val="16"/>
                <w:szCs w:val="16"/>
              </w:rPr>
              <w:t xml:space="preserve"> </w:t>
            </w:r>
          </w:p>
        </w:tc>
        <w:tc>
          <w:tcPr>
            <w:tcW w:w="275" w:type="dxa"/>
            <w:tcBorders>
              <w:top w:val="single" w:sz="8" w:space="0" w:color="auto"/>
              <w:left w:val="single" w:sz="8" w:space="0" w:color="auto"/>
              <w:bottom w:val="single" w:sz="8" w:space="0" w:color="auto"/>
              <w:right w:val="single" w:sz="8" w:space="0" w:color="auto"/>
            </w:tcBorders>
            <w:tcMar>
              <w:left w:w="108" w:type="dxa"/>
              <w:right w:w="108" w:type="dxa"/>
            </w:tcMar>
          </w:tcPr>
          <w:p w14:paraId="1BF2E106" w14:textId="77777777" w:rsidR="006F28D0" w:rsidRPr="004E3972" w:rsidRDefault="006F28D0" w:rsidP="002814B5">
            <w:pPr>
              <w:rPr>
                <w:rFonts w:eastAsia="Arial" w:cs="Arial"/>
                <w:sz w:val="16"/>
                <w:szCs w:val="16"/>
              </w:rPr>
            </w:pPr>
            <w:r w:rsidRPr="004E3972">
              <w:rPr>
                <w:rFonts w:eastAsia="Arial" w:cs="Arial"/>
                <w:sz w:val="16"/>
                <w:szCs w:val="16"/>
              </w:rPr>
              <w:t xml:space="preserve"> </w:t>
            </w:r>
          </w:p>
        </w:tc>
        <w:tc>
          <w:tcPr>
            <w:tcW w:w="330" w:type="dxa"/>
            <w:tcBorders>
              <w:top w:val="single" w:sz="8" w:space="0" w:color="auto"/>
              <w:left w:val="single" w:sz="8" w:space="0" w:color="auto"/>
              <w:bottom w:val="single" w:sz="8" w:space="0" w:color="auto"/>
              <w:right w:val="single" w:sz="8" w:space="0" w:color="auto"/>
            </w:tcBorders>
            <w:tcMar>
              <w:left w:w="108" w:type="dxa"/>
              <w:right w:w="108" w:type="dxa"/>
            </w:tcMar>
          </w:tcPr>
          <w:p w14:paraId="4FAF72C1" w14:textId="77777777" w:rsidR="006F28D0" w:rsidRPr="004E3972" w:rsidRDefault="006F28D0" w:rsidP="002814B5">
            <w:pPr>
              <w:rPr>
                <w:rFonts w:eastAsia="Arial" w:cs="Arial"/>
                <w:sz w:val="16"/>
                <w:szCs w:val="16"/>
              </w:rPr>
            </w:pPr>
            <w:r w:rsidRPr="004E3972">
              <w:rPr>
                <w:rFonts w:eastAsia="Arial" w:cs="Arial"/>
                <w:sz w:val="16"/>
                <w:szCs w:val="16"/>
              </w:rPr>
              <w:t xml:space="preserve"> </w:t>
            </w:r>
          </w:p>
        </w:tc>
        <w:tc>
          <w:tcPr>
            <w:tcW w:w="345" w:type="dxa"/>
            <w:tcBorders>
              <w:top w:val="single" w:sz="8" w:space="0" w:color="auto"/>
              <w:left w:val="single" w:sz="8" w:space="0" w:color="auto"/>
              <w:bottom w:val="single" w:sz="8" w:space="0" w:color="auto"/>
              <w:right w:val="single" w:sz="8" w:space="0" w:color="auto"/>
            </w:tcBorders>
            <w:tcMar>
              <w:left w:w="108" w:type="dxa"/>
              <w:right w:w="108" w:type="dxa"/>
            </w:tcMar>
          </w:tcPr>
          <w:p w14:paraId="18D22C35" w14:textId="77777777" w:rsidR="006F28D0" w:rsidRPr="004E3972" w:rsidRDefault="006F28D0" w:rsidP="002814B5">
            <w:pPr>
              <w:rPr>
                <w:rFonts w:eastAsia="Arial" w:cs="Arial"/>
                <w:sz w:val="16"/>
                <w:szCs w:val="16"/>
              </w:rPr>
            </w:pPr>
            <w:r w:rsidRPr="004E3972">
              <w:rPr>
                <w:rFonts w:eastAsia="Arial" w:cs="Arial"/>
                <w:sz w:val="16"/>
                <w:szCs w:val="16"/>
              </w:rPr>
              <w:t xml:space="preserve"> </w:t>
            </w:r>
          </w:p>
        </w:tc>
        <w:tc>
          <w:tcPr>
            <w:tcW w:w="345" w:type="dxa"/>
            <w:tcBorders>
              <w:top w:val="single" w:sz="8" w:space="0" w:color="auto"/>
              <w:left w:val="single" w:sz="8" w:space="0" w:color="auto"/>
              <w:bottom w:val="single" w:sz="8" w:space="0" w:color="auto"/>
              <w:right w:val="single" w:sz="8" w:space="0" w:color="auto"/>
            </w:tcBorders>
            <w:shd w:val="clear" w:color="auto" w:fill="ACB9CA"/>
            <w:tcMar>
              <w:left w:w="108" w:type="dxa"/>
              <w:right w:w="108" w:type="dxa"/>
            </w:tcMar>
          </w:tcPr>
          <w:p w14:paraId="51F6BBC7" w14:textId="77777777" w:rsidR="006F28D0" w:rsidRPr="004E3972" w:rsidRDefault="006F28D0" w:rsidP="002814B5">
            <w:pPr>
              <w:rPr>
                <w:rFonts w:eastAsia="Arial" w:cs="Arial"/>
                <w:sz w:val="16"/>
                <w:szCs w:val="16"/>
              </w:rPr>
            </w:pPr>
            <w:r w:rsidRPr="004E3972">
              <w:rPr>
                <w:rFonts w:eastAsia="Arial" w:cs="Arial"/>
                <w:sz w:val="16"/>
                <w:szCs w:val="16"/>
              </w:rPr>
              <w:t xml:space="preserve"> </w:t>
            </w:r>
          </w:p>
        </w:tc>
        <w:tc>
          <w:tcPr>
            <w:tcW w:w="270" w:type="dxa"/>
            <w:tcBorders>
              <w:top w:val="single" w:sz="8" w:space="0" w:color="auto"/>
              <w:left w:val="single" w:sz="8" w:space="0" w:color="auto"/>
              <w:bottom w:val="single" w:sz="8" w:space="0" w:color="auto"/>
              <w:right w:val="single" w:sz="8" w:space="0" w:color="auto"/>
            </w:tcBorders>
            <w:shd w:val="clear" w:color="auto" w:fill="ACB9CA"/>
            <w:tcMar>
              <w:left w:w="108" w:type="dxa"/>
              <w:right w:w="108" w:type="dxa"/>
            </w:tcMar>
          </w:tcPr>
          <w:p w14:paraId="018EA8EC" w14:textId="77777777" w:rsidR="006F28D0" w:rsidRPr="004E3972" w:rsidRDefault="006F28D0" w:rsidP="002814B5">
            <w:pPr>
              <w:rPr>
                <w:rFonts w:eastAsia="Arial" w:cs="Arial"/>
                <w:sz w:val="16"/>
                <w:szCs w:val="16"/>
              </w:rPr>
            </w:pPr>
            <w:r w:rsidRPr="004E3972">
              <w:rPr>
                <w:rFonts w:eastAsia="Arial" w:cs="Arial"/>
                <w:sz w:val="16"/>
                <w:szCs w:val="16"/>
              </w:rPr>
              <w:t xml:space="preserve"> </w:t>
            </w:r>
          </w:p>
        </w:tc>
        <w:tc>
          <w:tcPr>
            <w:tcW w:w="270" w:type="dxa"/>
            <w:tcBorders>
              <w:top w:val="single" w:sz="8" w:space="0" w:color="auto"/>
              <w:left w:val="single" w:sz="8" w:space="0" w:color="auto"/>
              <w:bottom w:val="single" w:sz="8" w:space="0" w:color="auto"/>
              <w:right w:val="single" w:sz="8" w:space="0" w:color="auto"/>
            </w:tcBorders>
            <w:shd w:val="clear" w:color="auto" w:fill="ACB9CA"/>
            <w:tcMar>
              <w:left w:w="108" w:type="dxa"/>
              <w:right w:w="108" w:type="dxa"/>
            </w:tcMar>
          </w:tcPr>
          <w:p w14:paraId="58F3213A" w14:textId="77777777" w:rsidR="006F28D0" w:rsidRPr="004E3972" w:rsidRDefault="006F28D0" w:rsidP="002814B5">
            <w:pPr>
              <w:rPr>
                <w:rFonts w:eastAsia="Arial" w:cs="Arial"/>
                <w:sz w:val="16"/>
                <w:szCs w:val="16"/>
              </w:rPr>
            </w:pPr>
            <w:r w:rsidRPr="004E3972">
              <w:rPr>
                <w:rFonts w:eastAsia="Arial" w:cs="Arial"/>
                <w:sz w:val="16"/>
                <w:szCs w:val="16"/>
              </w:rPr>
              <w:t xml:space="preserve"> </w:t>
            </w:r>
          </w:p>
        </w:tc>
        <w:tc>
          <w:tcPr>
            <w:tcW w:w="270" w:type="dxa"/>
            <w:tcBorders>
              <w:top w:val="single" w:sz="8" w:space="0" w:color="auto"/>
              <w:left w:val="single" w:sz="8" w:space="0" w:color="auto"/>
              <w:bottom w:val="single" w:sz="8" w:space="0" w:color="auto"/>
              <w:right w:val="single" w:sz="8" w:space="0" w:color="auto"/>
            </w:tcBorders>
            <w:shd w:val="clear" w:color="auto" w:fill="ACB9CA"/>
            <w:tcMar>
              <w:left w:w="108" w:type="dxa"/>
              <w:right w:w="108" w:type="dxa"/>
            </w:tcMar>
          </w:tcPr>
          <w:p w14:paraId="024E9075" w14:textId="77777777" w:rsidR="006F28D0" w:rsidRPr="004E3972" w:rsidRDefault="006F28D0" w:rsidP="002814B5">
            <w:pPr>
              <w:rPr>
                <w:rFonts w:eastAsia="Arial" w:cs="Arial"/>
                <w:sz w:val="16"/>
                <w:szCs w:val="16"/>
              </w:rPr>
            </w:pPr>
            <w:r w:rsidRPr="004E3972">
              <w:rPr>
                <w:rFonts w:eastAsia="Arial" w:cs="Arial"/>
                <w:sz w:val="16"/>
                <w:szCs w:val="16"/>
              </w:rPr>
              <w:t xml:space="preserve"> </w:t>
            </w:r>
          </w:p>
        </w:tc>
        <w:tc>
          <w:tcPr>
            <w:tcW w:w="270" w:type="dxa"/>
            <w:tcBorders>
              <w:top w:val="single" w:sz="8" w:space="0" w:color="auto"/>
              <w:left w:val="single" w:sz="8" w:space="0" w:color="auto"/>
              <w:bottom w:val="single" w:sz="8" w:space="0" w:color="auto"/>
              <w:right w:val="single" w:sz="8" w:space="0" w:color="auto"/>
            </w:tcBorders>
            <w:shd w:val="clear" w:color="auto" w:fill="ACB9CA"/>
            <w:tcMar>
              <w:left w:w="108" w:type="dxa"/>
              <w:right w:w="108" w:type="dxa"/>
            </w:tcMar>
          </w:tcPr>
          <w:p w14:paraId="1B08840A" w14:textId="77777777" w:rsidR="006F28D0" w:rsidRPr="004E3972" w:rsidRDefault="006F28D0" w:rsidP="002814B5">
            <w:pPr>
              <w:rPr>
                <w:rFonts w:eastAsia="Arial" w:cs="Arial"/>
                <w:sz w:val="16"/>
                <w:szCs w:val="16"/>
              </w:rPr>
            </w:pPr>
            <w:r w:rsidRPr="004E3972">
              <w:rPr>
                <w:rFonts w:eastAsia="Arial" w:cs="Arial"/>
                <w:sz w:val="16"/>
                <w:szCs w:val="16"/>
              </w:rPr>
              <w:t xml:space="preserve"> </w:t>
            </w:r>
          </w:p>
        </w:tc>
        <w:tc>
          <w:tcPr>
            <w:tcW w:w="270" w:type="dxa"/>
            <w:tcBorders>
              <w:top w:val="single" w:sz="8" w:space="0" w:color="auto"/>
              <w:left w:val="single" w:sz="8" w:space="0" w:color="auto"/>
              <w:bottom w:val="single" w:sz="8" w:space="0" w:color="auto"/>
              <w:right w:val="single" w:sz="8" w:space="0" w:color="auto"/>
            </w:tcBorders>
            <w:shd w:val="clear" w:color="auto" w:fill="ACB9CA"/>
            <w:tcMar>
              <w:left w:w="108" w:type="dxa"/>
              <w:right w:w="108" w:type="dxa"/>
            </w:tcMar>
          </w:tcPr>
          <w:p w14:paraId="30BE3B91" w14:textId="77777777" w:rsidR="006F28D0" w:rsidRPr="004E3972" w:rsidRDefault="006F28D0" w:rsidP="002814B5">
            <w:pPr>
              <w:rPr>
                <w:rFonts w:eastAsia="Arial" w:cs="Arial"/>
                <w:sz w:val="16"/>
                <w:szCs w:val="16"/>
              </w:rPr>
            </w:pPr>
            <w:r w:rsidRPr="004E3972">
              <w:rPr>
                <w:rFonts w:eastAsia="Arial" w:cs="Arial"/>
                <w:sz w:val="16"/>
                <w:szCs w:val="16"/>
              </w:rPr>
              <w:t xml:space="preserve"> </w:t>
            </w:r>
          </w:p>
        </w:tc>
        <w:tc>
          <w:tcPr>
            <w:tcW w:w="270" w:type="dxa"/>
            <w:tcBorders>
              <w:top w:val="single" w:sz="8" w:space="0" w:color="auto"/>
              <w:left w:val="single" w:sz="8" w:space="0" w:color="auto"/>
              <w:bottom w:val="single" w:sz="8" w:space="0" w:color="auto"/>
              <w:right w:val="single" w:sz="8" w:space="0" w:color="auto"/>
            </w:tcBorders>
            <w:shd w:val="clear" w:color="auto" w:fill="ACB9CA"/>
            <w:tcMar>
              <w:left w:w="108" w:type="dxa"/>
              <w:right w:w="108" w:type="dxa"/>
            </w:tcMar>
          </w:tcPr>
          <w:p w14:paraId="0D00028B" w14:textId="77777777" w:rsidR="006F28D0" w:rsidRPr="004E3972" w:rsidRDefault="006F28D0" w:rsidP="002814B5">
            <w:pPr>
              <w:rPr>
                <w:rFonts w:eastAsia="Arial" w:cs="Arial"/>
                <w:sz w:val="16"/>
                <w:szCs w:val="16"/>
              </w:rPr>
            </w:pPr>
            <w:r w:rsidRPr="004E3972">
              <w:rPr>
                <w:rFonts w:eastAsia="Arial" w:cs="Arial"/>
                <w:sz w:val="16"/>
                <w:szCs w:val="16"/>
              </w:rPr>
              <w:t xml:space="preserve"> </w:t>
            </w:r>
          </w:p>
        </w:tc>
        <w:tc>
          <w:tcPr>
            <w:tcW w:w="270" w:type="dxa"/>
            <w:tcBorders>
              <w:top w:val="single" w:sz="8" w:space="0" w:color="auto"/>
              <w:left w:val="single" w:sz="8" w:space="0" w:color="auto"/>
              <w:bottom w:val="single" w:sz="8" w:space="0" w:color="auto"/>
              <w:right w:val="single" w:sz="8" w:space="0" w:color="auto"/>
            </w:tcBorders>
            <w:shd w:val="clear" w:color="auto" w:fill="ACB9CA"/>
            <w:tcMar>
              <w:left w:w="108" w:type="dxa"/>
              <w:right w:w="108" w:type="dxa"/>
            </w:tcMar>
          </w:tcPr>
          <w:p w14:paraId="546E524E" w14:textId="77777777" w:rsidR="006F28D0" w:rsidRPr="004E3972" w:rsidRDefault="006F28D0" w:rsidP="002814B5">
            <w:pPr>
              <w:rPr>
                <w:rFonts w:eastAsia="Arial" w:cs="Arial"/>
                <w:sz w:val="16"/>
                <w:szCs w:val="16"/>
              </w:rPr>
            </w:pPr>
            <w:r w:rsidRPr="004E3972">
              <w:rPr>
                <w:rFonts w:eastAsia="Arial" w:cs="Arial"/>
                <w:sz w:val="16"/>
                <w:szCs w:val="16"/>
              </w:rPr>
              <w:t xml:space="preserve"> </w:t>
            </w:r>
          </w:p>
        </w:tc>
        <w:tc>
          <w:tcPr>
            <w:tcW w:w="270" w:type="dxa"/>
            <w:tcBorders>
              <w:top w:val="single" w:sz="8" w:space="0" w:color="auto"/>
              <w:left w:val="single" w:sz="8" w:space="0" w:color="auto"/>
              <w:bottom w:val="single" w:sz="8" w:space="0" w:color="auto"/>
              <w:right w:val="single" w:sz="8" w:space="0" w:color="auto"/>
            </w:tcBorders>
            <w:shd w:val="clear" w:color="auto" w:fill="ACB9CA"/>
            <w:tcMar>
              <w:left w:w="108" w:type="dxa"/>
              <w:right w:w="108" w:type="dxa"/>
            </w:tcMar>
          </w:tcPr>
          <w:p w14:paraId="275862F0" w14:textId="77777777" w:rsidR="006F28D0" w:rsidRPr="004E3972" w:rsidRDefault="006F28D0" w:rsidP="002814B5">
            <w:pPr>
              <w:rPr>
                <w:rFonts w:eastAsia="Arial" w:cs="Arial"/>
                <w:sz w:val="16"/>
                <w:szCs w:val="16"/>
              </w:rPr>
            </w:pPr>
            <w:r w:rsidRPr="004E3972">
              <w:rPr>
                <w:rFonts w:eastAsia="Arial" w:cs="Arial"/>
                <w:sz w:val="16"/>
                <w:szCs w:val="16"/>
              </w:rPr>
              <w:t xml:space="preserve"> </w:t>
            </w:r>
          </w:p>
        </w:tc>
        <w:tc>
          <w:tcPr>
            <w:tcW w:w="270" w:type="dxa"/>
            <w:tcBorders>
              <w:top w:val="single" w:sz="8" w:space="0" w:color="auto"/>
              <w:left w:val="single" w:sz="8" w:space="0" w:color="auto"/>
              <w:bottom w:val="single" w:sz="8" w:space="0" w:color="auto"/>
              <w:right w:val="single" w:sz="8" w:space="0" w:color="auto"/>
            </w:tcBorders>
            <w:shd w:val="clear" w:color="auto" w:fill="ACB9CA"/>
            <w:tcMar>
              <w:left w:w="108" w:type="dxa"/>
              <w:right w:w="108" w:type="dxa"/>
            </w:tcMar>
          </w:tcPr>
          <w:p w14:paraId="04D85A8C" w14:textId="77777777" w:rsidR="006F28D0" w:rsidRPr="004E3972" w:rsidRDefault="006F28D0" w:rsidP="002814B5">
            <w:pPr>
              <w:rPr>
                <w:rFonts w:eastAsia="Arial" w:cs="Arial"/>
                <w:sz w:val="16"/>
                <w:szCs w:val="16"/>
              </w:rPr>
            </w:pPr>
            <w:r w:rsidRPr="004E3972">
              <w:rPr>
                <w:rFonts w:eastAsia="Arial" w:cs="Arial"/>
                <w:sz w:val="16"/>
                <w:szCs w:val="16"/>
              </w:rPr>
              <w:t xml:space="preserve"> </w:t>
            </w:r>
          </w:p>
        </w:tc>
        <w:tc>
          <w:tcPr>
            <w:tcW w:w="270" w:type="dxa"/>
            <w:tcBorders>
              <w:top w:val="single" w:sz="8" w:space="0" w:color="auto"/>
              <w:left w:val="single" w:sz="8" w:space="0" w:color="auto"/>
              <w:bottom w:val="single" w:sz="8" w:space="0" w:color="auto"/>
              <w:right w:val="single" w:sz="8" w:space="0" w:color="auto"/>
            </w:tcBorders>
            <w:shd w:val="clear" w:color="auto" w:fill="ACB9CA"/>
            <w:tcMar>
              <w:left w:w="108" w:type="dxa"/>
              <w:right w:w="108" w:type="dxa"/>
            </w:tcMar>
          </w:tcPr>
          <w:p w14:paraId="7B1659AA" w14:textId="77777777" w:rsidR="006F28D0" w:rsidRPr="004E3972" w:rsidRDefault="006F28D0" w:rsidP="002814B5">
            <w:pPr>
              <w:rPr>
                <w:rFonts w:eastAsia="Arial" w:cs="Arial"/>
                <w:sz w:val="16"/>
                <w:szCs w:val="16"/>
              </w:rPr>
            </w:pPr>
            <w:r w:rsidRPr="004E3972">
              <w:rPr>
                <w:rFonts w:eastAsia="Arial" w:cs="Arial"/>
                <w:sz w:val="16"/>
                <w:szCs w:val="16"/>
              </w:rPr>
              <w:t xml:space="preserve"> </w:t>
            </w:r>
          </w:p>
        </w:tc>
        <w:tc>
          <w:tcPr>
            <w:tcW w:w="236" w:type="dxa"/>
            <w:tcBorders>
              <w:top w:val="single" w:sz="8" w:space="0" w:color="auto"/>
              <w:left w:val="single" w:sz="8" w:space="0" w:color="auto"/>
              <w:bottom w:val="single" w:sz="8" w:space="0" w:color="auto"/>
              <w:right w:val="single" w:sz="8" w:space="0" w:color="auto"/>
            </w:tcBorders>
            <w:shd w:val="clear" w:color="auto" w:fill="ACB9CA"/>
            <w:tcMar>
              <w:left w:w="108" w:type="dxa"/>
              <w:right w:w="108" w:type="dxa"/>
            </w:tcMar>
          </w:tcPr>
          <w:p w14:paraId="237AC06D" w14:textId="77777777" w:rsidR="006F28D0" w:rsidRPr="004E3972" w:rsidRDefault="006F28D0" w:rsidP="002814B5">
            <w:pPr>
              <w:rPr>
                <w:rFonts w:eastAsia="Arial" w:cs="Arial"/>
                <w:sz w:val="16"/>
                <w:szCs w:val="16"/>
              </w:rPr>
            </w:pPr>
            <w:r w:rsidRPr="004E3972">
              <w:rPr>
                <w:rFonts w:eastAsia="Arial" w:cs="Arial"/>
                <w:sz w:val="16"/>
                <w:szCs w:val="16"/>
              </w:rPr>
              <w:t xml:space="preserve"> </w:t>
            </w:r>
          </w:p>
        </w:tc>
        <w:tc>
          <w:tcPr>
            <w:tcW w:w="345" w:type="dxa"/>
            <w:tcBorders>
              <w:top w:val="single" w:sz="8" w:space="0" w:color="auto"/>
              <w:left w:val="single" w:sz="8" w:space="0" w:color="auto"/>
              <w:bottom w:val="single" w:sz="8" w:space="0" w:color="auto"/>
              <w:right w:val="single" w:sz="8" w:space="0" w:color="auto"/>
            </w:tcBorders>
            <w:shd w:val="clear" w:color="auto" w:fill="ACB9CA"/>
            <w:tcMar>
              <w:left w:w="108" w:type="dxa"/>
              <w:right w:w="108" w:type="dxa"/>
            </w:tcMar>
          </w:tcPr>
          <w:p w14:paraId="3734DE34" w14:textId="77777777" w:rsidR="006F28D0" w:rsidRPr="004E3972" w:rsidRDefault="006F28D0" w:rsidP="002814B5">
            <w:pPr>
              <w:rPr>
                <w:rFonts w:eastAsia="Arial" w:cs="Arial"/>
                <w:sz w:val="16"/>
                <w:szCs w:val="16"/>
              </w:rPr>
            </w:pPr>
            <w:r w:rsidRPr="004E3972">
              <w:rPr>
                <w:rFonts w:eastAsia="Arial" w:cs="Arial"/>
                <w:sz w:val="16"/>
                <w:szCs w:val="16"/>
              </w:rPr>
              <w:t xml:space="preserve"> </w:t>
            </w:r>
          </w:p>
        </w:tc>
        <w:tc>
          <w:tcPr>
            <w:tcW w:w="270" w:type="dxa"/>
            <w:tcBorders>
              <w:top w:val="single" w:sz="8" w:space="0" w:color="auto"/>
              <w:left w:val="single" w:sz="8" w:space="0" w:color="auto"/>
              <w:bottom w:val="single" w:sz="8" w:space="0" w:color="auto"/>
              <w:right w:val="single" w:sz="8" w:space="0" w:color="auto"/>
            </w:tcBorders>
            <w:shd w:val="clear" w:color="auto" w:fill="ACB9CA"/>
            <w:tcMar>
              <w:left w:w="108" w:type="dxa"/>
              <w:right w:w="108" w:type="dxa"/>
            </w:tcMar>
          </w:tcPr>
          <w:p w14:paraId="023D4B1C" w14:textId="77777777" w:rsidR="006F28D0" w:rsidRPr="004E3972" w:rsidRDefault="006F28D0" w:rsidP="002814B5">
            <w:pPr>
              <w:rPr>
                <w:rFonts w:eastAsia="Arial" w:cs="Arial"/>
                <w:sz w:val="16"/>
                <w:szCs w:val="16"/>
              </w:rPr>
            </w:pPr>
            <w:r w:rsidRPr="004E3972">
              <w:rPr>
                <w:rFonts w:eastAsia="Arial" w:cs="Arial"/>
                <w:sz w:val="16"/>
                <w:szCs w:val="16"/>
              </w:rPr>
              <w:t xml:space="preserve"> </w:t>
            </w:r>
          </w:p>
        </w:tc>
        <w:tc>
          <w:tcPr>
            <w:tcW w:w="270" w:type="dxa"/>
            <w:tcBorders>
              <w:top w:val="single" w:sz="8" w:space="0" w:color="auto"/>
              <w:left w:val="single" w:sz="8" w:space="0" w:color="auto"/>
              <w:bottom w:val="single" w:sz="8" w:space="0" w:color="auto"/>
              <w:right w:val="single" w:sz="8" w:space="0" w:color="auto"/>
            </w:tcBorders>
            <w:shd w:val="clear" w:color="auto" w:fill="ACB9CA"/>
            <w:tcMar>
              <w:left w:w="108" w:type="dxa"/>
              <w:right w:w="108" w:type="dxa"/>
            </w:tcMar>
          </w:tcPr>
          <w:p w14:paraId="047718F6" w14:textId="77777777" w:rsidR="006F28D0" w:rsidRPr="004E3972" w:rsidRDefault="006F28D0" w:rsidP="002814B5">
            <w:pPr>
              <w:rPr>
                <w:rFonts w:eastAsia="Arial" w:cs="Arial"/>
                <w:sz w:val="16"/>
                <w:szCs w:val="16"/>
              </w:rPr>
            </w:pPr>
            <w:r w:rsidRPr="004E3972">
              <w:rPr>
                <w:rFonts w:eastAsia="Arial" w:cs="Arial"/>
                <w:sz w:val="16"/>
                <w:szCs w:val="16"/>
              </w:rPr>
              <w:t xml:space="preserve"> </w:t>
            </w:r>
          </w:p>
        </w:tc>
        <w:tc>
          <w:tcPr>
            <w:tcW w:w="270" w:type="dxa"/>
            <w:tcBorders>
              <w:top w:val="single" w:sz="8" w:space="0" w:color="auto"/>
              <w:left w:val="single" w:sz="8" w:space="0" w:color="auto"/>
              <w:bottom w:val="single" w:sz="8" w:space="0" w:color="auto"/>
              <w:right w:val="single" w:sz="8" w:space="0" w:color="auto"/>
            </w:tcBorders>
            <w:shd w:val="clear" w:color="auto" w:fill="ACB9CA"/>
            <w:tcMar>
              <w:left w:w="108" w:type="dxa"/>
              <w:right w:w="108" w:type="dxa"/>
            </w:tcMar>
          </w:tcPr>
          <w:p w14:paraId="68055A27" w14:textId="77777777" w:rsidR="006F28D0" w:rsidRPr="004E3972" w:rsidRDefault="006F28D0" w:rsidP="002814B5">
            <w:pPr>
              <w:rPr>
                <w:rFonts w:eastAsia="Arial" w:cs="Arial"/>
                <w:sz w:val="16"/>
                <w:szCs w:val="16"/>
              </w:rPr>
            </w:pPr>
            <w:r w:rsidRPr="004E3972">
              <w:rPr>
                <w:rFonts w:eastAsia="Arial" w:cs="Arial"/>
                <w:sz w:val="16"/>
                <w:szCs w:val="16"/>
              </w:rPr>
              <w:t xml:space="preserve"> </w:t>
            </w:r>
          </w:p>
        </w:tc>
      </w:tr>
      <w:tr w:rsidR="006F28D0" w:rsidRPr="004E3972" w14:paraId="63F2B686" w14:textId="77777777" w:rsidTr="002814B5">
        <w:trPr>
          <w:trHeight w:val="300"/>
        </w:trPr>
        <w:tc>
          <w:tcPr>
            <w:tcW w:w="3850" w:type="dxa"/>
            <w:tcBorders>
              <w:top w:val="single" w:sz="8" w:space="0" w:color="auto"/>
              <w:left w:val="single" w:sz="8" w:space="0" w:color="auto"/>
              <w:bottom w:val="single" w:sz="8" w:space="0" w:color="auto"/>
              <w:right w:val="single" w:sz="8" w:space="0" w:color="auto"/>
            </w:tcBorders>
            <w:tcMar>
              <w:left w:w="108" w:type="dxa"/>
              <w:right w:w="108" w:type="dxa"/>
            </w:tcMar>
          </w:tcPr>
          <w:p w14:paraId="7EE5DF7E" w14:textId="77777777" w:rsidR="006F28D0" w:rsidRPr="004E3972" w:rsidRDefault="006F28D0" w:rsidP="002814B5">
            <w:pPr>
              <w:rPr>
                <w:rFonts w:eastAsia="Arial" w:cs="Arial"/>
                <w:sz w:val="16"/>
                <w:szCs w:val="16"/>
              </w:rPr>
            </w:pPr>
            <w:r w:rsidRPr="004E3972">
              <w:rPr>
                <w:rFonts w:eastAsia="Arial" w:cs="Arial"/>
                <w:sz w:val="16"/>
                <w:szCs w:val="16"/>
              </w:rPr>
              <w:t xml:space="preserve">Validation of GPC integrations in STAR and </w:t>
            </w:r>
            <w:proofErr w:type="spellStart"/>
            <w:r w:rsidRPr="004E3972">
              <w:rPr>
                <w:rFonts w:eastAsia="Arial" w:cs="Arial"/>
                <w:sz w:val="16"/>
                <w:szCs w:val="16"/>
              </w:rPr>
              <w:t>OneFlorida</w:t>
            </w:r>
            <w:proofErr w:type="spellEnd"/>
          </w:p>
        </w:tc>
        <w:tc>
          <w:tcPr>
            <w:tcW w:w="540" w:type="dxa"/>
            <w:tcBorders>
              <w:top w:val="single" w:sz="8" w:space="0" w:color="auto"/>
              <w:left w:val="single" w:sz="8" w:space="0" w:color="auto"/>
              <w:bottom w:val="single" w:sz="8" w:space="0" w:color="auto"/>
              <w:right w:val="single" w:sz="8" w:space="0" w:color="auto"/>
            </w:tcBorders>
            <w:tcMar>
              <w:left w:w="108" w:type="dxa"/>
              <w:right w:w="108" w:type="dxa"/>
            </w:tcMar>
          </w:tcPr>
          <w:p w14:paraId="53BBE1E7" w14:textId="77777777" w:rsidR="006F28D0" w:rsidRPr="004E3972" w:rsidRDefault="006F28D0" w:rsidP="002814B5">
            <w:pPr>
              <w:rPr>
                <w:rFonts w:eastAsia="Arial" w:cs="Arial"/>
                <w:sz w:val="16"/>
                <w:szCs w:val="16"/>
              </w:rPr>
            </w:pPr>
            <w:r w:rsidRPr="004E3972">
              <w:rPr>
                <w:rFonts w:eastAsia="Arial" w:cs="Arial"/>
                <w:sz w:val="16"/>
                <w:szCs w:val="16"/>
              </w:rPr>
              <w:t xml:space="preserve"> </w:t>
            </w:r>
          </w:p>
        </w:tc>
        <w:tc>
          <w:tcPr>
            <w:tcW w:w="360" w:type="dxa"/>
            <w:tcBorders>
              <w:top w:val="single" w:sz="8" w:space="0" w:color="auto"/>
              <w:left w:val="single" w:sz="8" w:space="0" w:color="auto"/>
              <w:bottom w:val="single" w:sz="8" w:space="0" w:color="auto"/>
              <w:right w:val="single" w:sz="8" w:space="0" w:color="auto"/>
            </w:tcBorders>
            <w:tcMar>
              <w:left w:w="108" w:type="dxa"/>
              <w:right w:w="108" w:type="dxa"/>
            </w:tcMar>
          </w:tcPr>
          <w:p w14:paraId="69D641F1" w14:textId="77777777" w:rsidR="006F28D0" w:rsidRPr="004E3972" w:rsidRDefault="006F28D0" w:rsidP="002814B5">
            <w:pPr>
              <w:rPr>
                <w:rFonts w:eastAsia="Arial" w:cs="Arial"/>
                <w:sz w:val="16"/>
                <w:szCs w:val="16"/>
              </w:rPr>
            </w:pPr>
            <w:r w:rsidRPr="004E3972">
              <w:rPr>
                <w:rFonts w:eastAsia="Arial" w:cs="Arial"/>
                <w:sz w:val="16"/>
                <w:szCs w:val="16"/>
              </w:rPr>
              <w:t xml:space="preserve"> </w:t>
            </w:r>
          </w:p>
        </w:tc>
        <w:tc>
          <w:tcPr>
            <w:tcW w:w="275" w:type="dxa"/>
            <w:tcBorders>
              <w:top w:val="single" w:sz="8" w:space="0" w:color="auto"/>
              <w:left w:val="single" w:sz="8" w:space="0" w:color="auto"/>
              <w:bottom w:val="single" w:sz="8" w:space="0" w:color="auto"/>
              <w:right w:val="single" w:sz="8" w:space="0" w:color="auto"/>
            </w:tcBorders>
            <w:tcMar>
              <w:left w:w="108" w:type="dxa"/>
              <w:right w:w="108" w:type="dxa"/>
            </w:tcMar>
          </w:tcPr>
          <w:p w14:paraId="5BACB163" w14:textId="77777777" w:rsidR="006F28D0" w:rsidRPr="004E3972" w:rsidRDefault="006F28D0" w:rsidP="002814B5">
            <w:pPr>
              <w:rPr>
                <w:rFonts w:eastAsia="Arial" w:cs="Arial"/>
                <w:sz w:val="16"/>
                <w:szCs w:val="16"/>
              </w:rPr>
            </w:pPr>
            <w:r w:rsidRPr="004E3972">
              <w:rPr>
                <w:rFonts w:eastAsia="Arial" w:cs="Arial"/>
                <w:sz w:val="16"/>
                <w:szCs w:val="16"/>
              </w:rPr>
              <w:t xml:space="preserve"> </w:t>
            </w:r>
          </w:p>
        </w:tc>
        <w:tc>
          <w:tcPr>
            <w:tcW w:w="330" w:type="dxa"/>
            <w:tcBorders>
              <w:top w:val="single" w:sz="8" w:space="0" w:color="auto"/>
              <w:left w:val="single" w:sz="8" w:space="0" w:color="auto"/>
              <w:bottom w:val="single" w:sz="8" w:space="0" w:color="auto"/>
              <w:right w:val="single" w:sz="8" w:space="0" w:color="auto"/>
            </w:tcBorders>
            <w:tcMar>
              <w:left w:w="108" w:type="dxa"/>
              <w:right w:w="108" w:type="dxa"/>
            </w:tcMar>
          </w:tcPr>
          <w:p w14:paraId="0B1DFFF4" w14:textId="77777777" w:rsidR="006F28D0" w:rsidRPr="004E3972" w:rsidRDefault="006F28D0" w:rsidP="002814B5">
            <w:pPr>
              <w:rPr>
                <w:rFonts w:eastAsia="Arial" w:cs="Arial"/>
                <w:sz w:val="16"/>
                <w:szCs w:val="16"/>
              </w:rPr>
            </w:pPr>
            <w:r w:rsidRPr="004E3972">
              <w:rPr>
                <w:rFonts w:eastAsia="Arial" w:cs="Arial"/>
                <w:sz w:val="16"/>
                <w:szCs w:val="16"/>
              </w:rPr>
              <w:t xml:space="preserve"> </w:t>
            </w:r>
          </w:p>
        </w:tc>
        <w:tc>
          <w:tcPr>
            <w:tcW w:w="345" w:type="dxa"/>
            <w:tcBorders>
              <w:top w:val="single" w:sz="8" w:space="0" w:color="auto"/>
              <w:left w:val="single" w:sz="8" w:space="0" w:color="auto"/>
              <w:bottom w:val="single" w:sz="8" w:space="0" w:color="auto"/>
              <w:right w:val="single" w:sz="8" w:space="0" w:color="auto"/>
            </w:tcBorders>
            <w:tcMar>
              <w:left w:w="108" w:type="dxa"/>
              <w:right w:w="108" w:type="dxa"/>
            </w:tcMar>
          </w:tcPr>
          <w:p w14:paraId="18F0F714" w14:textId="77777777" w:rsidR="006F28D0" w:rsidRPr="004E3972" w:rsidRDefault="006F28D0" w:rsidP="002814B5">
            <w:pPr>
              <w:rPr>
                <w:rFonts w:eastAsia="Arial" w:cs="Arial"/>
                <w:sz w:val="16"/>
                <w:szCs w:val="16"/>
              </w:rPr>
            </w:pPr>
            <w:r w:rsidRPr="004E3972">
              <w:rPr>
                <w:rFonts w:eastAsia="Arial" w:cs="Arial"/>
                <w:sz w:val="16"/>
                <w:szCs w:val="16"/>
              </w:rPr>
              <w:t xml:space="preserve"> </w:t>
            </w:r>
          </w:p>
        </w:tc>
        <w:tc>
          <w:tcPr>
            <w:tcW w:w="345" w:type="dxa"/>
            <w:tcBorders>
              <w:top w:val="single" w:sz="8" w:space="0" w:color="auto"/>
              <w:left w:val="single" w:sz="8" w:space="0" w:color="auto"/>
              <w:bottom w:val="single" w:sz="8" w:space="0" w:color="auto"/>
              <w:right w:val="single" w:sz="8" w:space="0" w:color="auto"/>
            </w:tcBorders>
            <w:tcMar>
              <w:left w:w="108" w:type="dxa"/>
              <w:right w:w="108" w:type="dxa"/>
            </w:tcMar>
          </w:tcPr>
          <w:p w14:paraId="6F438005" w14:textId="77777777" w:rsidR="006F28D0" w:rsidRPr="004E3972" w:rsidRDefault="006F28D0" w:rsidP="002814B5">
            <w:pPr>
              <w:rPr>
                <w:rFonts w:eastAsia="Arial" w:cs="Arial"/>
                <w:sz w:val="16"/>
                <w:szCs w:val="16"/>
              </w:rPr>
            </w:pPr>
            <w:r w:rsidRPr="004E3972">
              <w:rPr>
                <w:rFonts w:eastAsia="Arial" w:cs="Arial"/>
                <w:sz w:val="16"/>
                <w:szCs w:val="16"/>
              </w:rPr>
              <w:t xml:space="preserve"> </w:t>
            </w:r>
          </w:p>
        </w:tc>
        <w:tc>
          <w:tcPr>
            <w:tcW w:w="270" w:type="dxa"/>
            <w:tcBorders>
              <w:top w:val="single" w:sz="8" w:space="0" w:color="auto"/>
              <w:left w:val="single" w:sz="8" w:space="0" w:color="auto"/>
              <w:bottom w:val="single" w:sz="8" w:space="0" w:color="auto"/>
              <w:right w:val="single" w:sz="8" w:space="0" w:color="auto"/>
            </w:tcBorders>
            <w:tcMar>
              <w:left w:w="108" w:type="dxa"/>
              <w:right w:w="108" w:type="dxa"/>
            </w:tcMar>
          </w:tcPr>
          <w:p w14:paraId="0B934425" w14:textId="77777777" w:rsidR="006F28D0" w:rsidRPr="004E3972" w:rsidRDefault="006F28D0" w:rsidP="002814B5">
            <w:pPr>
              <w:rPr>
                <w:rFonts w:eastAsia="Arial" w:cs="Arial"/>
                <w:sz w:val="16"/>
                <w:szCs w:val="16"/>
              </w:rPr>
            </w:pPr>
            <w:r w:rsidRPr="004E3972">
              <w:rPr>
                <w:rFonts w:eastAsia="Arial" w:cs="Arial"/>
                <w:sz w:val="16"/>
                <w:szCs w:val="16"/>
              </w:rPr>
              <w:t xml:space="preserve"> </w:t>
            </w:r>
          </w:p>
        </w:tc>
        <w:tc>
          <w:tcPr>
            <w:tcW w:w="270" w:type="dxa"/>
            <w:tcBorders>
              <w:top w:val="single" w:sz="8" w:space="0" w:color="auto"/>
              <w:left w:val="single" w:sz="8" w:space="0" w:color="auto"/>
              <w:bottom w:val="single" w:sz="8" w:space="0" w:color="auto"/>
              <w:right w:val="single" w:sz="8" w:space="0" w:color="auto"/>
            </w:tcBorders>
            <w:shd w:val="clear" w:color="auto" w:fill="ACB9CA"/>
            <w:tcMar>
              <w:left w:w="108" w:type="dxa"/>
              <w:right w:w="108" w:type="dxa"/>
            </w:tcMar>
          </w:tcPr>
          <w:p w14:paraId="2BA9EA87" w14:textId="77777777" w:rsidR="006F28D0" w:rsidRPr="004E3972" w:rsidRDefault="006F28D0" w:rsidP="002814B5">
            <w:pPr>
              <w:rPr>
                <w:rFonts w:eastAsia="Arial" w:cs="Arial"/>
                <w:sz w:val="16"/>
                <w:szCs w:val="16"/>
              </w:rPr>
            </w:pPr>
            <w:r w:rsidRPr="004E3972">
              <w:rPr>
                <w:rFonts w:eastAsia="Arial" w:cs="Arial"/>
                <w:sz w:val="16"/>
                <w:szCs w:val="16"/>
              </w:rPr>
              <w:t xml:space="preserve"> </w:t>
            </w:r>
          </w:p>
        </w:tc>
        <w:tc>
          <w:tcPr>
            <w:tcW w:w="270" w:type="dxa"/>
            <w:tcBorders>
              <w:top w:val="single" w:sz="8" w:space="0" w:color="auto"/>
              <w:left w:val="single" w:sz="8" w:space="0" w:color="auto"/>
              <w:bottom w:val="single" w:sz="8" w:space="0" w:color="auto"/>
              <w:right w:val="single" w:sz="8" w:space="0" w:color="auto"/>
            </w:tcBorders>
            <w:shd w:val="clear" w:color="auto" w:fill="ACB9CA"/>
            <w:tcMar>
              <w:left w:w="108" w:type="dxa"/>
              <w:right w:w="108" w:type="dxa"/>
            </w:tcMar>
          </w:tcPr>
          <w:p w14:paraId="30970187" w14:textId="77777777" w:rsidR="006F28D0" w:rsidRPr="004E3972" w:rsidRDefault="006F28D0" w:rsidP="002814B5">
            <w:pPr>
              <w:rPr>
                <w:rFonts w:eastAsia="Arial" w:cs="Arial"/>
                <w:sz w:val="16"/>
                <w:szCs w:val="16"/>
              </w:rPr>
            </w:pPr>
            <w:r w:rsidRPr="004E3972">
              <w:rPr>
                <w:rFonts w:eastAsia="Arial" w:cs="Arial"/>
                <w:sz w:val="16"/>
                <w:szCs w:val="16"/>
              </w:rPr>
              <w:t xml:space="preserve"> </w:t>
            </w:r>
          </w:p>
        </w:tc>
        <w:tc>
          <w:tcPr>
            <w:tcW w:w="270" w:type="dxa"/>
            <w:tcBorders>
              <w:top w:val="single" w:sz="8" w:space="0" w:color="auto"/>
              <w:left w:val="single" w:sz="8" w:space="0" w:color="auto"/>
              <w:bottom w:val="single" w:sz="8" w:space="0" w:color="auto"/>
              <w:right w:val="single" w:sz="8" w:space="0" w:color="auto"/>
            </w:tcBorders>
            <w:shd w:val="clear" w:color="auto" w:fill="ACB9CA"/>
            <w:tcMar>
              <w:left w:w="108" w:type="dxa"/>
              <w:right w:w="108" w:type="dxa"/>
            </w:tcMar>
          </w:tcPr>
          <w:p w14:paraId="2C2272A2" w14:textId="77777777" w:rsidR="006F28D0" w:rsidRPr="004E3972" w:rsidRDefault="006F28D0" w:rsidP="002814B5">
            <w:pPr>
              <w:rPr>
                <w:rFonts w:eastAsia="Arial" w:cs="Arial"/>
                <w:sz w:val="16"/>
                <w:szCs w:val="16"/>
              </w:rPr>
            </w:pPr>
            <w:r w:rsidRPr="004E3972">
              <w:rPr>
                <w:rFonts w:eastAsia="Arial" w:cs="Arial"/>
                <w:sz w:val="16"/>
                <w:szCs w:val="16"/>
              </w:rPr>
              <w:t xml:space="preserve"> </w:t>
            </w:r>
          </w:p>
        </w:tc>
        <w:tc>
          <w:tcPr>
            <w:tcW w:w="270" w:type="dxa"/>
            <w:tcBorders>
              <w:top w:val="single" w:sz="8" w:space="0" w:color="auto"/>
              <w:left w:val="single" w:sz="8" w:space="0" w:color="auto"/>
              <w:bottom w:val="single" w:sz="8" w:space="0" w:color="auto"/>
              <w:right w:val="single" w:sz="8" w:space="0" w:color="auto"/>
            </w:tcBorders>
            <w:shd w:val="clear" w:color="auto" w:fill="ACB9CA"/>
            <w:tcMar>
              <w:left w:w="108" w:type="dxa"/>
              <w:right w:w="108" w:type="dxa"/>
            </w:tcMar>
          </w:tcPr>
          <w:p w14:paraId="40947B7B" w14:textId="77777777" w:rsidR="006F28D0" w:rsidRPr="004E3972" w:rsidRDefault="006F28D0" w:rsidP="002814B5">
            <w:pPr>
              <w:rPr>
                <w:rFonts w:eastAsia="Arial" w:cs="Arial"/>
                <w:sz w:val="16"/>
                <w:szCs w:val="16"/>
              </w:rPr>
            </w:pPr>
            <w:r w:rsidRPr="004E3972">
              <w:rPr>
                <w:rFonts w:eastAsia="Arial" w:cs="Arial"/>
                <w:sz w:val="16"/>
                <w:szCs w:val="16"/>
              </w:rPr>
              <w:t xml:space="preserve"> </w:t>
            </w:r>
          </w:p>
        </w:tc>
        <w:tc>
          <w:tcPr>
            <w:tcW w:w="270" w:type="dxa"/>
            <w:tcBorders>
              <w:top w:val="single" w:sz="8" w:space="0" w:color="auto"/>
              <w:left w:val="single" w:sz="8" w:space="0" w:color="auto"/>
              <w:bottom w:val="single" w:sz="8" w:space="0" w:color="auto"/>
              <w:right w:val="single" w:sz="8" w:space="0" w:color="auto"/>
            </w:tcBorders>
            <w:shd w:val="clear" w:color="auto" w:fill="ACB9CA"/>
            <w:tcMar>
              <w:left w:w="108" w:type="dxa"/>
              <w:right w:w="108" w:type="dxa"/>
            </w:tcMar>
          </w:tcPr>
          <w:p w14:paraId="1B51F43A" w14:textId="77777777" w:rsidR="006F28D0" w:rsidRPr="004E3972" w:rsidRDefault="006F28D0" w:rsidP="002814B5">
            <w:pPr>
              <w:rPr>
                <w:rFonts w:eastAsia="Arial" w:cs="Arial"/>
                <w:sz w:val="16"/>
                <w:szCs w:val="16"/>
              </w:rPr>
            </w:pPr>
            <w:r w:rsidRPr="004E3972">
              <w:rPr>
                <w:rFonts w:eastAsia="Arial" w:cs="Arial"/>
                <w:sz w:val="16"/>
                <w:szCs w:val="16"/>
              </w:rPr>
              <w:t xml:space="preserve"> </w:t>
            </w:r>
          </w:p>
        </w:tc>
        <w:tc>
          <w:tcPr>
            <w:tcW w:w="270" w:type="dxa"/>
            <w:tcBorders>
              <w:top w:val="single" w:sz="8" w:space="0" w:color="auto"/>
              <w:left w:val="single" w:sz="8" w:space="0" w:color="auto"/>
              <w:bottom w:val="single" w:sz="8" w:space="0" w:color="auto"/>
              <w:right w:val="single" w:sz="8" w:space="0" w:color="auto"/>
            </w:tcBorders>
            <w:shd w:val="clear" w:color="auto" w:fill="ACB9CA"/>
            <w:tcMar>
              <w:left w:w="108" w:type="dxa"/>
              <w:right w:w="108" w:type="dxa"/>
            </w:tcMar>
          </w:tcPr>
          <w:p w14:paraId="3213270B" w14:textId="77777777" w:rsidR="006F28D0" w:rsidRPr="004E3972" w:rsidRDefault="006F28D0" w:rsidP="002814B5">
            <w:pPr>
              <w:rPr>
                <w:rFonts w:eastAsia="Arial" w:cs="Arial"/>
                <w:sz w:val="16"/>
                <w:szCs w:val="16"/>
              </w:rPr>
            </w:pPr>
            <w:r w:rsidRPr="004E3972">
              <w:rPr>
                <w:rFonts w:eastAsia="Arial" w:cs="Arial"/>
                <w:sz w:val="16"/>
                <w:szCs w:val="16"/>
              </w:rPr>
              <w:t xml:space="preserve"> </w:t>
            </w:r>
          </w:p>
        </w:tc>
        <w:tc>
          <w:tcPr>
            <w:tcW w:w="270" w:type="dxa"/>
            <w:tcBorders>
              <w:top w:val="single" w:sz="8" w:space="0" w:color="auto"/>
              <w:left w:val="single" w:sz="8" w:space="0" w:color="auto"/>
              <w:bottom w:val="single" w:sz="8" w:space="0" w:color="auto"/>
              <w:right w:val="single" w:sz="8" w:space="0" w:color="auto"/>
            </w:tcBorders>
            <w:shd w:val="clear" w:color="auto" w:fill="ACB9CA"/>
            <w:tcMar>
              <w:left w:w="108" w:type="dxa"/>
              <w:right w:w="108" w:type="dxa"/>
            </w:tcMar>
          </w:tcPr>
          <w:p w14:paraId="23CD9FE6" w14:textId="77777777" w:rsidR="006F28D0" w:rsidRPr="004E3972" w:rsidRDefault="006F28D0" w:rsidP="002814B5">
            <w:pPr>
              <w:rPr>
                <w:rFonts w:eastAsia="Arial" w:cs="Arial"/>
                <w:sz w:val="16"/>
                <w:szCs w:val="16"/>
              </w:rPr>
            </w:pPr>
            <w:r w:rsidRPr="004E3972">
              <w:rPr>
                <w:rFonts w:eastAsia="Arial" w:cs="Arial"/>
                <w:sz w:val="16"/>
                <w:szCs w:val="16"/>
              </w:rPr>
              <w:t xml:space="preserve"> </w:t>
            </w:r>
          </w:p>
        </w:tc>
        <w:tc>
          <w:tcPr>
            <w:tcW w:w="270" w:type="dxa"/>
            <w:tcBorders>
              <w:top w:val="single" w:sz="8" w:space="0" w:color="auto"/>
              <w:left w:val="single" w:sz="8" w:space="0" w:color="auto"/>
              <w:bottom w:val="single" w:sz="8" w:space="0" w:color="auto"/>
              <w:right w:val="single" w:sz="8" w:space="0" w:color="auto"/>
            </w:tcBorders>
            <w:shd w:val="clear" w:color="auto" w:fill="ACB9CA"/>
            <w:tcMar>
              <w:left w:w="108" w:type="dxa"/>
              <w:right w:w="108" w:type="dxa"/>
            </w:tcMar>
          </w:tcPr>
          <w:p w14:paraId="227BF84C" w14:textId="77777777" w:rsidR="006F28D0" w:rsidRPr="004E3972" w:rsidRDefault="006F28D0" w:rsidP="002814B5">
            <w:pPr>
              <w:rPr>
                <w:rFonts w:eastAsia="Arial" w:cs="Arial"/>
                <w:sz w:val="16"/>
                <w:szCs w:val="16"/>
              </w:rPr>
            </w:pPr>
            <w:r w:rsidRPr="004E3972">
              <w:rPr>
                <w:rFonts w:eastAsia="Arial" w:cs="Arial"/>
                <w:sz w:val="16"/>
                <w:szCs w:val="16"/>
              </w:rPr>
              <w:t xml:space="preserve"> </w:t>
            </w:r>
          </w:p>
        </w:tc>
        <w:tc>
          <w:tcPr>
            <w:tcW w:w="270" w:type="dxa"/>
            <w:tcBorders>
              <w:top w:val="single" w:sz="8" w:space="0" w:color="auto"/>
              <w:left w:val="single" w:sz="8" w:space="0" w:color="auto"/>
              <w:bottom w:val="single" w:sz="8" w:space="0" w:color="auto"/>
              <w:right w:val="single" w:sz="8" w:space="0" w:color="auto"/>
            </w:tcBorders>
            <w:shd w:val="clear" w:color="auto" w:fill="ACB9CA"/>
            <w:tcMar>
              <w:left w:w="108" w:type="dxa"/>
              <w:right w:w="108" w:type="dxa"/>
            </w:tcMar>
          </w:tcPr>
          <w:p w14:paraId="08F148DD" w14:textId="77777777" w:rsidR="006F28D0" w:rsidRPr="004E3972" w:rsidRDefault="006F28D0" w:rsidP="002814B5">
            <w:pPr>
              <w:rPr>
                <w:rFonts w:eastAsia="Arial" w:cs="Arial"/>
                <w:sz w:val="16"/>
                <w:szCs w:val="16"/>
              </w:rPr>
            </w:pPr>
            <w:r w:rsidRPr="004E3972">
              <w:rPr>
                <w:rFonts w:eastAsia="Arial" w:cs="Arial"/>
                <w:sz w:val="16"/>
                <w:szCs w:val="16"/>
              </w:rPr>
              <w:t xml:space="preserve"> </w:t>
            </w:r>
          </w:p>
        </w:tc>
        <w:tc>
          <w:tcPr>
            <w:tcW w:w="236" w:type="dxa"/>
            <w:tcBorders>
              <w:top w:val="single" w:sz="8" w:space="0" w:color="auto"/>
              <w:left w:val="single" w:sz="8" w:space="0" w:color="auto"/>
              <w:bottom w:val="single" w:sz="8" w:space="0" w:color="auto"/>
              <w:right w:val="single" w:sz="8" w:space="0" w:color="auto"/>
            </w:tcBorders>
            <w:shd w:val="clear" w:color="auto" w:fill="ACB9CA"/>
            <w:tcMar>
              <w:left w:w="108" w:type="dxa"/>
              <w:right w:w="108" w:type="dxa"/>
            </w:tcMar>
          </w:tcPr>
          <w:p w14:paraId="2B85042D" w14:textId="77777777" w:rsidR="006F28D0" w:rsidRPr="004E3972" w:rsidRDefault="006F28D0" w:rsidP="002814B5">
            <w:pPr>
              <w:rPr>
                <w:rFonts w:eastAsia="Arial" w:cs="Arial"/>
                <w:sz w:val="16"/>
                <w:szCs w:val="16"/>
              </w:rPr>
            </w:pPr>
            <w:r w:rsidRPr="004E3972">
              <w:rPr>
                <w:rFonts w:eastAsia="Arial" w:cs="Arial"/>
                <w:sz w:val="16"/>
                <w:szCs w:val="16"/>
              </w:rPr>
              <w:t xml:space="preserve"> </w:t>
            </w:r>
          </w:p>
        </w:tc>
        <w:tc>
          <w:tcPr>
            <w:tcW w:w="345" w:type="dxa"/>
            <w:tcBorders>
              <w:top w:val="single" w:sz="8" w:space="0" w:color="auto"/>
              <w:left w:val="single" w:sz="8" w:space="0" w:color="auto"/>
              <w:bottom w:val="single" w:sz="8" w:space="0" w:color="auto"/>
              <w:right w:val="single" w:sz="8" w:space="0" w:color="auto"/>
            </w:tcBorders>
            <w:shd w:val="clear" w:color="auto" w:fill="ACB9CA"/>
            <w:tcMar>
              <w:left w:w="108" w:type="dxa"/>
              <w:right w:w="108" w:type="dxa"/>
            </w:tcMar>
          </w:tcPr>
          <w:p w14:paraId="28FE0D8A" w14:textId="77777777" w:rsidR="006F28D0" w:rsidRPr="004E3972" w:rsidRDefault="006F28D0" w:rsidP="002814B5">
            <w:pPr>
              <w:rPr>
                <w:rFonts w:eastAsia="Arial" w:cs="Arial"/>
                <w:sz w:val="16"/>
                <w:szCs w:val="16"/>
              </w:rPr>
            </w:pPr>
            <w:r w:rsidRPr="004E3972">
              <w:rPr>
                <w:rFonts w:eastAsia="Arial" w:cs="Arial"/>
                <w:sz w:val="16"/>
                <w:szCs w:val="16"/>
              </w:rPr>
              <w:t xml:space="preserve"> </w:t>
            </w:r>
          </w:p>
        </w:tc>
        <w:tc>
          <w:tcPr>
            <w:tcW w:w="270" w:type="dxa"/>
            <w:tcBorders>
              <w:top w:val="single" w:sz="8" w:space="0" w:color="auto"/>
              <w:left w:val="single" w:sz="8" w:space="0" w:color="auto"/>
              <w:bottom w:val="single" w:sz="8" w:space="0" w:color="auto"/>
              <w:right w:val="single" w:sz="8" w:space="0" w:color="auto"/>
            </w:tcBorders>
            <w:shd w:val="clear" w:color="auto" w:fill="ACB9CA"/>
            <w:tcMar>
              <w:left w:w="108" w:type="dxa"/>
              <w:right w:w="108" w:type="dxa"/>
            </w:tcMar>
          </w:tcPr>
          <w:p w14:paraId="355A1CC8" w14:textId="77777777" w:rsidR="006F28D0" w:rsidRPr="004E3972" w:rsidRDefault="006F28D0" w:rsidP="002814B5">
            <w:pPr>
              <w:rPr>
                <w:rFonts w:eastAsia="Arial" w:cs="Arial"/>
                <w:sz w:val="16"/>
                <w:szCs w:val="16"/>
              </w:rPr>
            </w:pPr>
            <w:r w:rsidRPr="004E3972">
              <w:rPr>
                <w:rFonts w:eastAsia="Arial" w:cs="Arial"/>
                <w:sz w:val="16"/>
                <w:szCs w:val="16"/>
              </w:rPr>
              <w:t xml:space="preserve"> </w:t>
            </w:r>
          </w:p>
        </w:tc>
        <w:tc>
          <w:tcPr>
            <w:tcW w:w="270" w:type="dxa"/>
            <w:tcBorders>
              <w:top w:val="single" w:sz="8" w:space="0" w:color="auto"/>
              <w:left w:val="single" w:sz="8" w:space="0" w:color="auto"/>
              <w:bottom w:val="single" w:sz="8" w:space="0" w:color="auto"/>
              <w:right w:val="single" w:sz="8" w:space="0" w:color="auto"/>
            </w:tcBorders>
            <w:shd w:val="clear" w:color="auto" w:fill="ACB9CA"/>
            <w:tcMar>
              <w:left w:w="108" w:type="dxa"/>
              <w:right w:w="108" w:type="dxa"/>
            </w:tcMar>
          </w:tcPr>
          <w:p w14:paraId="5D0F0098" w14:textId="77777777" w:rsidR="006F28D0" w:rsidRPr="004E3972" w:rsidRDefault="006F28D0" w:rsidP="002814B5">
            <w:pPr>
              <w:rPr>
                <w:rFonts w:eastAsia="Arial" w:cs="Arial"/>
                <w:sz w:val="16"/>
                <w:szCs w:val="16"/>
              </w:rPr>
            </w:pPr>
            <w:r w:rsidRPr="004E3972">
              <w:rPr>
                <w:rFonts w:eastAsia="Arial" w:cs="Arial"/>
                <w:sz w:val="16"/>
                <w:szCs w:val="16"/>
              </w:rPr>
              <w:t xml:space="preserve"> </w:t>
            </w:r>
          </w:p>
        </w:tc>
        <w:tc>
          <w:tcPr>
            <w:tcW w:w="270" w:type="dxa"/>
            <w:tcBorders>
              <w:top w:val="single" w:sz="8" w:space="0" w:color="auto"/>
              <w:left w:val="single" w:sz="8" w:space="0" w:color="auto"/>
              <w:bottom w:val="single" w:sz="8" w:space="0" w:color="auto"/>
              <w:right w:val="single" w:sz="8" w:space="0" w:color="auto"/>
            </w:tcBorders>
            <w:shd w:val="clear" w:color="auto" w:fill="ACB9CA"/>
            <w:tcMar>
              <w:left w:w="108" w:type="dxa"/>
              <w:right w:w="108" w:type="dxa"/>
            </w:tcMar>
          </w:tcPr>
          <w:p w14:paraId="23969C31" w14:textId="77777777" w:rsidR="006F28D0" w:rsidRPr="004E3972" w:rsidRDefault="006F28D0" w:rsidP="002814B5">
            <w:pPr>
              <w:rPr>
                <w:rFonts w:eastAsia="Arial" w:cs="Arial"/>
                <w:sz w:val="16"/>
                <w:szCs w:val="16"/>
              </w:rPr>
            </w:pPr>
            <w:r w:rsidRPr="004E3972">
              <w:rPr>
                <w:rFonts w:eastAsia="Arial" w:cs="Arial"/>
                <w:sz w:val="16"/>
                <w:szCs w:val="16"/>
              </w:rPr>
              <w:t xml:space="preserve"> </w:t>
            </w:r>
          </w:p>
        </w:tc>
      </w:tr>
      <w:tr w:rsidR="006F28D0" w14:paraId="316B2D18" w14:textId="77777777" w:rsidTr="002814B5">
        <w:trPr>
          <w:trHeight w:val="300"/>
        </w:trPr>
        <w:tc>
          <w:tcPr>
            <w:tcW w:w="3850" w:type="dxa"/>
            <w:tcBorders>
              <w:top w:val="single" w:sz="8" w:space="0" w:color="auto"/>
              <w:left w:val="single" w:sz="8" w:space="0" w:color="auto"/>
              <w:bottom w:val="single" w:sz="8" w:space="0" w:color="auto"/>
              <w:right w:val="single" w:sz="8" w:space="0" w:color="auto"/>
            </w:tcBorders>
            <w:tcMar>
              <w:left w:w="108" w:type="dxa"/>
              <w:right w:w="108" w:type="dxa"/>
            </w:tcMar>
          </w:tcPr>
          <w:p w14:paraId="715131C1" w14:textId="77777777" w:rsidR="006F28D0" w:rsidRDefault="006F28D0" w:rsidP="002814B5">
            <w:pPr>
              <w:rPr>
                <w:rFonts w:eastAsia="Arial" w:cs="Arial"/>
                <w:sz w:val="16"/>
                <w:szCs w:val="16"/>
              </w:rPr>
            </w:pPr>
            <w:r w:rsidRPr="004E3972">
              <w:rPr>
                <w:rFonts w:eastAsia="Arial" w:cs="Arial"/>
                <w:sz w:val="16"/>
                <w:szCs w:val="16"/>
              </w:rPr>
              <w:t>Conference presentations, Manuscript preparation, data sharing preparation</w:t>
            </w:r>
          </w:p>
        </w:tc>
        <w:tc>
          <w:tcPr>
            <w:tcW w:w="540" w:type="dxa"/>
            <w:tcBorders>
              <w:top w:val="single" w:sz="8" w:space="0" w:color="auto"/>
              <w:left w:val="single" w:sz="8" w:space="0" w:color="auto"/>
              <w:bottom w:val="single" w:sz="8" w:space="0" w:color="auto"/>
              <w:right w:val="single" w:sz="8" w:space="0" w:color="auto"/>
            </w:tcBorders>
            <w:tcMar>
              <w:left w:w="108" w:type="dxa"/>
              <w:right w:w="108" w:type="dxa"/>
            </w:tcMar>
          </w:tcPr>
          <w:p w14:paraId="52EEBBB6" w14:textId="77777777" w:rsidR="006F28D0" w:rsidRDefault="006F28D0" w:rsidP="002814B5">
            <w:pPr>
              <w:rPr>
                <w:rFonts w:eastAsia="Arial" w:cs="Arial"/>
                <w:sz w:val="16"/>
                <w:szCs w:val="16"/>
              </w:rPr>
            </w:pPr>
            <w:r w:rsidRPr="5B013239">
              <w:rPr>
                <w:rFonts w:eastAsia="Arial" w:cs="Arial"/>
                <w:sz w:val="16"/>
                <w:szCs w:val="16"/>
              </w:rPr>
              <w:t xml:space="preserve"> </w:t>
            </w:r>
          </w:p>
        </w:tc>
        <w:tc>
          <w:tcPr>
            <w:tcW w:w="360" w:type="dxa"/>
            <w:tcBorders>
              <w:top w:val="single" w:sz="8" w:space="0" w:color="auto"/>
              <w:left w:val="single" w:sz="8" w:space="0" w:color="auto"/>
              <w:bottom w:val="single" w:sz="8" w:space="0" w:color="auto"/>
              <w:right w:val="single" w:sz="8" w:space="0" w:color="auto"/>
            </w:tcBorders>
            <w:tcMar>
              <w:left w:w="108" w:type="dxa"/>
              <w:right w:w="108" w:type="dxa"/>
            </w:tcMar>
          </w:tcPr>
          <w:p w14:paraId="2BA42609" w14:textId="77777777" w:rsidR="006F28D0" w:rsidRDefault="006F28D0" w:rsidP="002814B5">
            <w:pPr>
              <w:rPr>
                <w:rFonts w:eastAsia="Arial" w:cs="Arial"/>
                <w:sz w:val="16"/>
                <w:szCs w:val="16"/>
              </w:rPr>
            </w:pPr>
            <w:r w:rsidRPr="5B013239">
              <w:rPr>
                <w:rFonts w:eastAsia="Arial" w:cs="Arial"/>
                <w:sz w:val="16"/>
                <w:szCs w:val="16"/>
              </w:rPr>
              <w:t xml:space="preserve"> </w:t>
            </w:r>
          </w:p>
        </w:tc>
        <w:tc>
          <w:tcPr>
            <w:tcW w:w="275" w:type="dxa"/>
            <w:tcBorders>
              <w:top w:val="single" w:sz="8" w:space="0" w:color="auto"/>
              <w:left w:val="single" w:sz="8" w:space="0" w:color="auto"/>
              <w:bottom w:val="single" w:sz="8" w:space="0" w:color="auto"/>
              <w:right w:val="single" w:sz="8" w:space="0" w:color="auto"/>
            </w:tcBorders>
            <w:tcMar>
              <w:left w:w="108" w:type="dxa"/>
              <w:right w:w="108" w:type="dxa"/>
            </w:tcMar>
          </w:tcPr>
          <w:p w14:paraId="5353F6D8" w14:textId="77777777" w:rsidR="006F28D0" w:rsidRDefault="006F28D0" w:rsidP="002814B5">
            <w:pPr>
              <w:rPr>
                <w:rFonts w:eastAsia="Arial" w:cs="Arial"/>
                <w:sz w:val="16"/>
                <w:szCs w:val="16"/>
              </w:rPr>
            </w:pPr>
            <w:r w:rsidRPr="5B013239">
              <w:rPr>
                <w:rFonts w:eastAsia="Arial" w:cs="Arial"/>
                <w:sz w:val="16"/>
                <w:szCs w:val="16"/>
              </w:rPr>
              <w:t xml:space="preserve"> </w:t>
            </w:r>
          </w:p>
        </w:tc>
        <w:tc>
          <w:tcPr>
            <w:tcW w:w="330" w:type="dxa"/>
            <w:tcBorders>
              <w:top w:val="single" w:sz="8" w:space="0" w:color="auto"/>
              <w:left w:val="single" w:sz="8" w:space="0" w:color="auto"/>
              <w:bottom w:val="single" w:sz="8" w:space="0" w:color="auto"/>
              <w:right w:val="single" w:sz="8" w:space="0" w:color="auto"/>
            </w:tcBorders>
            <w:tcMar>
              <w:left w:w="108" w:type="dxa"/>
              <w:right w:w="108" w:type="dxa"/>
            </w:tcMar>
          </w:tcPr>
          <w:p w14:paraId="5731928F" w14:textId="77777777" w:rsidR="006F28D0" w:rsidRDefault="006F28D0" w:rsidP="002814B5">
            <w:pPr>
              <w:rPr>
                <w:rFonts w:eastAsia="Arial" w:cs="Arial"/>
                <w:sz w:val="16"/>
                <w:szCs w:val="16"/>
              </w:rPr>
            </w:pPr>
            <w:r w:rsidRPr="5B013239">
              <w:rPr>
                <w:rFonts w:eastAsia="Arial" w:cs="Arial"/>
                <w:sz w:val="16"/>
                <w:szCs w:val="16"/>
              </w:rPr>
              <w:t xml:space="preserve"> </w:t>
            </w:r>
          </w:p>
        </w:tc>
        <w:tc>
          <w:tcPr>
            <w:tcW w:w="345" w:type="dxa"/>
            <w:tcBorders>
              <w:top w:val="single" w:sz="8" w:space="0" w:color="auto"/>
              <w:left w:val="single" w:sz="8" w:space="0" w:color="auto"/>
              <w:bottom w:val="single" w:sz="8" w:space="0" w:color="auto"/>
              <w:right w:val="single" w:sz="8" w:space="0" w:color="auto"/>
            </w:tcBorders>
            <w:tcMar>
              <w:left w:w="108" w:type="dxa"/>
              <w:right w:w="108" w:type="dxa"/>
            </w:tcMar>
          </w:tcPr>
          <w:p w14:paraId="23D06CD7" w14:textId="77777777" w:rsidR="006F28D0" w:rsidRDefault="006F28D0" w:rsidP="002814B5">
            <w:pPr>
              <w:rPr>
                <w:rFonts w:eastAsia="Arial" w:cs="Arial"/>
                <w:sz w:val="16"/>
                <w:szCs w:val="16"/>
              </w:rPr>
            </w:pPr>
            <w:r w:rsidRPr="5B013239">
              <w:rPr>
                <w:rFonts w:eastAsia="Arial" w:cs="Arial"/>
                <w:sz w:val="16"/>
                <w:szCs w:val="16"/>
              </w:rPr>
              <w:t xml:space="preserve"> </w:t>
            </w:r>
          </w:p>
        </w:tc>
        <w:tc>
          <w:tcPr>
            <w:tcW w:w="345" w:type="dxa"/>
            <w:tcBorders>
              <w:top w:val="single" w:sz="8" w:space="0" w:color="auto"/>
              <w:left w:val="single" w:sz="8" w:space="0" w:color="auto"/>
              <w:bottom w:val="single" w:sz="8" w:space="0" w:color="auto"/>
              <w:right w:val="single" w:sz="8" w:space="0" w:color="auto"/>
            </w:tcBorders>
            <w:tcMar>
              <w:left w:w="108" w:type="dxa"/>
              <w:right w:w="108" w:type="dxa"/>
            </w:tcMar>
          </w:tcPr>
          <w:p w14:paraId="0DEC355F" w14:textId="77777777" w:rsidR="006F28D0" w:rsidRDefault="006F28D0" w:rsidP="002814B5">
            <w:pPr>
              <w:rPr>
                <w:rFonts w:eastAsia="Arial" w:cs="Arial"/>
                <w:sz w:val="16"/>
                <w:szCs w:val="16"/>
              </w:rPr>
            </w:pPr>
            <w:r w:rsidRPr="5B013239">
              <w:rPr>
                <w:rFonts w:eastAsia="Arial" w:cs="Arial"/>
                <w:sz w:val="16"/>
                <w:szCs w:val="16"/>
              </w:rPr>
              <w:t xml:space="preserve"> </w:t>
            </w:r>
          </w:p>
        </w:tc>
        <w:tc>
          <w:tcPr>
            <w:tcW w:w="270" w:type="dxa"/>
            <w:tcBorders>
              <w:top w:val="single" w:sz="8" w:space="0" w:color="auto"/>
              <w:left w:val="single" w:sz="8" w:space="0" w:color="auto"/>
              <w:bottom w:val="single" w:sz="8" w:space="0" w:color="auto"/>
              <w:right w:val="single" w:sz="8" w:space="0" w:color="auto"/>
            </w:tcBorders>
            <w:tcMar>
              <w:left w:w="108" w:type="dxa"/>
              <w:right w:w="108" w:type="dxa"/>
            </w:tcMar>
          </w:tcPr>
          <w:p w14:paraId="39C83901" w14:textId="77777777" w:rsidR="006F28D0" w:rsidRDefault="006F28D0" w:rsidP="002814B5">
            <w:pPr>
              <w:rPr>
                <w:rFonts w:eastAsia="Arial" w:cs="Arial"/>
                <w:sz w:val="16"/>
                <w:szCs w:val="16"/>
              </w:rPr>
            </w:pPr>
            <w:r w:rsidRPr="5B013239">
              <w:rPr>
                <w:rFonts w:eastAsia="Arial" w:cs="Arial"/>
                <w:sz w:val="16"/>
                <w:szCs w:val="16"/>
              </w:rPr>
              <w:t xml:space="preserve"> </w:t>
            </w:r>
          </w:p>
        </w:tc>
        <w:tc>
          <w:tcPr>
            <w:tcW w:w="270" w:type="dxa"/>
            <w:tcBorders>
              <w:top w:val="single" w:sz="8" w:space="0" w:color="auto"/>
              <w:left w:val="single" w:sz="8" w:space="0" w:color="auto"/>
              <w:bottom w:val="single" w:sz="8" w:space="0" w:color="auto"/>
              <w:right w:val="single" w:sz="8" w:space="0" w:color="auto"/>
            </w:tcBorders>
            <w:tcMar>
              <w:left w:w="108" w:type="dxa"/>
              <w:right w:w="108" w:type="dxa"/>
            </w:tcMar>
          </w:tcPr>
          <w:p w14:paraId="513FBDBE" w14:textId="77777777" w:rsidR="006F28D0" w:rsidRDefault="006F28D0" w:rsidP="002814B5">
            <w:pPr>
              <w:rPr>
                <w:rFonts w:eastAsia="Arial" w:cs="Arial"/>
                <w:sz w:val="16"/>
                <w:szCs w:val="16"/>
              </w:rPr>
            </w:pPr>
            <w:r w:rsidRPr="5B013239">
              <w:rPr>
                <w:rFonts w:eastAsia="Arial" w:cs="Arial"/>
                <w:sz w:val="16"/>
                <w:szCs w:val="16"/>
              </w:rPr>
              <w:t xml:space="preserve"> </w:t>
            </w:r>
          </w:p>
        </w:tc>
        <w:tc>
          <w:tcPr>
            <w:tcW w:w="270" w:type="dxa"/>
            <w:tcBorders>
              <w:top w:val="single" w:sz="8" w:space="0" w:color="auto"/>
              <w:left w:val="single" w:sz="8" w:space="0" w:color="auto"/>
              <w:bottom w:val="single" w:sz="8" w:space="0" w:color="auto"/>
              <w:right w:val="single" w:sz="8" w:space="0" w:color="auto"/>
            </w:tcBorders>
            <w:tcMar>
              <w:left w:w="108" w:type="dxa"/>
              <w:right w:w="108" w:type="dxa"/>
            </w:tcMar>
          </w:tcPr>
          <w:p w14:paraId="155F0ED2" w14:textId="77777777" w:rsidR="006F28D0" w:rsidRDefault="006F28D0" w:rsidP="002814B5">
            <w:pPr>
              <w:rPr>
                <w:rFonts w:eastAsia="Arial" w:cs="Arial"/>
                <w:sz w:val="16"/>
                <w:szCs w:val="16"/>
              </w:rPr>
            </w:pPr>
            <w:r w:rsidRPr="5B013239">
              <w:rPr>
                <w:rFonts w:eastAsia="Arial" w:cs="Arial"/>
                <w:sz w:val="16"/>
                <w:szCs w:val="16"/>
              </w:rPr>
              <w:t xml:space="preserve"> </w:t>
            </w:r>
          </w:p>
        </w:tc>
        <w:tc>
          <w:tcPr>
            <w:tcW w:w="270" w:type="dxa"/>
            <w:tcBorders>
              <w:top w:val="single" w:sz="8" w:space="0" w:color="auto"/>
              <w:left w:val="single" w:sz="8" w:space="0" w:color="auto"/>
              <w:bottom w:val="single" w:sz="8" w:space="0" w:color="auto"/>
              <w:right w:val="single" w:sz="8" w:space="0" w:color="auto"/>
            </w:tcBorders>
            <w:shd w:val="clear" w:color="auto" w:fill="ACB9CA"/>
            <w:tcMar>
              <w:left w:w="108" w:type="dxa"/>
              <w:right w:w="108" w:type="dxa"/>
            </w:tcMar>
          </w:tcPr>
          <w:p w14:paraId="7AC85E3C" w14:textId="77777777" w:rsidR="006F28D0" w:rsidRDefault="006F28D0" w:rsidP="002814B5">
            <w:pPr>
              <w:rPr>
                <w:rFonts w:eastAsia="Arial" w:cs="Arial"/>
                <w:sz w:val="16"/>
                <w:szCs w:val="16"/>
              </w:rPr>
            </w:pPr>
            <w:r w:rsidRPr="5B013239">
              <w:rPr>
                <w:rFonts w:eastAsia="Arial" w:cs="Arial"/>
                <w:sz w:val="16"/>
                <w:szCs w:val="16"/>
              </w:rPr>
              <w:t xml:space="preserve"> </w:t>
            </w:r>
          </w:p>
        </w:tc>
        <w:tc>
          <w:tcPr>
            <w:tcW w:w="270" w:type="dxa"/>
            <w:tcBorders>
              <w:top w:val="single" w:sz="8" w:space="0" w:color="auto"/>
              <w:left w:val="single" w:sz="8" w:space="0" w:color="auto"/>
              <w:bottom w:val="single" w:sz="8" w:space="0" w:color="auto"/>
              <w:right w:val="single" w:sz="8" w:space="0" w:color="auto"/>
            </w:tcBorders>
            <w:shd w:val="clear" w:color="auto" w:fill="ACB9CA"/>
            <w:tcMar>
              <w:left w:w="108" w:type="dxa"/>
              <w:right w:w="108" w:type="dxa"/>
            </w:tcMar>
          </w:tcPr>
          <w:p w14:paraId="73D41CBA" w14:textId="77777777" w:rsidR="006F28D0" w:rsidRDefault="006F28D0" w:rsidP="002814B5">
            <w:pPr>
              <w:rPr>
                <w:rFonts w:eastAsia="Arial" w:cs="Arial"/>
                <w:sz w:val="16"/>
                <w:szCs w:val="16"/>
              </w:rPr>
            </w:pPr>
            <w:r w:rsidRPr="5B013239">
              <w:rPr>
                <w:rFonts w:eastAsia="Arial" w:cs="Arial"/>
                <w:sz w:val="16"/>
                <w:szCs w:val="16"/>
              </w:rPr>
              <w:t xml:space="preserve"> </w:t>
            </w:r>
          </w:p>
        </w:tc>
        <w:tc>
          <w:tcPr>
            <w:tcW w:w="270" w:type="dxa"/>
            <w:tcBorders>
              <w:top w:val="single" w:sz="8" w:space="0" w:color="auto"/>
              <w:left w:val="single" w:sz="8" w:space="0" w:color="auto"/>
              <w:bottom w:val="single" w:sz="8" w:space="0" w:color="auto"/>
              <w:right w:val="single" w:sz="8" w:space="0" w:color="auto"/>
            </w:tcBorders>
            <w:shd w:val="clear" w:color="auto" w:fill="ACB9CA"/>
            <w:tcMar>
              <w:left w:w="108" w:type="dxa"/>
              <w:right w:w="108" w:type="dxa"/>
            </w:tcMar>
          </w:tcPr>
          <w:p w14:paraId="2B5F125E" w14:textId="77777777" w:rsidR="006F28D0" w:rsidRDefault="006F28D0" w:rsidP="002814B5">
            <w:pPr>
              <w:rPr>
                <w:rFonts w:eastAsia="Arial" w:cs="Arial"/>
                <w:sz w:val="16"/>
                <w:szCs w:val="16"/>
              </w:rPr>
            </w:pPr>
            <w:r w:rsidRPr="5B013239">
              <w:rPr>
                <w:rFonts w:eastAsia="Arial" w:cs="Arial"/>
                <w:sz w:val="16"/>
                <w:szCs w:val="16"/>
              </w:rPr>
              <w:t xml:space="preserve"> </w:t>
            </w:r>
          </w:p>
        </w:tc>
        <w:tc>
          <w:tcPr>
            <w:tcW w:w="270" w:type="dxa"/>
            <w:tcBorders>
              <w:top w:val="single" w:sz="8" w:space="0" w:color="auto"/>
              <w:left w:val="single" w:sz="8" w:space="0" w:color="auto"/>
              <w:bottom w:val="single" w:sz="8" w:space="0" w:color="auto"/>
              <w:right w:val="single" w:sz="8" w:space="0" w:color="auto"/>
            </w:tcBorders>
            <w:shd w:val="clear" w:color="auto" w:fill="ACB9CA"/>
            <w:tcMar>
              <w:left w:w="108" w:type="dxa"/>
              <w:right w:w="108" w:type="dxa"/>
            </w:tcMar>
          </w:tcPr>
          <w:p w14:paraId="7950714B" w14:textId="77777777" w:rsidR="006F28D0" w:rsidRDefault="006F28D0" w:rsidP="002814B5">
            <w:pPr>
              <w:rPr>
                <w:rFonts w:eastAsia="Arial" w:cs="Arial"/>
                <w:sz w:val="16"/>
                <w:szCs w:val="16"/>
              </w:rPr>
            </w:pPr>
            <w:r w:rsidRPr="5B013239">
              <w:rPr>
                <w:rFonts w:eastAsia="Arial" w:cs="Arial"/>
                <w:sz w:val="16"/>
                <w:szCs w:val="16"/>
              </w:rPr>
              <w:t xml:space="preserve"> </w:t>
            </w:r>
          </w:p>
        </w:tc>
        <w:tc>
          <w:tcPr>
            <w:tcW w:w="270" w:type="dxa"/>
            <w:tcBorders>
              <w:top w:val="single" w:sz="8" w:space="0" w:color="auto"/>
              <w:left w:val="single" w:sz="8" w:space="0" w:color="auto"/>
              <w:bottom w:val="single" w:sz="8" w:space="0" w:color="auto"/>
              <w:right w:val="single" w:sz="8" w:space="0" w:color="auto"/>
            </w:tcBorders>
            <w:shd w:val="clear" w:color="auto" w:fill="ACB9CA"/>
            <w:tcMar>
              <w:left w:w="108" w:type="dxa"/>
              <w:right w:w="108" w:type="dxa"/>
            </w:tcMar>
          </w:tcPr>
          <w:p w14:paraId="1E173F96" w14:textId="77777777" w:rsidR="006F28D0" w:rsidRDefault="006F28D0" w:rsidP="002814B5">
            <w:pPr>
              <w:rPr>
                <w:rFonts w:eastAsia="Arial" w:cs="Arial"/>
                <w:sz w:val="16"/>
                <w:szCs w:val="16"/>
              </w:rPr>
            </w:pPr>
            <w:r w:rsidRPr="5B013239">
              <w:rPr>
                <w:rFonts w:eastAsia="Arial" w:cs="Arial"/>
                <w:sz w:val="16"/>
                <w:szCs w:val="16"/>
              </w:rPr>
              <w:t xml:space="preserve"> </w:t>
            </w:r>
          </w:p>
        </w:tc>
        <w:tc>
          <w:tcPr>
            <w:tcW w:w="270" w:type="dxa"/>
            <w:tcBorders>
              <w:top w:val="single" w:sz="8" w:space="0" w:color="auto"/>
              <w:left w:val="single" w:sz="8" w:space="0" w:color="auto"/>
              <w:bottom w:val="single" w:sz="8" w:space="0" w:color="auto"/>
              <w:right w:val="single" w:sz="8" w:space="0" w:color="auto"/>
            </w:tcBorders>
            <w:shd w:val="clear" w:color="auto" w:fill="ACB9CA"/>
            <w:tcMar>
              <w:left w:w="108" w:type="dxa"/>
              <w:right w:w="108" w:type="dxa"/>
            </w:tcMar>
          </w:tcPr>
          <w:p w14:paraId="7CEF2259" w14:textId="77777777" w:rsidR="006F28D0" w:rsidRDefault="006F28D0" w:rsidP="002814B5">
            <w:pPr>
              <w:rPr>
                <w:rFonts w:eastAsia="Arial" w:cs="Arial"/>
                <w:sz w:val="16"/>
                <w:szCs w:val="16"/>
              </w:rPr>
            </w:pPr>
            <w:r w:rsidRPr="5B013239">
              <w:rPr>
                <w:rFonts w:eastAsia="Arial" w:cs="Arial"/>
                <w:sz w:val="16"/>
                <w:szCs w:val="16"/>
              </w:rPr>
              <w:t xml:space="preserve"> </w:t>
            </w:r>
          </w:p>
        </w:tc>
        <w:tc>
          <w:tcPr>
            <w:tcW w:w="270" w:type="dxa"/>
            <w:tcBorders>
              <w:top w:val="single" w:sz="8" w:space="0" w:color="auto"/>
              <w:left w:val="single" w:sz="8" w:space="0" w:color="auto"/>
              <w:bottom w:val="single" w:sz="8" w:space="0" w:color="auto"/>
              <w:right w:val="single" w:sz="8" w:space="0" w:color="auto"/>
            </w:tcBorders>
            <w:shd w:val="clear" w:color="auto" w:fill="ACB9CA"/>
            <w:tcMar>
              <w:left w:w="108" w:type="dxa"/>
              <w:right w:w="108" w:type="dxa"/>
            </w:tcMar>
          </w:tcPr>
          <w:p w14:paraId="7D05ADC2" w14:textId="77777777" w:rsidR="006F28D0" w:rsidRDefault="006F28D0" w:rsidP="002814B5">
            <w:pPr>
              <w:rPr>
                <w:rFonts w:eastAsia="Arial" w:cs="Arial"/>
                <w:sz w:val="16"/>
                <w:szCs w:val="16"/>
              </w:rPr>
            </w:pPr>
            <w:r w:rsidRPr="5B013239">
              <w:rPr>
                <w:rFonts w:eastAsia="Arial" w:cs="Arial"/>
                <w:sz w:val="16"/>
                <w:szCs w:val="16"/>
              </w:rPr>
              <w:t xml:space="preserve"> </w:t>
            </w:r>
          </w:p>
        </w:tc>
        <w:tc>
          <w:tcPr>
            <w:tcW w:w="236" w:type="dxa"/>
            <w:tcBorders>
              <w:top w:val="single" w:sz="8" w:space="0" w:color="auto"/>
              <w:left w:val="single" w:sz="8" w:space="0" w:color="auto"/>
              <w:bottom w:val="single" w:sz="8" w:space="0" w:color="auto"/>
              <w:right w:val="single" w:sz="8" w:space="0" w:color="auto"/>
            </w:tcBorders>
            <w:shd w:val="clear" w:color="auto" w:fill="ACB9CA"/>
            <w:tcMar>
              <w:left w:w="108" w:type="dxa"/>
              <w:right w:w="108" w:type="dxa"/>
            </w:tcMar>
          </w:tcPr>
          <w:p w14:paraId="5DE7EE60" w14:textId="77777777" w:rsidR="006F28D0" w:rsidRDefault="006F28D0" w:rsidP="002814B5">
            <w:pPr>
              <w:rPr>
                <w:rFonts w:eastAsia="Arial" w:cs="Arial"/>
                <w:sz w:val="16"/>
                <w:szCs w:val="16"/>
              </w:rPr>
            </w:pPr>
            <w:r w:rsidRPr="5B013239">
              <w:rPr>
                <w:rFonts w:eastAsia="Arial" w:cs="Arial"/>
                <w:sz w:val="16"/>
                <w:szCs w:val="16"/>
              </w:rPr>
              <w:t xml:space="preserve"> </w:t>
            </w:r>
          </w:p>
        </w:tc>
        <w:tc>
          <w:tcPr>
            <w:tcW w:w="345" w:type="dxa"/>
            <w:tcBorders>
              <w:top w:val="single" w:sz="8" w:space="0" w:color="auto"/>
              <w:left w:val="single" w:sz="8" w:space="0" w:color="auto"/>
              <w:bottom w:val="single" w:sz="8" w:space="0" w:color="auto"/>
              <w:right w:val="single" w:sz="8" w:space="0" w:color="auto"/>
            </w:tcBorders>
            <w:shd w:val="clear" w:color="auto" w:fill="ACB9CA"/>
            <w:tcMar>
              <w:left w:w="108" w:type="dxa"/>
              <w:right w:w="108" w:type="dxa"/>
            </w:tcMar>
          </w:tcPr>
          <w:p w14:paraId="25B0BF4E" w14:textId="77777777" w:rsidR="006F28D0" w:rsidRDefault="006F28D0" w:rsidP="002814B5">
            <w:pPr>
              <w:rPr>
                <w:rFonts w:eastAsia="Arial" w:cs="Arial"/>
                <w:sz w:val="16"/>
                <w:szCs w:val="16"/>
              </w:rPr>
            </w:pPr>
            <w:r w:rsidRPr="5B013239">
              <w:rPr>
                <w:rFonts w:eastAsia="Arial" w:cs="Arial"/>
                <w:sz w:val="16"/>
                <w:szCs w:val="16"/>
              </w:rPr>
              <w:t xml:space="preserve"> </w:t>
            </w:r>
          </w:p>
        </w:tc>
        <w:tc>
          <w:tcPr>
            <w:tcW w:w="270" w:type="dxa"/>
            <w:tcBorders>
              <w:top w:val="single" w:sz="8" w:space="0" w:color="auto"/>
              <w:left w:val="single" w:sz="8" w:space="0" w:color="auto"/>
              <w:bottom w:val="single" w:sz="8" w:space="0" w:color="auto"/>
              <w:right w:val="single" w:sz="8" w:space="0" w:color="auto"/>
            </w:tcBorders>
            <w:shd w:val="clear" w:color="auto" w:fill="ACB9CA"/>
            <w:tcMar>
              <w:left w:w="108" w:type="dxa"/>
              <w:right w:w="108" w:type="dxa"/>
            </w:tcMar>
          </w:tcPr>
          <w:p w14:paraId="08A7D26E" w14:textId="77777777" w:rsidR="006F28D0" w:rsidRDefault="006F28D0" w:rsidP="002814B5">
            <w:pPr>
              <w:rPr>
                <w:rFonts w:eastAsia="Arial" w:cs="Arial"/>
                <w:sz w:val="16"/>
                <w:szCs w:val="16"/>
              </w:rPr>
            </w:pPr>
            <w:r w:rsidRPr="5B013239">
              <w:rPr>
                <w:rFonts w:eastAsia="Arial" w:cs="Arial"/>
                <w:sz w:val="16"/>
                <w:szCs w:val="16"/>
              </w:rPr>
              <w:t xml:space="preserve"> </w:t>
            </w:r>
          </w:p>
        </w:tc>
        <w:tc>
          <w:tcPr>
            <w:tcW w:w="270" w:type="dxa"/>
            <w:tcBorders>
              <w:top w:val="single" w:sz="8" w:space="0" w:color="auto"/>
              <w:left w:val="single" w:sz="8" w:space="0" w:color="auto"/>
              <w:bottom w:val="single" w:sz="8" w:space="0" w:color="auto"/>
              <w:right w:val="single" w:sz="8" w:space="0" w:color="auto"/>
            </w:tcBorders>
            <w:shd w:val="clear" w:color="auto" w:fill="ACB9CA"/>
            <w:tcMar>
              <w:left w:w="108" w:type="dxa"/>
              <w:right w:w="108" w:type="dxa"/>
            </w:tcMar>
          </w:tcPr>
          <w:p w14:paraId="29407731" w14:textId="77777777" w:rsidR="006F28D0" w:rsidRDefault="006F28D0" w:rsidP="002814B5">
            <w:pPr>
              <w:rPr>
                <w:rFonts w:eastAsia="Arial" w:cs="Arial"/>
                <w:sz w:val="16"/>
                <w:szCs w:val="16"/>
              </w:rPr>
            </w:pPr>
            <w:r w:rsidRPr="5B013239">
              <w:rPr>
                <w:rFonts w:eastAsia="Arial" w:cs="Arial"/>
                <w:sz w:val="16"/>
                <w:szCs w:val="16"/>
              </w:rPr>
              <w:t xml:space="preserve"> </w:t>
            </w:r>
          </w:p>
        </w:tc>
        <w:tc>
          <w:tcPr>
            <w:tcW w:w="270" w:type="dxa"/>
            <w:tcBorders>
              <w:top w:val="single" w:sz="8" w:space="0" w:color="auto"/>
              <w:left w:val="single" w:sz="8" w:space="0" w:color="auto"/>
              <w:bottom w:val="single" w:sz="8" w:space="0" w:color="auto"/>
              <w:right w:val="single" w:sz="8" w:space="0" w:color="auto"/>
            </w:tcBorders>
            <w:shd w:val="clear" w:color="auto" w:fill="ACB9CA"/>
            <w:tcMar>
              <w:left w:w="108" w:type="dxa"/>
              <w:right w:w="108" w:type="dxa"/>
            </w:tcMar>
          </w:tcPr>
          <w:p w14:paraId="2929533E" w14:textId="77777777" w:rsidR="006F28D0" w:rsidRDefault="006F28D0" w:rsidP="002814B5">
            <w:pPr>
              <w:rPr>
                <w:rFonts w:eastAsia="Arial" w:cs="Arial"/>
                <w:sz w:val="16"/>
                <w:szCs w:val="16"/>
              </w:rPr>
            </w:pPr>
          </w:p>
        </w:tc>
      </w:tr>
    </w:tbl>
    <w:p w14:paraId="77ADB4B4" w14:textId="77777777" w:rsidR="006F28D0" w:rsidRDefault="006F28D0" w:rsidP="006F28D0">
      <w:pPr>
        <w:spacing w:line="276" w:lineRule="auto"/>
        <w:rPr>
          <w:rFonts w:cs="Arial"/>
          <w:b/>
          <w:u w:val="single"/>
        </w:rPr>
      </w:pPr>
    </w:p>
    <w:p w14:paraId="5DFA4610" w14:textId="77777777" w:rsidR="006F28D0" w:rsidRDefault="006F28D0" w:rsidP="006F28D0">
      <w:pPr>
        <w:spacing w:line="276" w:lineRule="auto"/>
        <w:rPr>
          <w:rFonts w:cs="Arial"/>
          <w:b/>
          <w:u w:val="single"/>
        </w:rPr>
      </w:pPr>
      <w:r>
        <w:rPr>
          <w:rFonts w:cs="Arial"/>
          <w:b/>
          <w:u w:val="single"/>
        </w:rPr>
        <w:br w:type="page"/>
      </w:r>
    </w:p>
    <w:p w14:paraId="655ECA92" w14:textId="77777777" w:rsidR="006F28D0" w:rsidRDefault="006F28D0" w:rsidP="006F28D0">
      <w:pPr>
        <w:spacing w:line="276" w:lineRule="auto"/>
        <w:rPr>
          <w:rFonts w:cs="Arial"/>
          <w:b/>
          <w:bCs/>
          <w:u w:val="single"/>
        </w:rPr>
      </w:pPr>
      <w:r w:rsidRPr="3F608BBA">
        <w:rPr>
          <w:rFonts w:cs="Arial"/>
          <w:b/>
          <w:bCs/>
          <w:u w:val="single"/>
        </w:rPr>
        <w:lastRenderedPageBreak/>
        <w:t xml:space="preserve">Bibliography and References Cited </w:t>
      </w:r>
    </w:p>
    <w:p w14:paraId="008E3F6D" w14:textId="77777777" w:rsidR="006F28D0" w:rsidRPr="00980755" w:rsidRDefault="006F28D0" w:rsidP="006F28D0">
      <w:pPr>
        <w:pStyle w:val="EndNoteBibliography"/>
      </w:pPr>
      <w:r w:rsidRPr="006B7006">
        <w:fldChar w:fldCharType="begin"/>
      </w:r>
      <w:r w:rsidRPr="006B7006">
        <w:instrText xml:space="preserve"> ADDIN EN.REFLIST </w:instrText>
      </w:r>
      <w:r w:rsidRPr="006B7006">
        <w:fldChar w:fldCharType="separate"/>
      </w:r>
      <w:r w:rsidRPr="00980755">
        <w:t>1.</w:t>
      </w:r>
      <w:r w:rsidRPr="00980755">
        <w:tab/>
        <w:t>Axelrod DA, Naik AS, Schnitzler MA, Segev DL, Dharnidharka VR, Brennan DC, Bae S, Chen J, Massie A, Lentine KL. National Variation in Use of Immunosuppression for Kidney Transplantation: A Call for Evidence-Based Regimen Selection. Am J Transplant. 2016;16(8):2453-62. doi: 10.1111/ajt.13758. PubMed PMID: 26901466.</w:t>
      </w:r>
    </w:p>
    <w:p w14:paraId="6C23D9CA" w14:textId="77777777" w:rsidR="006F28D0" w:rsidRPr="00980755" w:rsidRDefault="006F28D0" w:rsidP="006F28D0">
      <w:pPr>
        <w:pStyle w:val="EndNoteBibliography"/>
      </w:pPr>
      <w:r w:rsidRPr="00980755">
        <w:t>2.</w:t>
      </w:r>
      <w:r w:rsidRPr="00980755">
        <w:tab/>
        <w:t>Dharnidharka VR, Schnitzler MA, Chen J, Brennan DC, Axelrod D, Segev DL, Schechtman KB, Zheng J, Lentine KL. Differential risks for adverse outcomes 3 years after kidney transplantation based on initial immunosuppression regimen: a national study. Transpl Int. 2016. doi: 10.1111/tri.12850. PubMed PMID: 27564782.</w:t>
      </w:r>
    </w:p>
    <w:p w14:paraId="36670622" w14:textId="77777777" w:rsidR="006F28D0" w:rsidRPr="00980755" w:rsidRDefault="006F28D0" w:rsidP="006F28D0">
      <w:pPr>
        <w:pStyle w:val="EndNoteBibliography"/>
      </w:pPr>
      <w:r w:rsidRPr="00980755">
        <w:t>3.</w:t>
      </w:r>
      <w:r w:rsidRPr="00980755">
        <w:tab/>
        <w:t>Obayemi J, Keating B, Callans L, Lentine KL, Schnitzler MA, Caliskan Y, Xiao H, Dharnidharka VR, Mannon RB, Axelrod DA. Impact of CYP3A5 Status on the Clinical and Financial Outcomes Among African American Kidney Transplant Recipients. Transplant Direct. 2022;8(10):e1379. Epub 20220915. doi: 10.1097/TXD.0000000000001379. PubMed PMID: 36204191; PMCID: PMC9529042.</w:t>
      </w:r>
    </w:p>
    <w:p w14:paraId="29630D03" w14:textId="77777777" w:rsidR="006F28D0" w:rsidRPr="00980755" w:rsidRDefault="006F28D0" w:rsidP="006F28D0">
      <w:pPr>
        <w:pStyle w:val="EndNoteBibliography"/>
      </w:pPr>
      <w:r w:rsidRPr="00980755">
        <w:t>4.</w:t>
      </w:r>
      <w:r w:rsidRPr="00980755">
        <w:tab/>
        <w:t>Axelrod DA, Chang SH, Lentine KL, Schnitzler MA, Norman D, Olyaei A, Malinoski D, Dharnidharka V, Segev D, Istre GR, Lockridge JB. The Clinical and Economic Benefit of CMV Matching in Kidney Transplant: A Decision Analysis. Transplantation. 2022;106(6):1227-32. Epub 20220706. doi: 10.1097/TP.0000000000003887. PubMed PMID: 34310099.</w:t>
      </w:r>
    </w:p>
    <w:p w14:paraId="57F6EA94" w14:textId="77777777" w:rsidR="006F28D0" w:rsidRPr="00980755" w:rsidRDefault="006F28D0" w:rsidP="006F28D0">
      <w:pPr>
        <w:pStyle w:val="EndNoteBibliography"/>
      </w:pPr>
      <w:r w:rsidRPr="00980755">
        <w:t>5.</w:t>
      </w:r>
      <w:r w:rsidRPr="00980755">
        <w:tab/>
        <w:t>Axelrod DA, Caliskan Y, Schnitzler MA, Xiao H, Dharnidharka VR, Segev DL, McAdams-DeMarco M, Brennan DC, Randall H, Alhamad T, Kasiske BL, Hess G, Lentine KL. Economic impacts of alternative kidney transplant immunosuppression: A national cohort study. Clin Transplant. 2020;34(4):e13813. Epub 20200311. doi: 10.1111/ctr.13813. PubMed PMID: 32027049.</w:t>
      </w:r>
    </w:p>
    <w:p w14:paraId="36921C56" w14:textId="77777777" w:rsidR="006F28D0" w:rsidRPr="00980755" w:rsidRDefault="006F28D0" w:rsidP="006F28D0">
      <w:pPr>
        <w:pStyle w:val="EndNoteBibliography"/>
      </w:pPr>
      <w:r w:rsidRPr="00980755">
        <w:t>6.</w:t>
      </w:r>
      <w:r w:rsidRPr="00980755">
        <w:tab/>
        <w:t>Lam NN, Schnitzler MA, Axelrod DA, Xiao H, McAdams-DeMarco M, Segev DL, Massie AB, Dharnidharka VR, Naik AS, Muzaale AD, Hess GP, Kasiske BL, Lentine KL. Outcome implications of benzodiazepine and opioid co-prescription in kidney transplant recipients. Clin Transplant. 2020;34(9):e14005. Epub 20200803. doi: 10.1111/ctr.14005. PubMed PMID: 32510628; PMCID: PMC7722087.</w:t>
      </w:r>
    </w:p>
    <w:p w14:paraId="1E55F0A7" w14:textId="77777777" w:rsidR="006F28D0" w:rsidRPr="00980755" w:rsidRDefault="006F28D0" w:rsidP="006F28D0">
      <w:pPr>
        <w:pStyle w:val="EndNoteBibliography"/>
      </w:pPr>
      <w:r w:rsidRPr="00980755">
        <w:t>7.</w:t>
      </w:r>
      <w:r w:rsidRPr="00980755">
        <w:tab/>
        <w:t>Dharnidharka VR, Naik AS, Axelrod DA, Schnitzler MA, Zhang Z, Bae S, Segev DL, Brennan DC, Alhamad T, Ouseph R, Lam NN, Nazzal M, Randall H, Kasiske BL, McAdams-Demarco M, Lentine KL. Center practice drives variation in choice of US kidney transplant induction therapy: a retrospective analysis of contemporary practice. Transpl Int. 2018;31(2):198-211. doi: 10.1111/tri.13079. PubMed PMID: 28987015.</w:t>
      </w:r>
    </w:p>
    <w:p w14:paraId="61FDEF3D" w14:textId="77777777" w:rsidR="006F28D0" w:rsidRPr="00980755" w:rsidRDefault="006F28D0" w:rsidP="006F28D0">
      <w:pPr>
        <w:pStyle w:val="EndNoteBibliography"/>
      </w:pPr>
      <w:r w:rsidRPr="00980755">
        <w:t>8.</w:t>
      </w:r>
      <w:r w:rsidRPr="00980755">
        <w:tab/>
        <w:t>Nazzal M, Lentine KL, Naik AS, Ouseph R, Schnitzler MA, Zhang Z, Randall H, Dharnidharka VR, Segev DL, Kasiske BL, Hess GP, Alhamad T, McAdams-Demarco M, Axelrod DA. Center-driven and Clinically Driven Variation in US Liver Transplant Maintenance Immunosuppression Therapy: A National Practice Patterns Analysis. Transplant Direct. 2018;4(7):e364. Epub 20180613. doi: 10.1097/TXD.0000000000000800. PubMed PMID: 30046654; PMCID: PMC6056277.</w:t>
      </w:r>
    </w:p>
    <w:p w14:paraId="65CFD651" w14:textId="77777777" w:rsidR="006F28D0" w:rsidRPr="00980755" w:rsidRDefault="006F28D0" w:rsidP="006F28D0">
      <w:pPr>
        <w:pStyle w:val="EndNoteBibliography"/>
      </w:pPr>
      <w:r w:rsidRPr="00980755">
        <w:t>9.</w:t>
      </w:r>
      <w:r w:rsidRPr="00980755">
        <w:tab/>
        <w:t>Axelrod DA, Schnitzler MA, Xiao H, Naik AS, Segev DL, Dharnidharka VR, Brennan DC, Lentine KL. The Changing Financial Landscape of Renal Transplant Practice: A National Cohort Analysis. Am J Transplant. 2017;17(2):377-89. doi: 10.1111/ajt.14018. PubMed PMID: 27565133.</w:t>
      </w:r>
    </w:p>
    <w:p w14:paraId="715DD57D" w14:textId="77777777" w:rsidR="006F28D0" w:rsidRPr="00980755" w:rsidRDefault="006F28D0" w:rsidP="006F28D0">
      <w:pPr>
        <w:pStyle w:val="EndNoteBibliography"/>
      </w:pPr>
      <w:r w:rsidRPr="00980755">
        <w:lastRenderedPageBreak/>
        <w:t>10.</w:t>
      </w:r>
      <w:r w:rsidRPr="00980755">
        <w:tab/>
        <w:t>Naik AS, Dharnidharka VR, Schnitzler MA, Brennan DC, Segev DL, Axelrod D, Xiao H, Kucirka L, Chen J, Lentine KL. Clinical and economic consequences of first-year urinary tract infections, sepsis, and pneumonia in contemporary kidney transplantation practice. Transpl Int. 2016;29(2):241-52. doi: 10.1111/tri.12711. PubMed PMID: 26563524; PMCID: PMC4805426.</w:t>
      </w:r>
    </w:p>
    <w:p w14:paraId="37D4041D" w14:textId="77777777" w:rsidR="006F28D0" w:rsidRPr="00980755" w:rsidRDefault="006F28D0" w:rsidP="006F28D0">
      <w:pPr>
        <w:pStyle w:val="EndNoteBibliography"/>
      </w:pPr>
      <w:r w:rsidRPr="00980755">
        <w:t>11.</w:t>
      </w:r>
      <w:r w:rsidRPr="00980755">
        <w:tab/>
        <w:t>Axelrod D, Segev DL, Xiao H, Schnitzler MA, Brennan DC, Dharnidharka VR, Orandi BJ, Naik AS, Randall H, Tuttle-Newhall JE, Lentine KL. Economic Impacts of ABO-Incompatible Live Donor Kidney Transplantation: A National Study of Medicare-Insured Recipients. Am J Transplant. 2016;16(5):1465-73. doi: 10.1111/ajt.13616. PubMed PMID: 26603690; PMCID: PMC4844838.</w:t>
      </w:r>
    </w:p>
    <w:p w14:paraId="5BAE8EFF" w14:textId="77777777" w:rsidR="006F28D0" w:rsidRPr="00980755" w:rsidRDefault="006F28D0" w:rsidP="006F28D0">
      <w:pPr>
        <w:pStyle w:val="EndNoteBibliography"/>
      </w:pPr>
      <w:r w:rsidRPr="00980755">
        <w:t>12.</w:t>
      </w:r>
      <w:r w:rsidRPr="00980755">
        <w:tab/>
        <w:t>Lentine KL, Naik AS, Schnitzler M, Axelrod D, Chen J, Brennan DC, Segev DL, Kasiske BL, Randall H, Dharnidharka VR. Variation in Comedication Use According to Kidney Transplant Immunosuppressive Regimens: Application of Integrated Registry and Pharmacy Claims Data. Transplant Proc. 2016;48(1):55-8. doi: 10.1016/j.transproceed.2015.12.024. PubMed PMID: 26915843; PMCID: PMC4950501.</w:t>
      </w:r>
    </w:p>
    <w:p w14:paraId="52B0AAE5" w14:textId="77777777" w:rsidR="006F28D0" w:rsidRPr="00980755" w:rsidRDefault="006F28D0" w:rsidP="006F28D0">
      <w:pPr>
        <w:pStyle w:val="EndNoteBibliography"/>
      </w:pPr>
      <w:r w:rsidRPr="00980755">
        <w:t>13.</w:t>
      </w:r>
      <w:r w:rsidRPr="00980755">
        <w:tab/>
        <w:t>Lentine KL, Anyaegbu E, Gleisner A, Schnitzler MA, Axelrod D, Brennan DC, Dharnidharka VR, Abraham E, Tuttle-Newhall JE. Understanding medical care of transplant recipients through integrated registry and pharmacy claims data. Am J Nephrol. 2013;38(5):420-9. Epub 2013/11/13. doi: 10.1159/000356092. PubMed PMID: 24216747.</w:t>
      </w:r>
    </w:p>
    <w:p w14:paraId="5E99005C" w14:textId="77777777" w:rsidR="006F28D0" w:rsidRPr="00980755" w:rsidRDefault="006F28D0" w:rsidP="006F28D0">
      <w:pPr>
        <w:pStyle w:val="EndNoteBibliography"/>
      </w:pPr>
      <w:r w:rsidRPr="00980755">
        <w:t>14.</w:t>
      </w:r>
      <w:r w:rsidRPr="00980755">
        <w:tab/>
        <w:t>Dharnidharka VR, Naik AS, Axelrod D, Schnitzler MA, Xiao H, Brennan DC, Segev DL, Randall H, Chen J, Kasiske B, Lentine KL. Clinical and Economic Consequences of Early Cancer After Kidney Transplantation in Contemporary Practice. Transplantation. 2017;101(4):858-66. doi: 10.1097/TP.0000000000001385. PubMed PMID: 27490413; PMCID: PMC5346345.</w:t>
      </w:r>
    </w:p>
    <w:p w14:paraId="2EAFBC37" w14:textId="77777777" w:rsidR="006F28D0" w:rsidRPr="00980755" w:rsidRDefault="006F28D0" w:rsidP="006F28D0">
      <w:pPr>
        <w:pStyle w:val="EndNoteBibliography"/>
      </w:pPr>
      <w:r w:rsidRPr="00980755">
        <w:t>15.</w:t>
      </w:r>
      <w:r w:rsidRPr="00980755">
        <w:tab/>
        <w:t>Unterrainer C, Opelz G, Dohler B, Susal C, Collaborative Transplant S. Pretransplant cancer in kidney recipients in relation to recurrent and de novo cancer incidence posttransplantation and implications for graft and patient survival. Transplantation. 2018. Epub 2018/11/13. doi: 10.1097/TP.0000000000002459. PubMed PMID: 30418430.</w:t>
      </w:r>
    </w:p>
    <w:p w14:paraId="26D447F3" w14:textId="77777777" w:rsidR="006F28D0" w:rsidRPr="00980755" w:rsidRDefault="006F28D0" w:rsidP="006F28D0">
      <w:pPr>
        <w:pStyle w:val="EndNoteBibliography"/>
      </w:pPr>
      <w:r w:rsidRPr="00980755">
        <w:t>16.</w:t>
      </w:r>
      <w:r w:rsidRPr="00980755">
        <w:tab/>
        <w:t>Schnitzler MA, Skeans MA, Axelrod DA, Lentine KL, Randall HB, Snyder JJ, Israni AK, Kasiske BL. OPTN/SRTR 2016 Annual Data Report: Economics. Am J Transplant. 2018;18 Suppl 1:464-503. doi: 10.1111/ajt.14564. PubMed PMID: 29292607.</w:t>
      </w:r>
    </w:p>
    <w:p w14:paraId="38D8F112" w14:textId="77777777" w:rsidR="006F28D0" w:rsidRPr="00980755" w:rsidRDefault="006F28D0" w:rsidP="006F28D0">
      <w:pPr>
        <w:pStyle w:val="EndNoteBibliography"/>
      </w:pPr>
      <w:r w:rsidRPr="00980755">
        <w:t>17.</w:t>
      </w:r>
      <w:r w:rsidRPr="00980755">
        <w:tab/>
        <w:t>Hippen BE, Reed AI, Ketchersid T, Maddux FW. Implications of the Advancing American Kidney Health Initiative for kidney transplant centers. Am J Transplant. 2019. Epub 2019/09/29. doi: 10.1111/ajt.15619. PubMed PMID: 31561276.</w:t>
      </w:r>
    </w:p>
    <w:p w14:paraId="75A5176D" w14:textId="77777777" w:rsidR="006F28D0" w:rsidRPr="00980755" w:rsidRDefault="006F28D0" w:rsidP="006F28D0">
      <w:pPr>
        <w:pStyle w:val="EndNoteBibliography"/>
      </w:pPr>
      <w:r w:rsidRPr="00980755">
        <w:t>18.</w:t>
      </w:r>
      <w:r w:rsidRPr="00980755">
        <w:tab/>
        <w:t>Wang Y, Hemmelder MH, Bos WJW, Snoep JD, de Vries APJ, Dekker FW, Meuleman Y. Mapping health-related quality of life after kidney transplantation by group comparisons: a systematic review. Nephrol Dial Transplant. 2021;36(12):2327-39. doi: 10.1093/ndt/gfab232. PubMed PMID: 34338799; PMCID: PMC8643597.</w:t>
      </w:r>
    </w:p>
    <w:p w14:paraId="5980B345" w14:textId="77777777" w:rsidR="006F28D0" w:rsidRPr="00980755" w:rsidRDefault="006F28D0" w:rsidP="006F28D0">
      <w:pPr>
        <w:pStyle w:val="EndNoteBibliography"/>
      </w:pPr>
      <w:r w:rsidRPr="00980755">
        <w:t>19.</w:t>
      </w:r>
      <w:r w:rsidRPr="00980755">
        <w:tab/>
        <w:t>Poggio ED, Augustine JJ, Arrigain S, Brennan DC, Schold JD. Long-term kidney transplant graft survival-Making progress when most needed. Am J Transplant. 2021;21(8):2824-32. Epub 20210208. doi: 10.1111/ajt.16463. PubMed PMID: 33346917.</w:t>
      </w:r>
    </w:p>
    <w:p w14:paraId="396A55E1" w14:textId="77777777" w:rsidR="006F28D0" w:rsidRPr="00980755" w:rsidRDefault="006F28D0" w:rsidP="006F28D0">
      <w:pPr>
        <w:pStyle w:val="EndNoteBibliography"/>
      </w:pPr>
      <w:r w:rsidRPr="00980755">
        <w:lastRenderedPageBreak/>
        <w:t>20.</w:t>
      </w:r>
      <w:r w:rsidRPr="00980755">
        <w:tab/>
        <w:t>Palepu S, Prasad GV. New-onset diabetes mellitus after kidney transplantation: Current status and future directions. World J Diabetes. 2015;6(3):445-55. Epub 2015/04/22. doi: 10.4239/wjd.v6.i3.445. PubMed PMID: 25897355; PMCID: PMC4398901.</w:t>
      </w:r>
    </w:p>
    <w:p w14:paraId="3F6D5D39" w14:textId="77777777" w:rsidR="006F28D0" w:rsidRPr="00980755" w:rsidRDefault="006F28D0" w:rsidP="006F28D0">
      <w:pPr>
        <w:pStyle w:val="EndNoteBibliography"/>
      </w:pPr>
      <w:r w:rsidRPr="00980755">
        <w:t>21.</w:t>
      </w:r>
      <w:r w:rsidRPr="00980755">
        <w:tab/>
        <w:t>Cen C, Fang HX, Yu SF, Liu JM, Liu YX, Zhou L, Yu J, Zheng SS. Association between ADIPOQ gene polymorphisms and the risk of new-onset diabetes mellitus after liver transplantation. Hepatobiliary Pancreat Dis Int. 2017;16(6):602-9. Epub 2018/01/03. doi: 10.1016/S1499-3872(17)60069-9. PubMed PMID: 29291779.</w:t>
      </w:r>
    </w:p>
    <w:p w14:paraId="619E2E4B" w14:textId="77777777" w:rsidR="006F28D0" w:rsidRPr="00980755" w:rsidRDefault="006F28D0" w:rsidP="006F28D0">
      <w:pPr>
        <w:pStyle w:val="EndNoteBibliography"/>
      </w:pPr>
      <w:r w:rsidRPr="00980755">
        <w:t>22.</w:t>
      </w:r>
      <w:r w:rsidRPr="00980755">
        <w:tab/>
        <w:t>Bhat M, Mara K, Dierkhising R, Watt KDS. Immunosuppression, Race, and Donor-Related Risk Factors Affect De novo Cancer Incidence Across Solid Organ Transplant Recipients. Mayo Clin Proc. 2018;93(9):1236-46. Epub 2018/08/02. doi: 10.1016/j.mayocp.2018.04.025. PubMed PMID: 30064826.</w:t>
      </w:r>
    </w:p>
    <w:p w14:paraId="0C62E43E" w14:textId="77777777" w:rsidR="006F28D0" w:rsidRPr="00980755" w:rsidRDefault="006F28D0" w:rsidP="006F28D0">
      <w:pPr>
        <w:pStyle w:val="EndNoteBibliography"/>
      </w:pPr>
      <w:r w:rsidRPr="00980755">
        <w:t>23.</w:t>
      </w:r>
      <w:r w:rsidRPr="00980755">
        <w:tab/>
        <w:t>Engels EA, Pfeiffer RM, Fraumeni JF, Jr., Kasiske BL, Israni AK, Snyder JJ, Wolfe RA, Goodrich NP, Bayakly AR, Clarke CA, Copeland G, Finch JL, Fleissner ML, Goodman MT, Kahn A, Koch L, Lynch CF, Madeleine MM, Pawlish K, Rao C, Williams MA, Castenson D, Curry M, Parsons R, Fant G, Lin M. Spectrum of cancer risk among US solid organ transplant recipients. JAMA. 2011;306(17):1891-901. Epub 2011/11/03. doi: 10.1001/jama.2011.1592. PubMed PMID: 22045767; PMCID: 3310893.</w:t>
      </w:r>
    </w:p>
    <w:p w14:paraId="48DACEB4" w14:textId="77777777" w:rsidR="006F28D0" w:rsidRPr="00980755" w:rsidRDefault="006F28D0" w:rsidP="006F28D0">
      <w:pPr>
        <w:pStyle w:val="EndNoteBibliography"/>
      </w:pPr>
      <w:r w:rsidRPr="00980755">
        <w:t>24.</w:t>
      </w:r>
      <w:r w:rsidRPr="00980755">
        <w:tab/>
        <w:t>Kutinova A, Woodward RS, Ricci JF, Brennan DC. The incidence and costs of sepsis and pneumonia before and after renal transplantation in the United States. Am J Transplant. 2006;6(1):129-39. Epub 2006/01/26. doi: 10.1111/j.1600-6143.2005.01156.x. PubMed PMID: 16433767.</w:t>
      </w:r>
    </w:p>
    <w:p w14:paraId="0D38A15E" w14:textId="77777777" w:rsidR="006F28D0" w:rsidRPr="00980755" w:rsidRDefault="006F28D0" w:rsidP="006F28D0">
      <w:pPr>
        <w:pStyle w:val="EndNoteBibliography"/>
      </w:pPr>
      <w:r w:rsidRPr="00980755">
        <w:t>25.</w:t>
      </w:r>
      <w:r w:rsidRPr="00980755">
        <w:tab/>
        <w:t>Ekberg H, Grinyo J, Nashan B, Vanrenterghem Y, Vincenti F, Voulgari A, Truman M, Nasmyth-Miller C, Rashford M. Cyclosporine sparing with mycophenolate mofetil, daclizumab and corticosteroids in renal allograft recipients: the CAESAR Study. Am J Transplant. 2007;7(3):560-70. Epub 2007/01/19. doi: 10.1111/j.1600-6143.2006.01645.x. PubMed PMID: 17229079.</w:t>
      </w:r>
    </w:p>
    <w:p w14:paraId="50933BAF" w14:textId="77777777" w:rsidR="006F28D0" w:rsidRPr="00980755" w:rsidRDefault="006F28D0" w:rsidP="006F28D0">
      <w:pPr>
        <w:pStyle w:val="EndNoteBibliography"/>
      </w:pPr>
      <w:r w:rsidRPr="00980755">
        <w:t>26.</w:t>
      </w:r>
      <w:r w:rsidRPr="00980755">
        <w:tab/>
        <w:t>Flechner SM, Glyda M, Cockfield S, Grinyo J, Legendre C, Russ G, Steinberg S, Wissing KM, Tai SS. The ORION study: comparison of two sirolimus-based regimens versus tacrolimus and mycophenolate mofetil in renal allograft recipients. Am J Transplant. 2011;11(8):1633-44. Epub 2011/06/15. doi: 10.1111/j.1600-6143.2011.03573.x. PubMed PMID: 21668635.</w:t>
      </w:r>
    </w:p>
    <w:p w14:paraId="3B658CAE" w14:textId="77777777" w:rsidR="006F28D0" w:rsidRPr="00980755" w:rsidRDefault="006F28D0" w:rsidP="006F28D0">
      <w:pPr>
        <w:pStyle w:val="EndNoteBibliography"/>
      </w:pPr>
      <w:r w:rsidRPr="00980755">
        <w:t>27.</w:t>
      </w:r>
      <w:r w:rsidRPr="00980755">
        <w:tab/>
        <w:t>Holdaas H, Rostaing L, Seron D, Cole E, Chapman J, Fellstrom B, Strom EH, Jardine A, Midtvedt K, Machein U, Ulbricht B, Karpov A, O'Connell PJ, Investigators A. Conversion of long-term kidney transplant recipients from calcineurin inhibitor therapy to everolimus: a randomized, multicenter, 24-month study. Transplantation. 2011;92(4):410-8. Epub 2011/06/24. doi: 10.1097/TP.0b013e318224c12d. PubMed PMID: 21697773.</w:t>
      </w:r>
    </w:p>
    <w:p w14:paraId="41D2BC76" w14:textId="77777777" w:rsidR="006F28D0" w:rsidRPr="00980755" w:rsidRDefault="006F28D0" w:rsidP="006F28D0">
      <w:pPr>
        <w:pStyle w:val="EndNoteBibliography"/>
      </w:pPr>
      <w:r w:rsidRPr="00980755">
        <w:t>28.</w:t>
      </w:r>
      <w:r w:rsidRPr="00980755">
        <w:tab/>
        <w:t>Lebranchu Y, Thierry A, Toupance O, Westeel PF, Etienne I, Thervet E, Moulin B, Frouget T, Le Meur Y, Glotz D, Heng AE, Onno C, Buchler M, Girardot-Seguin S, Hurault de Ligny B. Efficacy on renal function of early conversion from cyclosporine to sirolimus 3 months after renal transplantation: concept study. Am J Transplant. 2009;9(5):1115-23. Epub 2009/05/09. doi: 10.1111/j.1600-6143.2009.02615.x. PubMed PMID: 19422337.</w:t>
      </w:r>
    </w:p>
    <w:p w14:paraId="4C94DF1F" w14:textId="77777777" w:rsidR="006F28D0" w:rsidRPr="00980755" w:rsidRDefault="006F28D0" w:rsidP="006F28D0">
      <w:pPr>
        <w:pStyle w:val="EndNoteBibliography"/>
      </w:pPr>
      <w:r w:rsidRPr="00980755">
        <w:lastRenderedPageBreak/>
        <w:t>29.</w:t>
      </w:r>
      <w:r w:rsidRPr="00980755">
        <w:tab/>
        <w:t>Vincenti F, Charpentier B, Vanrenterghem Y, Rostaing L, Bresnahan B, Darji P, Massari P, Mondragon-Ramirez GA, Agarwal M, Di Russo G, Lin CS, Garg P, Larsen CP. A phase III study of belatacept-based immunosuppression regimens versus cyclosporine in renal transplant recipients (BENEFIT study). Am J Transplant. 2011;10(3):535-46. PubMed PMID: 20415897.</w:t>
      </w:r>
    </w:p>
    <w:p w14:paraId="06408374" w14:textId="77777777" w:rsidR="006F28D0" w:rsidRPr="00980755" w:rsidRDefault="006F28D0" w:rsidP="006F28D0">
      <w:pPr>
        <w:pStyle w:val="EndNoteBibliography"/>
      </w:pPr>
      <w:r w:rsidRPr="00980755">
        <w:t>30.</w:t>
      </w:r>
      <w:r w:rsidRPr="00980755">
        <w:tab/>
        <w:t>Vincenti F, Schena FP, Paraskevas S, Hauser IA, Walker RG, Grinyo J. A randomized, multicenter study of steroid avoidance, early steroid withdrawal or standard steroid therapy in kidney transplant recipients. Am J Transplant. 2008;8(2):307-16. PubMed PMID: 18211506.</w:t>
      </w:r>
    </w:p>
    <w:p w14:paraId="73FFAEC9" w14:textId="77777777" w:rsidR="006F28D0" w:rsidRPr="00980755" w:rsidRDefault="006F28D0" w:rsidP="006F28D0">
      <w:pPr>
        <w:pStyle w:val="EndNoteBibliography"/>
      </w:pPr>
      <w:r w:rsidRPr="00980755">
        <w:t>31.</w:t>
      </w:r>
      <w:r w:rsidRPr="00980755">
        <w:tab/>
        <w:t>Buchler M, Caillard S, Barbier S, Thervet E, Toupance O, Mazouz H, Hurault de Ligny B, Le Meur Y, Thierry A, Villemain F, Heng AE, Moulin B, Morin MP, Noel C, Lebranchu Y, Group S. Sirolimus versus cyclosporine in kidney recipients receiving thymoglobulin, mycophenolate mofetil and a 6-month course of steroids. Am J Transplant. 2007;7(11):2522-31. Epub 2007/09/18. doi: 10.1111/j.1600-6143.2007.01976.x. PubMed PMID: 17868057.</w:t>
      </w:r>
    </w:p>
    <w:p w14:paraId="32E15752" w14:textId="77777777" w:rsidR="006F28D0" w:rsidRPr="00980755" w:rsidRDefault="006F28D0" w:rsidP="006F28D0">
      <w:pPr>
        <w:pStyle w:val="EndNoteBibliography"/>
      </w:pPr>
      <w:r w:rsidRPr="00980755">
        <w:t>32.</w:t>
      </w:r>
      <w:r w:rsidRPr="00980755">
        <w:tab/>
        <w:t>Ekberg H, Tedesco-Silva H, Demirbas A, Vitko S, Nashan B, Gurkan A, Margreiter R, Hugo C, Grinyo JM, Frei U, Vanrenterghem Y, Daloze P, Halloran PF. Reduced exposure to calcineurin inhibitors in renal transplantation. N Engl J Med. 2007;357(25):2562-75. Epub 2007/12/21. doi: 357/25/2562 [pii]</w:t>
      </w:r>
    </w:p>
    <w:p w14:paraId="09DFB9D6" w14:textId="77777777" w:rsidR="006F28D0" w:rsidRPr="00980755" w:rsidRDefault="006F28D0" w:rsidP="006F28D0">
      <w:pPr>
        <w:pStyle w:val="EndNoteBibliography"/>
      </w:pPr>
      <w:r w:rsidRPr="00980755">
        <w:t>10.1056/NEJMoa067411. PubMed PMID: 18094377.</w:t>
      </w:r>
    </w:p>
    <w:p w14:paraId="66E9006F" w14:textId="77777777" w:rsidR="006F28D0" w:rsidRPr="00980755" w:rsidRDefault="006F28D0" w:rsidP="006F28D0">
      <w:pPr>
        <w:pStyle w:val="EndNoteBibliography"/>
      </w:pPr>
      <w:r w:rsidRPr="00980755">
        <w:t>33.</w:t>
      </w:r>
      <w:r w:rsidRPr="00980755">
        <w:tab/>
        <w:t>Guba M, Pratschke J, Hugo C, Kramer BK, Nohr-Westphal C, Brockmann J, Andrassy J, Reinke P, Pressmar K, Hakenberg O, Fischereder M, Pascher A, Illner WD, Banas B, Jauch KW, Group SM-S. Renal function, efficacy, and safety of sirolimus and mycophenolate mofetil after short-term calcineurin inhibitor-based quadruple therapy in de novo renal transplant patients: one-year analysis of a randomized multicenter trial. Transplantation. 2010;90(2):175-83. Epub 2010/05/14. doi: 10.1097/TP.0b013e3181e11798. PubMed PMID: 20463641.</w:t>
      </w:r>
    </w:p>
    <w:p w14:paraId="13C29D49" w14:textId="77777777" w:rsidR="006F28D0" w:rsidRPr="00980755" w:rsidRDefault="006F28D0" w:rsidP="006F28D0">
      <w:pPr>
        <w:pStyle w:val="EndNoteBibliography"/>
      </w:pPr>
      <w:r w:rsidRPr="00980755">
        <w:t>34.</w:t>
      </w:r>
      <w:r w:rsidRPr="00980755">
        <w:tab/>
        <w:t>Zhang H, Zang C, Xu Z, Zhang Y, Xu J, Bian J, Morozyuk D, Khullar D, Zhang Y, Nordvig AS, Schenck EJ, Shenkman EA, Rothman RL, Block JP, Lyman K, Weiner M, Carton TW, Wang F, Kaushal R. Machine Learning for Identifying Data-Driven Subphenotypes of Incident Post-Acute SARS-CoV-2 Infection Conditions with Large Scale Electronic Health Records: Findings from the RECOVER Initiative. medRxiv. 2022. Epub 20220608. doi: 10.1101/2022.05.21.22275412. PubMed PMID: 35665007; PMCID: PMC9164516.</w:t>
      </w:r>
    </w:p>
    <w:p w14:paraId="2C18AFC5" w14:textId="77777777" w:rsidR="006F28D0" w:rsidRPr="00980755" w:rsidRDefault="006F28D0" w:rsidP="006F28D0">
      <w:pPr>
        <w:pStyle w:val="EndNoteBibliography"/>
      </w:pPr>
      <w:r w:rsidRPr="00980755">
        <w:t>35.</w:t>
      </w:r>
      <w:r w:rsidRPr="00980755">
        <w:tab/>
        <w:t>Song X, Yu ASL, Kellum JA, Waitman LR, Matheny ME, Simpson SQ, Hu Y, Liu M. Cross-site transportability of an explainable artificial intelligence model for acute kidney injury prediction. Nat Commun. 2020;11(1):5668. Epub 20201109. doi: 10.1038/s41467-020-19551-w. PubMed PMID: 33168827; PMCID: PMC7653032.</w:t>
      </w:r>
    </w:p>
    <w:p w14:paraId="4A1BDF86" w14:textId="77777777" w:rsidR="006F28D0" w:rsidRPr="00980755" w:rsidRDefault="006F28D0" w:rsidP="006F28D0">
      <w:pPr>
        <w:pStyle w:val="EndNoteBibliography"/>
      </w:pPr>
      <w:r w:rsidRPr="00980755">
        <w:t>36.</w:t>
      </w:r>
      <w:r w:rsidRPr="00980755">
        <w:tab/>
        <w:t>Ravindhran B, Chandak P, Schafer N, Kundalia K, Hwang W, Antoniadis S, Haroon U, Zakri RH. Machine learning models in predicting graft survival in kidney transplantation: meta-analysis. BJS Open. 2023;7(2). doi: 10.1093/bjsopen/zrad011. PubMed PMID: 36987687; PMCID: PMC10050937.</w:t>
      </w:r>
    </w:p>
    <w:p w14:paraId="2A5AF20B" w14:textId="77777777" w:rsidR="006F28D0" w:rsidRPr="00980755" w:rsidRDefault="006F28D0" w:rsidP="006F28D0">
      <w:pPr>
        <w:pStyle w:val="EndNoteBibliography"/>
      </w:pPr>
      <w:r w:rsidRPr="00980755">
        <w:t>37.</w:t>
      </w:r>
      <w:r w:rsidRPr="00980755">
        <w:tab/>
        <w:t xml:space="preserve">Peloso A, Moeckli B, Delaune V, Oldani G, Andres A, Compagnon P. Artificial Intelligence: Present and Future Potential for Solid Organ Transplantation. Transpl Int. </w:t>
      </w:r>
      <w:r w:rsidRPr="00980755">
        <w:lastRenderedPageBreak/>
        <w:t>2022;35:10640. Epub 20220704. doi: 10.3389/ti.2022.10640. PubMed PMID: 35859667; PMCID: PMC9290190.</w:t>
      </w:r>
    </w:p>
    <w:p w14:paraId="7E046C14" w14:textId="77777777" w:rsidR="006F28D0" w:rsidRPr="00980755" w:rsidRDefault="006F28D0" w:rsidP="006F28D0">
      <w:pPr>
        <w:pStyle w:val="EndNoteBibliography"/>
      </w:pPr>
      <w:r w:rsidRPr="00980755">
        <w:t>38.</w:t>
      </w:r>
      <w:r w:rsidRPr="00980755">
        <w:tab/>
        <w:t>Wesselman H, Ford CG, Leyva Y, Li X, Chang CH, Dew MA, Kendall K, Croswell E, Pleis JR, Ng YH, Unruh ML, Shapiro R, Myaskovsky L. Social Determinants of Health and Race Disparities in Kidney Transplant. Clin J Am Soc Nephrol. 2021;16(2):262-74. Epub 20210128. doi: 10.2215/CJN.04860420. PubMed PMID: 33509963; PMCID: PMC7863655.</w:t>
      </w:r>
    </w:p>
    <w:p w14:paraId="0AB3448A" w14:textId="77777777" w:rsidR="006F28D0" w:rsidRPr="00980755" w:rsidRDefault="006F28D0" w:rsidP="006F28D0">
      <w:pPr>
        <w:pStyle w:val="EndNoteBibliography"/>
      </w:pPr>
      <w:r w:rsidRPr="00980755">
        <w:t>39.</w:t>
      </w:r>
      <w:r w:rsidRPr="00980755">
        <w:tab/>
        <w:t>Johnston A, Jones WS, Hernandez AF. The ADAPTABLE Trial and Aspirin Dosing in Secondary Prevention for Patients with Coronary Artery Disease. Curr Cardiol Rep. 2016;18(8):81. doi: 10.1007/s11886-016-0749-2. PubMed PMID: 27423939.</w:t>
      </w:r>
    </w:p>
    <w:p w14:paraId="1A590C9F" w14:textId="77777777" w:rsidR="006F28D0" w:rsidRPr="00980755" w:rsidRDefault="006F28D0" w:rsidP="006F28D0">
      <w:pPr>
        <w:pStyle w:val="EndNoteBibliography"/>
      </w:pPr>
      <w:r w:rsidRPr="00980755">
        <w:t>40.</w:t>
      </w:r>
      <w:r w:rsidRPr="00980755">
        <w:tab/>
        <w:t>Song X, Afshar A, Statland J, Waitman L, editors. Neurologist Care for Amyotrophic Lateral Sclerosis-A utilization and outcome study. MUSCLE &amp; NERVE; 2022: WILEY 111 RIVER ST, HOBOKEN 07030-5774, NJ USA.</w:t>
      </w:r>
    </w:p>
    <w:p w14:paraId="6545E2DC" w14:textId="77777777" w:rsidR="006F28D0" w:rsidRPr="00980755" w:rsidRDefault="006F28D0" w:rsidP="006F28D0">
      <w:pPr>
        <w:pStyle w:val="EndNoteBibliography"/>
      </w:pPr>
      <w:r w:rsidRPr="00980755">
        <w:t>41.</w:t>
      </w:r>
      <w:r w:rsidRPr="00980755">
        <w:tab/>
        <w:t>Marquis-Gravel G, Roe MT, Robertson HR, Harrington RA, Pencina MJ, Berdan LG, Hammill BG, Faulkner M, Muñoz D, Fonarow GC, Nallamothu BK, Fintel DJ, Ford DE, Zhou L, Daugherty SE, Nauman E, Kraschnewski J, Ahmad FS, Benziger CP, Haynes K, Merritt JG, Metkus T, Kripalani S, Gupta K, Shah RC, McClay JC, Re RN, Geary C, Lampert BC, Bradley SM, Jain SK, Seifein H, Whittle J, Roger VL, Effron MB, Alvarado G, Goldberg YH, VanWormer JL, Girotra S, Farrehi P, McTigue KM, Rothman R, Hernandez AF, Jones WS. Rationale and Design of the Aspirin Dosing-A Patient-Centric Trial Assessing Benefits and Long-term Effectiveness (ADAPTABLE) Trial. JAMA Cardiol. 2020;5(5):598-607. doi: 10.1001/jamacardio.2020.0116. PubMed PMID: 32186653.</w:t>
      </w:r>
    </w:p>
    <w:p w14:paraId="451D0D7B" w14:textId="77777777" w:rsidR="006F28D0" w:rsidRPr="00980755" w:rsidRDefault="006F28D0" w:rsidP="006F28D0">
      <w:pPr>
        <w:pStyle w:val="EndNoteBibliography"/>
      </w:pPr>
      <w:r w:rsidRPr="00980755">
        <w:t>42.</w:t>
      </w:r>
      <w:r w:rsidRPr="00980755">
        <w:tab/>
        <w:t>Ahmad FS, Ricket IM, Hammill BG, Eskenazi L, Robertson HR, Curtis LH, Dobi CD, Girotra S, Haynes K, Kizer JR, Kripalani S, Roe MT, Roumie CL, Waitman R, Jones WS, Weiner MG. Computable Phenotype Implementation for a National, Multicenter Pragmatic Clinical Trial: Lessons Learned From ADAPTABLE. Circ Cardiovasc Qual Outcomes. 2020;13(6):e006292. Epub 20200529. doi: 10.1161/circoutcomes.119.006292. PubMed PMID: 32466729; PMCID: PMC7321832.</w:t>
      </w:r>
    </w:p>
    <w:p w14:paraId="069AEF52" w14:textId="77777777" w:rsidR="006F28D0" w:rsidRPr="00980755" w:rsidRDefault="006F28D0" w:rsidP="006F28D0">
      <w:pPr>
        <w:pStyle w:val="EndNoteBibliography"/>
      </w:pPr>
      <w:r w:rsidRPr="00980755">
        <w:t>43.</w:t>
      </w:r>
      <w:r w:rsidRPr="00980755">
        <w:tab/>
        <w:t>Nichols GA, Desai J, Elston Lafata J, Lawrence JM, O'Connor PJ, Pathak RD, Raebel MA, Reid RJ, Selby JV, Silverman BG, Steiner JF, Stewart WF, Vupputuri S, Waitzfelder B. Construction of a multisite DataLink using electronic health records for the identification, surveillance, prevention, and management of diabetes mellitus: the SUPREME-DM project. Prev Chronic Dis. 2012;9:E110. Epub 20120607. doi: 10.5888/pcd9.110311. PubMed PMID: 22677160; PMCID: PMC3457753.</w:t>
      </w:r>
    </w:p>
    <w:p w14:paraId="00DBC2C8" w14:textId="77777777" w:rsidR="006F28D0" w:rsidRPr="00980755" w:rsidRDefault="006F28D0" w:rsidP="006F28D0">
      <w:pPr>
        <w:pStyle w:val="EndNoteBibliography"/>
      </w:pPr>
      <w:r w:rsidRPr="00980755">
        <w:t>44.</w:t>
      </w:r>
      <w:r w:rsidRPr="00980755">
        <w:tab/>
        <w:t>Furmanchuk A, Liu M, Song X, Waitman LR, Meurer JR, Osinski K, Stoddard A, Chrischilles E, McClay JC, Cowell LG, Tachinardi U, Embi PJ, Mosa ASM, Mandhadi V, Shah RC, Garcia D, Angulo F, Patino A, Trick WE, Markossian TW, Rasmussen-Torvik LJ, Kho AN, Black BS. Effect of the Affordable Care Act on diabetes care at major health centers: newly detected diabetes and diabetes medication management. BMJ Open Diabetes Res Care. 2021;9(1). doi: 10.1136/bmjdrc-2021-002205. PubMed PMID: 34187842; PMCID: PMC8245434.</w:t>
      </w:r>
    </w:p>
    <w:p w14:paraId="09CC29A8" w14:textId="77777777" w:rsidR="006F28D0" w:rsidRPr="00980755" w:rsidRDefault="006F28D0" w:rsidP="006F28D0">
      <w:pPr>
        <w:pStyle w:val="EndNoteBibliography"/>
      </w:pPr>
      <w:r w:rsidRPr="00980755">
        <w:t>45.</w:t>
      </w:r>
      <w:r w:rsidRPr="00980755">
        <w:tab/>
        <w:t xml:space="preserve">Graham J, Iverson A, Monteiro J, Weiner K, Southall K, Schiller K, Gupta M, Simard EP. Applying computable phenotypes within a common data model to identify heart failure patients for an implantable cardiac device registry. Int J Cardiol Heart Vasc. </w:t>
      </w:r>
      <w:r w:rsidRPr="00980755">
        <w:lastRenderedPageBreak/>
        <w:t>2022;39:100974. Epub 20220219. doi: 10.1016/j.ijcha.2022.100974. PubMed PMID: 35242997; PMCID: PMC8861122.</w:t>
      </w:r>
    </w:p>
    <w:p w14:paraId="7866D1F1" w14:textId="77777777" w:rsidR="006F28D0" w:rsidRPr="00980755" w:rsidRDefault="006F28D0" w:rsidP="006F28D0">
      <w:pPr>
        <w:pStyle w:val="EndNoteBibliography"/>
      </w:pPr>
      <w:r w:rsidRPr="00980755">
        <w:t>46.</w:t>
      </w:r>
      <w:r w:rsidRPr="00980755">
        <w:tab/>
        <w:t>Song X, Waitman LR, Yu AS, Robbins DC, Hu Y, Liu M. Longitudinal Risk Prediction of Chronic Kidney Disease in Diabetic Patients using Temporal-Enhanced Gradient Boosting Machine: Retrospective Cohort Study. JMIR Medical Informatics. 2020;8(1):e15510. doi: 10.2196/15510.</w:t>
      </w:r>
    </w:p>
    <w:p w14:paraId="1B9113EF" w14:textId="77777777" w:rsidR="006F28D0" w:rsidRPr="00980755" w:rsidRDefault="006F28D0" w:rsidP="006F28D0">
      <w:pPr>
        <w:pStyle w:val="EndNoteBibliography"/>
      </w:pPr>
      <w:r w:rsidRPr="00980755">
        <w:t>47.</w:t>
      </w:r>
      <w:r w:rsidRPr="00980755">
        <w:tab/>
        <w:t>Raynaud M, Aubert O, Divard G, Reese PP, Kamar N, Yoo D, Chin C-S, Bailly É, Buchler M, Ladrière M, Le Quintrec M, Delahousse M, Juric I, Basic-Jukic N, Crespo M, Silva HT, Linhares K, Ribeiro De Castro MC, Soler Pujol G, Empana J-P, Ulloa C, Akalin E, Böhmig G, Huang E, Stegall MD, Bentall AJ, Montgomery RA, Jordan SC, Oberbauer R, Segev DL, Friedewald JJ, Jouven X, Legendre C, Lefaucheur C, Loupy A. Dynamic prediction of renal survival among deeply phenotyped kidney transplant recipients using artificial intelligence: an observational, international, multicohort study. The Lancet Digital Health. 2021;3(12):e795-e805. doi: 10.1016/s2589-7500(21)00209-0.</w:t>
      </w:r>
    </w:p>
    <w:p w14:paraId="27B67FFB" w14:textId="77777777" w:rsidR="006F28D0" w:rsidRPr="00980755" w:rsidRDefault="006F28D0" w:rsidP="006F28D0">
      <w:pPr>
        <w:pStyle w:val="EndNoteBibliography"/>
      </w:pPr>
      <w:r w:rsidRPr="00980755">
        <w:t>48.</w:t>
      </w:r>
      <w:r w:rsidRPr="00980755">
        <w:tab/>
        <w:t>Li K, Luo S. Dynamic predictions in Bayesian functional joint models for longitudinal and time-to-event data: An application to Alzheimer’s disease. Statistical Methods in Medical Research. 2019;28(2):327-42. doi: 10.1177/0962280217722177.</w:t>
      </w:r>
    </w:p>
    <w:p w14:paraId="1F5896F4" w14:textId="77777777" w:rsidR="006F28D0" w:rsidRPr="00980755" w:rsidRDefault="006F28D0" w:rsidP="006F28D0">
      <w:pPr>
        <w:pStyle w:val="EndNoteBibliography"/>
      </w:pPr>
      <w:r w:rsidRPr="00980755">
        <w:t>49.</w:t>
      </w:r>
      <w:r w:rsidRPr="00980755">
        <w:tab/>
        <w:t>Dong JJ, Cao J, Gill J, Miles C, Plumb T. Functional joint models for chronic kidney disease in kidney transplant recipients. Stat Methods Med Res. 2021;30(8):1932-43. Epub 20210510. doi: 10.1177/09622802211009265. PubMed PMID: 33970050.</w:t>
      </w:r>
    </w:p>
    <w:p w14:paraId="24A3CF28" w14:textId="77777777" w:rsidR="006F28D0" w:rsidRPr="00980755" w:rsidRDefault="006F28D0" w:rsidP="006F28D0">
      <w:pPr>
        <w:pStyle w:val="EndNoteBibliography"/>
      </w:pPr>
      <w:r w:rsidRPr="00980755">
        <w:t>50.</w:t>
      </w:r>
      <w:r w:rsidRPr="00980755">
        <w:tab/>
        <w:t>Rizopoulos D. The R Package JMbayes for Fitting Joint Models for Longitudinal and Time-to-Event Data Using MCMC. Journal of Statistical Software. 2016;72(7):1 - 46. doi: 10.18637/jss.v072.i07.</w:t>
      </w:r>
    </w:p>
    <w:p w14:paraId="3B4EF411" w14:textId="77777777" w:rsidR="006F28D0" w:rsidRPr="00980755" w:rsidRDefault="006F28D0" w:rsidP="006F28D0">
      <w:pPr>
        <w:pStyle w:val="EndNoteBibliography"/>
      </w:pPr>
      <w:r w:rsidRPr="00980755">
        <w:t>51.</w:t>
      </w:r>
      <w:r w:rsidRPr="00980755">
        <w:tab/>
        <w:t>Hickey GL, Philipson P, Jorgensen A, Kolamunnage-Dona R. A comparison of joint models for longitudinal and competing risks data, with application to an epilepsy drug randomized controlled trial. Journal of the Royal Statistical Society Series A (Statistics in Society). 2018;181(4):1105-23.</w:t>
      </w:r>
    </w:p>
    <w:p w14:paraId="5EF61567" w14:textId="77777777" w:rsidR="006F28D0" w:rsidRPr="00980755" w:rsidRDefault="006F28D0" w:rsidP="006F28D0">
      <w:pPr>
        <w:pStyle w:val="EndNoteBibliography"/>
      </w:pPr>
      <w:r w:rsidRPr="00980755">
        <w:t>52.</w:t>
      </w:r>
      <w:r w:rsidRPr="00980755">
        <w:tab/>
        <w:t>Lunceford JK, Davidian M, Tsiatis AA. Estimation of survival distributions of treatment policies in two-stage randomization designs in clinical trials. Biometrics. 2002;58(1):48-57. doi: 10.1111/j.0006-341x.2002.00048.x. PubMed PMID: 11890326.</w:t>
      </w:r>
    </w:p>
    <w:p w14:paraId="219FF978" w14:textId="77777777" w:rsidR="006F28D0" w:rsidRPr="00980755" w:rsidRDefault="006F28D0" w:rsidP="006F28D0">
      <w:pPr>
        <w:pStyle w:val="EndNoteBibliography"/>
      </w:pPr>
      <w:r w:rsidRPr="00980755">
        <w:t>53.</w:t>
      </w:r>
      <w:r w:rsidRPr="00980755">
        <w:tab/>
        <w:t>Almirall D, Chronis-Tuscano A. Adaptive Interventions in Child and Adolescent Mental Health. J Clin Child Adolesc Psychol. 2016;45(4):383-95. Epub 20160616. doi: 10.1080/15374416.2016.1152555. PubMed PMID: 27310565; PMCID: PMC4930370.</w:t>
      </w:r>
    </w:p>
    <w:p w14:paraId="11323D66" w14:textId="77777777" w:rsidR="006F28D0" w:rsidRPr="00980755" w:rsidRDefault="006F28D0" w:rsidP="006F28D0">
      <w:pPr>
        <w:pStyle w:val="EndNoteBibliography"/>
      </w:pPr>
      <w:r w:rsidRPr="00980755">
        <w:t>54.</w:t>
      </w:r>
      <w:r w:rsidRPr="00980755">
        <w:tab/>
        <w:t>Lavori PW, Dawson R. Adaptive treatment strategies in chronic disease. Annu Rev Med. 2008;59:443-53. doi: 10.1146/annurev.med.59.062606.122232. PubMed PMID: 17914924; PMCID: PMC2739674.</w:t>
      </w:r>
    </w:p>
    <w:p w14:paraId="4F6A2C80" w14:textId="77777777" w:rsidR="006F28D0" w:rsidRPr="00980755" w:rsidRDefault="006F28D0" w:rsidP="006F28D0">
      <w:pPr>
        <w:pStyle w:val="EndNoteBibliography"/>
      </w:pPr>
      <w:r w:rsidRPr="00980755">
        <w:t>55.</w:t>
      </w:r>
      <w:r w:rsidRPr="00980755">
        <w:tab/>
        <w:t>Chakraborty B, Murphy SA. Dynamic Treatment Regimes. Annual Review of Statistics and Its Application. 2014;1(1):447-64. doi: 10.1146/annurev-statistics-022513-115553.</w:t>
      </w:r>
    </w:p>
    <w:p w14:paraId="3739F80D" w14:textId="77777777" w:rsidR="006F28D0" w:rsidRPr="00980755" w:rsidRDefault="006F28D0" w:rsidP="006F28D0">
      <w:pPr>
        <w:pStyle w:val="EndNoteBibliography"/>
      </w:pPr>
      <w:r w:rsidRPr="00980755">
        <w:t>56.</w:t>
      </w:r>
      <w:r w:rsidRPr="00980755">
        <w:tab/>
        <w:t>Anzabi Zadeh S, Street WN, Thomas BW. Optimizing warfarin dosing using deep reinforcement learning. J Biomed Inform. 2023;137:104267. Epub 20221207. doi: 10.1016/j.jbi.2022.104267. PubMed PMID: 36494060.</w:t>
      </w:r>
    </w:p>
    <w:p w14:paraId="45EDE47D" w14:textId="77777777" w:rsidR="006F28D0" w:rsidRPr="00980755" w:rsidRDefault="006F28D0" w:rsidP="006F28D0">
      <w:pPr>
        <w:pStyle w:val="EndNoteBibliography"/>
      </w:pPr>
      <w:r w:rsidRPr="00980755">
        <w:lastRenderedPageBreak/>
        <w:t>57.</w:t>
      </w:r>
      <w:r w:rsidRPr="00980755">
        <w:tab/>
        <w:t>Chao Yu JL, Fellow, IEEE, and Shamim Nemati. Reinforcement Learning in Healthcare: A Survey. arXiv pre-print server. 2020. doi: 10.48550/arxiv.1908.08796.</w:t>
      </w:r>
    </w:p>
    <w:p w14:paraId="52635A1D" w14:textId="77777777" w:rsidR="006F28D0" w:rsidRPr="00980755" w:rsidRDefault="006F28D0" w:rsidP="006F28D0">
      <w:pPr>
        <w:pStyle w:val="EndNoteBibliography"/>
      </w:pPr>
      <w:r w:rsidRPr="00980755">
        <w:t>58.</w:t>
      </w:r>
      <w:r w:rsidRPr="00980755">
        <w:tab/>
        <w:t>Robins JM, Hernán MA, Brumback B. Marginal structural models and causal inference in epidemiology. Epidemiology. 2000;11(5):550-60. doi: 10.1097/00001648-200009000-00011. PubMed PMID: 10955408.</w:t>
      </w:r>
    </w:p>
    <w:p w14:paraId="4884E80C" w14:textId="77777777" w:rsidR="006F28D0" w:rsidRPr="00980755" w:rsidRDefault="006F28D0" w:rsidP="006F28D0">
      <w:pPr>
        <w:pStyle w:val="EndNoteBibliography"/>
      </w:pPr>
      <w:r w:rsidRPr="00980755">
        <w:t>59.</w:t>
      </w:r>
      <w:r w:rsidRPr="00980755">
        <w:tab/>
        <w:t>Mahar RK, McGuinness MB, Chakraborty B, Carlin JB, Ijzerman MJ, Simpson JA. A scoping review of studies using observational data to optimise dynamic treatment regimens. BMC Medical Research Methodology. 2021;21(1). doi: 10.1186/s12874-021-01211-2.</w:t>
      </w:r>
    </w:p>
    <w:p w14:paraId="2DC6E236" w14:textId="77777777" w:rsidR="006F28D0" w:rsidRPr="00980755" w:rsidRDefault="006F28D0" w:rsidP="006F28D0">
      <w:pPr>
        <w:pStyle w:val="EndNoteBibliography"/>
      </w:pPr>
      <w:r w:rsidRPr="00980755">
        <w:t>60.</w:t>
      </w:r>
      <w:r w:rsidRPr="00980755">
        <w:tab/>
        <w:t>Dickerman BA, Giovannucci E, Pernar CH, Mucci LA, Hernán MA. Guideline-Based Physical Activity and Survival Among US Men With Nonmetastatic Prostate Cancer (Supp). American Journal of Epidemiology. 2019;188(3):579-86. doi: 10.1093/aje/kwy261.</w:t>
      </w:r>
    </w:p>
    <w:p w14:paraId="41E100E4" w14:textId="77777777" w:rsidR="006F28D0" w:rsidRPr="00980755" w:rsidRDefault="006F28D0" w:rsidP="006F28D0">
      <w:pPr>
        <w:pStyle w:val="EndNoteBibliography"/>
      </w:pPr>
      <w:r w:rsidRPr="00980755">
        <w:t>61.</w:t>
      </w:r>
      <w:r w:rsidRPr="00980755">
        <w:tab/>
        <w:t>Zhao Y, Zeng D, Socinski MA, Kosorok MR. Reinforcement Learning Strategies for Clinical Trials in Nonsmall Cell Lung Cancer. Biometrics. 2011;67(4):1422-33. doi: 10.1111/j.1541-0420.2011.01572.x.</w:t>
      </w:r>
    </w:p>
    <w:p w14:paraId="6FEC0B68" w14:textId="77777777" w:rsidR="006F28D0" w:rsidRPr="00980755" w:rsidRDefault="006F28D0" w:rsidP="006F28D0">
      <w:pPr>
        <w:pStyle w:val="EndNoteBibliography"/>
      </w:pPr>
      <w:r w:rsidRPr="00980755">
        <w:t>62.</w:t>
      </w:r>
      <w:r w:rsidRPr="00980755">
        <w:tab/>
        <w:t>Komorowski M, Celi LA, Badawi O, Gordon AC, Faisal AA. The Artificial Intelligence Clinician learns optimal treatment strategies for sepsis in intensive care. Nature Medicine. 2018;24(11):1716-20. doi: 10.1038/s41591-018-0213-5.</w:t>
      </w:r>
    </w:p>
    <w:p w14:paraId="4D7E9A27" w14:textId="77777777" w:rsidR="006F28D0" w:rsidRPr="00980755" w:rsidRDefault="006F28D0" w:rsidP="006F28D0">
      <w:pPr>
        <w:pStyle w:val="EndNoteBibliography"/>
      </w:pPr>
      <w:r w:rsidRPr="00980755">
        <w:t>63.</w:t>
      </w:r>
      <w:r w:rsidRPr="00980755">
        <w:tab/>
        <w:t>Dickinson DM, Bryant PC, Williams MC, Levine GN, Li S, Welch JC, Keck BM, Webb RL. Transplant data: sources, collection, and caveats. Am J Transplant. 2004;4 Suppl 9:13-26. Epub 2004/04/29. doi: 10.1111/j.1600-6135.2004.00395.x. PubMed PMID: 15113352.</w:t>
      </w:r>
    </w:p>
    <w:p w14:paraId="0CECB04C" w14:textId="77777777" w:rsidR="006F28D0" w:rsidRPr="00980755" w:rsidRDefault="006F28D0" w:rsidP="006F28D0">
      <w:pPr>
        <w:pStyle w:val="EndNoteBibliography"/>
      </w:pPr>
      <w:r w:rsidRPr="00980755">
        <w:t>64.</w:t>
      </w:r>
      <w:r w:rsidRPr="00980755">
        <w:tab/>
        <w:t>Lentine KL, Vijayan A, Xiao H, Schnitzler MA, Davis CL, Garg AX, Axelrod D, Abbott KC, Brennan DC. Cancer diagnoses after living kidney donation: linking U.S. Registry data and administrative claims. Transplantation. 2012;94(2):139-44. Epub 2012/07/25. doi: 10.1097/TP.0b013e318254757d. PubMed PMID: 22825543.</w:t>
      </w:r>
    </w:p>
    <w:p w14:paraId="6F341D30" w14:textId="77777777" w:rsidR="006F28D0" w:rsidRPr="00980755" w:rsidRDefault="006F28D0" w:rsidP="006F28D0">
      <w:pPr>
        <w:pStyle w:val="EndNoteBibliography"/>
      </w:pPr>
      <w:r w:rsidRPr="00980755">
        <w:t>65.</w:t>
      </w:r>
      <w:r w:rsidRPr="00980755">
        <w:tab/>
        <w:t xml:space="preserve">Raths D. Healthcare Innovation. 2021. [cited 2023]. Available from: </w:t>
      </w:r>
      <w:hyperlink r:id="rId26" w:history="1">
        <w:r w:rsidRPr="00980755">
          <w:rPr>
            <w:rStyle w:val="Hyperlink"/>
          </w:rPr>
          <w:t>https://www.hcinnovationgroup.com/clinical-it/learning-health-systems-research/news/21240260/pcori-funds-8-research-networks-for-pcornets-phase-3</w:t>
        </w:r>
      </w:hyperlink>
      <w:r w:rsidRPr="00980755">
        <w:t>.</w:t>
      </w:r>
    </w:p>
    <w:p w14:paraId="3D50A283" w14:textId="77777777" w:rsidR="006F28D0" w:rsidRPr="00980755" w:rsidRDefault="006F28D0" w:rsidP="006F28D0">
      <w:pPr>
        <w:pStyle w:val="EndNoteBibliography"/>
      </w:pPr>
      <w:r w:rsidRPr="00980755">
        <w:t>66.</w:t>
      </w:r>
      <w:r w:rsidRPr="00980755">
        <w:tab/>
        <w:t xml:space="preserve">Center PDRNO. 2020. [cited 2023]. Available from: </w:t>
      </w:r>
      <w:hyperlink r:id="rId27" w:history="1">
        <w:r w:rsidRPr="00980755">
          <w:rPr>
            <w:rStyle w:val="Hyperlink"/>
          </w:rPr>
          <w:t>https://github.com/PCORnet-DRN-OC/PCORnet-Data-Curation</w:t>
        </w:r>
      </w:hyperlink>
      <w:r w:rsidRPr="00980755">
        <w:t>.</w:t>
      </w:r>
    </w:p>
    <w:p w14:paraId="597760F7" w14:textId="77777777" w:rsidR="006F28D0" w:rsidRPr="00980755" w:rsidRDefault="006F28D0" w:rsidP="006F28D0">
      <w:pPr>
        <w:pStyle w:val="EndNoteBibliography"/>
      </w:pPr>
      <w:r w:rsidRPr="00980755">
        <w:t>67.</w:t>
      </w:r>
      <w:r w:rsidRPr="00980755">
        <w:tab/>
        <w:t xml:space="preserve">Patient-Centered Outcomes Research Institute. Common Data Model (CDM) Specification, Version 6.0  [cited 2022 January 6]. Available from: </w:t>
      </w:r>
      <w:hyperlink r:id="rId28" w:history="1">
        <w:r w:rsidRPr="00980755">
          <w:rPr>
            <w:rStyle w:val="Hyperlink"/>
          </w:rPr>
          <w:t>https://pcornet.org/wp-content/uploads/2022/01/PCORnet-Common-Data-Model-v60-2020_10_221.pdf</w:t>
        </w:r>
      </w:hyperlink>
      <w:r w:rsidRPr="00980755">
        <w:t>.</w:t>
      </w:r>
    </w:p>
    <w:p w14:paraId="53CFDAB7" w14:textId="77777777" w:rsidR="006F28D0" w:rsidRPr="00980755" w:rsidRDefault="006F28D0" w:rsidP="006F28D0">
      <w:pPr>
        <w:pStyle w:val="EndNoteBibliography"/>
      </w:pPr>
      <w:r w:rsidRPr="00980755">
        <w:t>68.</w:t>
      </w:r>
      <w:r w:rsidRPr="00980755">
        <w:tab/>
        <w:t xml:space="preserve">Patient-Centered Outcomes Research Institute. 2020. [cited 2023]. Available from: </w:t>
      </w:r>
      <w:hyperlink r:id="rId29" w:history="1">
        <w:r w:rsidRPr="00980755">
          <w:rPr>
            <w:rStyle w:val="Hyperlink"/>
          </w:rPr>
          <w:t>https://pcornet.org/wp-content/uploads/2022/01/PCORnet-Common-Data-Model-v60-2020_10_221.pdf</w:t>
        </w:r>
      </w:hyperlink>
      <w:r w:rsidRPr="00980755">
        <w:t>.</w:t>
      </w:r>
    </w:p>
    <w:p w14:paraId="68068967" w14:textId="77777777" w:rsidR="006F28D0" w:rsidRPr="00980755" w:rsidRDefault="006F28D0" w:rsidP="006F28D0">
      <w:pPr>
        <w:pStyle w:val="EndNoteBibliography"/>
      </w:pPr>
      <w:r w:rsidRPr="00980755">
        <w:t>69.</w:t>
      </w:r>
      <w:r w:rsidRPr="00980755">
        <w:tab/>
        <w:t>Waitman LR, Aaronson LS, Nadkarni PM, Connolly DW, Campbell JR. The Greater Plains Collaborative: a PCORnet Clinical Research Data Network. J Am Med Inform Assoc. 2014;21(4):637-41. Epub 20140428. doi: 10.1136/amiajnl-2014-002756. PubMed PMID: 24778202; PMCID: PMC4078294.</w:t>
      </w:r>
    </w:p>
    <w:p w14:paraId="5DD215F9" w14:textId="77777777" w:rsidR="006F28D0" w:rsidRPr="00980755" w:rsidRDefault="006F28D0" w:rsidP="006F28D0">
      <w:pPr>
        <w:pStyle w:val="EndNoteBibliography"/>
      </w:pPr>
      <w:r w:rsidRPr="00980755">
        <w:lastRenderedPageBreak/>
        <w:t>70.</w:t>
      </w:r>
      <w:r w:rsidRPr="00980755">
        <w:tab/>
        <w:t>Bernstam EV, Applegate RJ, Yu A, Chaudhari D, Liu T, Coda A, Leshin J. Real-World Matching Performance of Deidentified Record-Linking Tokens. Appl Clin Inform. 2022;13(4):865-73. Epub 20220727. doi: 10.1055/a-1910-4154. PubMed PMID: 35896508; PMCID: PMC9474266.</w:t>
      </w:r>
    </w:p>
    <w:p w14:paraId="5FA1DE54" w14:textId="77777777" w:rsidR="006F28D0" w:rsidRPr="00980755" w:rsidRDefault="006F28D0" w:rsidP="006F28D0">
      <w:pPr>
        <w:pStyle w:val="EndNoteBibliography"/>
      </w:pPr>
      <w:r w:rsidRPr="00980755">
        <w:t>71.</w:t>
      </w:r>
      <w:r w:rsidRPr="00980755">
        <w:tab/>
        <w:t>Kiernan D, Carton T, Toh S, Phua J, Zirkle M, Louzao D, Haynes K, Weiner M, Angulo F, Bailey C, Bian J, Fort D, Grannis S, Krishnamurthy AK, Nair V, Rivera P, Silverstein J, Marsolo K. Establishing a framework for privacy-preserving record linkage among electronic health record and administrative claims databases within PCORnet(®), the National Patient-Centered Clinical Research Network. BMC Res Notes. 2022;15(1):337-. doi: 10.1186/s13104-022-06243-5. PubMed PMID: 36316778.</w:t>
      </w:r>
    </w:p>
    <w:p w14:paraId="5FDB136E" w14:textId="77777777" w:rsidR="006F28D0" w:rsidRPr="00980755" w:rsidRDefault="006F28D0" w:rsidP="006F28D0">
      <w:pPr>
        <w:pStyle w:val="EndNoteBibliography"/>
      </w:pPr>
      <w:r w:rsidRPr="00980755">
        <w:t>72.</w:t>
      </w:r>
      <w:r w:rsidRPr="00980755">
        <w:tab/>
        <w:t>Canterberry M, Kaul AF, Goel S, Lin PD, Block JP, Nair VP, Ma Q, Carton TW. The Patient-Centered Outcomes Research Network Antibiotics and Childhood Growth Study: Implementing Patient Data Linkage. Popul Health Manag. 2020;23(6):438-44. Epub 20191217. doi: 10.1089/pop.2019.0089. PubMed PMID: 31855123; PMCID: PMC7397429.</w:t>
      </w:r>
    </w:p>
    <w:p w14:paraId="728557C5" w14:textId="77777777" w:rsidR="006F28D0" w:rsidRPr="00980755" w:rsidRDefault="006F28D0" w:rsidP="006F28D0">
      <w:pPr>
        <w:pStyle w:val="EndNoteBibliography"/>
      </w:pPr>
      <w:r w:rsidRPr="00980755">
        <w:t>73.</w:t>
      </w:r>
      <w:r w:rsidRPr="00980755">
        <w:tab/>
        <w:t>Marsolo K, Kiernan D, Toh S, Phua J, Louzao D, Haynes K, Weiner M, Angulo F, Bailey C, Bian J, Fort D, Grannis S, Krishnamurthy AK, Nair V, Rivera P, Silverstein J, Zirkle M, Carton T. Assessing the impact of privacy-preserving record linkage on record overlap and patient demographic and clinical characteristics in PCORnet®, the National Patient-Centered Clinical Research Network. Journal of the American Medical Informatics Association. 2022;30(3):447-55. doi: 10.1093/jamia/ocac229.</w:t>
      </w:r>
    </w:p>
    <w:p w14:paraId="00852797" w14:textId="77777777" w:rsidR="006F28D0" w:rsidRPr="00980755" w:rsidRDefault="006F28D0" w:rsidP="006F28D0">
      <w:pPr>
        <w:pStyle w:val="EndNoteBibliography"/>
      </w:pPr>
      <w:r w:rsidRPr="00980755">
        <w:t>74.</w:t>
      </w:r>
      <w:r w:rsidRPr="00980755">
        <w:tab/>
        <w:t>Kho AN, Cashy JP, Jackson KL, Pah AR, Goel S, Boehnke J, Humphries JE, Kominers SD, Hota BN, Sims SA, Malin BA, French DD, Walunas TL, Meltzer DO, Kaleba EO, Jones RC, Galanter WL. Design and implementation of a privacy preserving electronic health record linkage tool in Chicago. Journal of the American Medical Informatics Association. 2015;22(5):1072-80. doi: 10.1093/jamia/ocv038.</w:t>
      </w:r>
    </w:p>
    <w:p w14:paraId="0F4C8B9F" w14:textId="77777777" w:rsidR="006F28D0" w:rsidRPr="00980755" w:rsidRDefault="006F28D0" w:rsidP="006F28D0">
      <w:pPr>
        <w:pStyle w:val="EndNoteBibliography"/>
      </w:pPr>
      <w:r w:rsidRPr="00980755">
        <w:t>75.</w:t>
      </w:r>
      <w:r w:rsidRPr="00980755">
        <w:tab/>
        <w:t>Ahmad FS, Ricket IM, Hammill BG, Eskenazi L, Robertson HR, Curtis LH, Dobi CD, Girotra S, Haynes K, Kizer JR, Kripalani S, Roe MT, Roumie CL, Waitman R, Jones WS, Weiner MG. Computable Phenotype Implementation for a National, Multicenter Pragmatic Clinical Trial. Circulation: Cardiovascular Quality and Outcomes. 2020;13(6). doi: 10.1161/circoutcomes.119.006292.</w:t>
      </w:r>
    </w:p>
    <w:p w14:paraId="06951C59" w14:textId="77777777" w:rsidR="006F28D0" w:rsidRPr="00980755" w:rsidRDefault="006F28D0" w:rsidP="006F28D0">
      <w:pPr>
        <w:pStyle w:val="EndNoteBibliography"/>
      </w:pPr>
      <w:r w:rsidRPr="00980755">
        <w:t>76.</w:t>
      </w:r>
      <w:r w:rsidRPr="00980755">
        <w:tab/>
        <w:t>Lentine KL, Smith JM, Hart A, Miller J, Skeans MA, Larkin L, Robinson A, Gauntt K, Israni AK, Hirose R, Snyder JJ. OPTN/SRTR 2020 Annual Data Report: Kidney. Am J Transplant. 2022;22 Suppl 2:21-136. doi: 10.1111/ajt.16982. PubMed PMID: 35266618.</w:t>
      </w:r>
    </w:p>
    <w:p w14:paraId="216D292F" w14:textId="77777777" w:rsidR="006F28D0" w:rsidRPr="00980755" w:rsidRDefault="006F28D0" w:rsidP="006F28D0">
      <w:pPr>
        <w:pStyle w:val="EndNoteBibliography"/>
      </w:pPr>
      <w:r w:rsidRPr="00980755">
        <w:t>77.</w:t>
      </w:r>
      <w:r w:rsidRPr="00980755">
        <w:tab/>
        <w:t xml:space="preserve">Song X. Embedded Ensemble Feature Selection 2020 [04/12/2022]. Available from: </w:t>
      </w:r>
      <w:hyperlink r:id="rId30" w:history="1">
        <w:r w:rsidRPr="00980755">
          <w:rPr>
            <w:rStyle w:val="Hyperlink"/>
          </w:rPr>
          <w:t>https://github.com/sxinger/EEFS</w:t>
        </w:r>
      </w:hyperlink>
      <w:r w:rsidRPr="00980755">
        <w:t>.</w:t>
      </w:r>
    </w:p>
    <w:p w14:paraId="73D1BDA9" w14:textId="77777777" w:rsidR="006F28D0" w:rsidRPr="00980755" w:rsidRDefault="006F28D0" w:rsidP="006F28D0">
      <w:pPr>
        <w:pStyle w:val="EndNoteBibliography"/>
      </w:pPr>
      <w:r w:rsidRPr="00980755">
        <w:t>78.</w:t>
      </w:r>
      <w:r w:rsidRPr="00980755">
        <w:tab/>
        <w:t>Lundberg SM, Lee S-I, editors. A Unified Approach to Interpreting Model Predictions. NIPS; 2017.</w:t>
      </w:r>
    </w:p>
    <w:p w14:paraId="5065ECD3" w14:textId="77777777" w:rsidR="006F28D0" w:rsidRPr="00980755" w:rsidRDefault="006F28D0" w:rsidP="006F28D0">
      <w:pPr>
        <w:pStyle w:val="EndNoteBibliography"/>
      </w:pPr>
      <w:r w:rsidRPr="00980755">
        <w:t>79.</w:t>
      </w:r>
      <w:r w:rsidRPr="00980755">
        <w:tab/>
        <w:t>Song X, Liu M, Waitman LR, Patel A, Simpson SQ. Clinical factors associated with rapid treatment of sepsis. PLoS One. 2021;16(5):e0250923. Epub 20210506. doi: 10.1371/journal.pone.0250923. PubMed PMID: 33956846; PMCID: PMC8101717.</w:t>
      </w:r>
    </w:p>
    <w:p w14:paraId="713B3696" w14:textId="77777777" w:rsidR="006F28D0" w:rsidRPr="00980755" w:rsidRDefault="006F28D0" w:rsidP="006F28D0">
      <w:pPr>
        <w:pStyle w:val="EndNoteBibliography"/>
      </w:pPr>
      <w:r w:rsidRPr="00980755">
        <w:lastRenderedPageBreak/>
        <w:t>80.</w:t>
      </w:r>
      <w:r w:rsidRPr="00980755">
        <w:tab/>
        <w:t>Choi E, Schuetz A, Stewart WF, Sun J. Using recurrent neural network models for early detection of heart failure onset. J Am Med Inform Assoc. 2017;24(2):361-70. doi: 10.1093/jamia/ocw112. PubMed PMID: 27521897; PMCID: PMC5391725.</w:t>
      </w:r>
    </w:p>
    <w:p w14:paraId="07AA13D4" w14:textId="77777777" w:rsidR="006F28D0" w:rsidRPr="00980755" w:rsidRDefault="006F28D0" w:rsidP="006F28D0">
      <w:pPr>
        <w:pStyle w:val="EndNoteBibliography"/>
      </w:pPr>
      <w:r w:rsidRPr="00980755">
        <w:t>81.</w:t>
      </w:r>
      <w:r w:rsidRPr="00980755">
        <w:tab/>
        <w:t>Zeng Z, Tang X, Liu Y, He Z, Gong X. Interpretable recurrent neural network models for dynamic prediction of the extubation failure risk in patients with invasive mechanical ventilation in the intensive care unit. BioData Mining. 2022;15(1). doi: 10.1186/s13040-022-00309-7.</w:t>
      </w:r>
    </w:p>
    <w:p w14:paraId="22C75EE5" w14:textId="77777777" w:rsidR="006F28D0" w:rsidRPr="00980755" w:rsidRDefault="006F28D0" w:rsidP="006F28D0">
      <w:pPr>
        <w:pStyle w:val="EndNoteBibliography"/>
      </w:pPr>
      <w:r w:rsidRPr="00980755">
        <w:t>82.</w:t>
      </w:r>
      <w:r w:rsidRPr="00980755">
        <w:tab/>
        <w:t>Liu X, Liu C, Huang R, Zhu H, Liu Q, Mitra S, Wang Y. Long short-term memory recurrent neural network for pharmacokinetic-pharmacodynamic modeling. Int J Clin Pharmacol Ther. 2021;59(2):138-46. doi: 10.5414/cp203800. PubMed PMID: 33210994.</w:t>
      </w:r>
    </w:p>
    <w:p w14:paraId="5590377B" w14:textId="77777777" w:rsidR="006F28D0" w:rsidRPr="00980755" w:rsidRDefault="006F28D0" w:rsidP="006F28D0">
      <w:pPr>
        <w:pStyle w:val="EndNoteBibliography"/>
      </w:pPr>
      <w:r w:rsidRPr="00980755">
        <w:t>83.</w:t>
      </w:r>
      <w:r w:rsidRPr="00980755">
        <w:tab/>
        <w:t>Shinozaki T, Suzuki E. Understanding Marginal Structural Models for Time-Varying Exposures: Pitfalls and Tips. Journal of Epidemiology. 2020;30(9):377-89. doi: 10.2188/jea.je20200226.</w:t>
      </w:r>
    </w:p>
    <w:p w14:paraId="18AD3DAE" w14:textId="77777777" w:rsidR="006F28D0" w:rsidRPr="00980755" w:rsidRDefault="006F28D0" w:rsidP="006F28D0">
      <w:pPr>
        <w:pStyle w:val="EndNoteBibliography"/>
      </w:pPr>
      <w:r w:rsidRPr="00980755">
        <w:t>84.</w:t>
      </w:r>
      <w:r w:rsidRPr="00980755">
        <w:tab/>
        <w:t>Yang W, Joffe MM. Subtle issues in model specification and estimation of marginal structural models. Pharmacoepidemiol Drug Saf. 2012;21(3):241-5. Epub 20120116. doi: 10.1002/pds.2306. PubMed PMID: 22509500.</w:t>
      </w:r>
    </w:p>
    <w:p w14:paraId="49240770" w14:textId="77777777" w:rsidR="006F28D0" w:rsidRPr="00980755" w:rsidRDefault="006F28D0" w:rsidP="006F28D0">
      <w:pPr>
        <w:pStyle w:val="EndNoteBibliography"/>
      </w:pPr>
      <w:r w:rsidRPr="00980755">
        <w:t>85.</w:t>
      </w:r>
      <w:r w:rsidRPr="00980755">
        <w:tab/>
        <w:t>Sato T, Matsuyama Y. Marginal structural models as a tool for standardization. Epidemiology. 2003;14(6):680-6. doi: 10.1097/01.EDE.0000081989.82616.7d. PubMed PMID: 14569183.</w:t>
      </w:r>
    </w:p>
    <w:p w14:paraId="063E3B9E" w14:textId="77777777" w:rsidR="006F28D0" w:rsidRPr="00980755" w:rsidRDefault="006F28D0" w:rsidP="006F28D0">
      <w:pPr>
        <w:pStyle w:val="EndNoteBibliography"/>
      </w:pPr>
      <w:r w:rsidRPr="00980755">
        <w:t>86.</w:t>
      </w:r>
      <w:r w:rsidRPr="00980755">
        <w:tab/>
        <w:t>Talbot D, Atherton J, Rossi AM, Bacon SL, Lefebvre G. A cautionary note concerning the use of stabilized weights in marginal structural models. Stat Med. 2015;34(5):812-23. Epub 20141119. doi: 10.1002/sim.6378. PubMed PMID: 25410264.</w:t>
      </w:r>
    </w:p>
    <w:p w14:paraId="1C81CD67" w14:textId="77777777" w:rsidR="006F28D0" w:rsidRPr="00980755" w:rsidRDefault="006F28D0" w:rsidP="006F28D0">
      <w:pPr>
        <w:pStyle w:val="EndNoteBibliography"/>
      </w:pPr>
      <w:r w:rsidRPr="00980755">
        <w:t>87.</w:t>
      </w:r>
      <w:r w:rsidRPr="00980755">
        <w:tab/>
        <w:t>Naimi AI, Cole SR, Westreich DJ, Richardson DB. A comparison of methods to estimate the hazard ratio under conditions of time-varying confounding and nonpositivity. Epidemiology. 2011;22(5):718-23. doi: 10.1097/EDE.0b013e31822549e8. PubMed PMID: 21747286; PMCID: PMC3155387.</w:t>
      </w:r>
    </w:p>
    <w:p w14:paraId="3AB1BA51" w14:textId="77777777" w:rsidR="006F28D0" w:rsidRPr="00980755" w:rsidRDefault="006F28D0" w:rsidP="006F28D0">
      <w:pPr>
        <w:pStyle w:val="EndNoteBibliography"/>
      </w:pPr>
      <w:r w:rsidRPr="00980755">
        <w:t>88.</w:t>
      </w:r>
      <w:r w:rsidRPr="00980755">
        <w:tab/>
        <w:t>Daniel RM, Cousens SN, De Stavola BL, Kenward MG, Sterne JA. Methods for dealing with time-dependent confounding. Stat Med. 2013;32(9):1584-618. Epub 20121203. doi: 10.1002/sim.5686. PubMed PMID: 23208861.</w:t>
      </w:r>
    </w:p>
    <w:p w14:paraId="4F457D5B" w14:textId="77777777" w:rsidR="006F28D0" w:rsidRPr="00980755" w:rsidRDefault="006F28D0" w:rsidP="006F28D0">
      <w:pPr>
        <w:pStyle w:val="EndNoteBibliography"/>
      </w:pPr>
      <w:r w:rsidRPr="00980755">
        <w:t>89.</w:t>
      </w:r>
      <w:r w:rsidRPr="00980755">
        <w:tab/>
        <w:t>Breskin A, Cole SR, Westreich D. Exploring the Subtleties of Inverse Probability Weighting and Marginal Structural Models. Epidemiology. 2018;29(3):352-5. doi: 10.1097/ede.0000000000000813. PubMed PMID: 29384789; PMCID: PMC5882514.</w:t>
      </w:r>
    </w:p>
    <w:p w14:paraId="37E6F449" w14:textId="77777777" w:rsidR="006F28D0" w:rsidRPr="00980755" w:rsidRDefault="006F28D0" w:rsidP="006F28D0">
      <w:pPr>
        <w:pStyle w:val="EndNoteBibliography"/>
      </w:pPr>
      <w:r w:rsidRPr="00980755">
        <w:t>90.</w:t>
      </w:r>
      <w:r w:rsidRPr="00980755">
        <w:tab/>
        <w:t>Li R, Hu S, Lu M, Utsumi Y, Chakraborty P, Sow DM, Madan P, Li J, Ghalwash M, Shahn Z, Lehman L-w. G-Net: a Recurrent Network Approach to G-Computation for Counterfactual Prediction Under a Dynamic Treatment Regime. In: Subhrajit R, Stephen P, Emma R, Girmaw Abebe T, Luis O, Fabian F, Yuyin Z, Liyue S, Ghada Z, Purity M, Ayah Z, Matthew BAM, Emily A, editors. Proceedings of Machine Learning for Health; Proceedings of Machine Learning Research: PMLR; 2021. p. 282--99.</w:t>
      </w:r>
    </w:p>
    <w:p w14:paraId="32366166" w14:textId="77777777" w:rsidR="006F28D0" w:rsidRPr="00980755" w:rsidRDefault="006F28D0" w:rsidP="006F28D0">
      <w:pPr>
        <w:pStyle w:val="EndNoteBibliography"/>
      </w:pPr>
      <w:r w:rsidRPr="00980755">
        <w:t>91.</w:t>
      </w:r>
      <w:r w:rsidRPr="00980755">
        <w:tab/>
        <w:t>Anderssen N, Malterud K. Oversampling as a methodological strategy for the study of self-reported health among lesbian, gay and bisexual populations. Scand J Public Health. 2017;45(6):637-46. Epub 20170704. doi: 10.1177/1403494817717407. PubMed PMID: 28675963.</w:t>
      </w:r>
    </w:p>
    <w:p w14:paraId="6B434777" w14:textId="77777777" w:rsidR="006F28D0" w:rsidRPr="00980755" w:rsidRDefault="006F28D0" w:rsidP="006F28D0">
      <w:pPr>
        <w:pStyle w:val="EndNoteBibliography"/>
      </w:pPr>
      <w:r w:rsidRPr="00980755">
        <w:lastRenderedPageBreak/>
        <w:t>92.</w:t>
      </w:r>
      <w:r w:rsidRPr="00980755">
        <w:tab/>
        <w:t>James T, Mukadam N, Sommerlad A, Pour HR, Knowles M, Azocar I, Livingston G. Protection against discrimination in national dementia guideline recommendations: A systematic review. PLOS Medicine. 2022;19(1):e1003860. doi: 10.1371/journal.pmed.1003860.</w:t>
      </w:r>
    </w:p>
    <w:p w14:paraId="0F199007" w14:textId="77777777" w:rsidR="006F28D0" w:rsidRPr="00980755" w:rsidRDefault="006F28D0" w:rsidP="006F28D0">
      <w:pPr>
        <w:pStyle w:val="EndNoteBibliography"/>
      </w:pPr>
      <w:r w:rsidRPr="00980755">
        <w:t>93.</w:t>
      </w:r>
      <w:r w:rsidRPr="00980755">
        <w:tab/>
        <w:t>Rajkomar A, Hardt M, Howell MD, Corrado G, Chin MH. Ensuring Fairness in Machine Learning to Advance Health Equity. Ann Intern Med. 2018;169(12):866-72. Epub 20181204. doi: 10.7326/m18-1990. PubMed PMID: 30508424; PMCID: PMC6594166.</w:t>
      </w:r>
    </w:p>
    <w:p w14:paraId="62B71051" w14:textId="77777777" w:rsidR="006F28D0" w:rsidRPr="00980755" w:rsidRDefault="006F28D0" w:rsidP="006F28D0">
      <w:pPr>
        <w:pStyle w:val="EndNoteBibliography"/>
      </w:pPr>
      <w:r w:rsidRPr="00980755">
        <w:t>94.</w:t>
      </w:r>
      <w:r w:rsidRPr="00980755">
        <w:tab/>
        <w:t>Fletcher RR, Nakeshimana A, Olubeko O. Addressing Fairness, Bias, and Appropriate Use of Artificial Intelligence and Machine Learning in Global Health. Frontiers in Artificial Intelligence. 2021;3. doi: 10.3389/frai.2020.561802.</w:t>
      </w:r>
    </w:p>
    <w:p w14:paraId="23F9E0F9" w14:textId="77777777" w:rsidR="006F28D0" w:rsidRPr="00980755" w:rsidRDefault="006F28D0" w:rsidP="006F28D0">
      <w:pPr>
        <w:pStyle w:val="EndNoteBibliography"/>
      </w:pPr>
      <w:r w:rsidRPr="00980755">
        <w:t>95.</w:t>
      </w:r>
      <w:r w:rsidRPr="00980755">
        <w:tab/>
        <w:t>Reese JT, Blau H, Casiraghi E, Bergquist T, Loomba JJ, Callahan TJ, Laraway B, Antonescu C, Coleman B, Gargano M, Wilkins KJ, Cappelletti L, Fontana T, Ammar N, Antony B, Murali TM, Caufield JH, Karlebach G, McMurry JA, Williams A, Moffitt R, Banerjee J, Solomonides AE, Davis H, Kostka K, Valentini G, Sahner D, Chute CG, Madlock-Brown C, Haendel MA, Robinson PN, Spratt H, Visweswaran S, Flack JE, Yoo YJ, Gabriel D, Alexander GC, Mehta HB, Liu F, Miller RT, Wong R, Hill EL, Thorpe LE, Divers J. Generalisable long COVID subtypes: findings from the NIH N3C and RECOVER programmes. eBioMedicine. 2023;87:104413. doi: 10.1016/j.ebiom.2022.104413.</w:t>
      </w:r>
    </w:p>
    <w:p w14:paraId="4438795D" w14:textId="77777777" w:rsidR="006F28D0" w:rsidRPr="00980755" w:rsidRDefault="006F28D0" w:rsidP="006F28D0">
      <w:pPr>
        <w:pStyle w:val="EndNoteBibliography"/>
      </w:pPr>
      <w:r w:rsidRPr="00980755">
        <w:t>96.</w:t>
      </w:r>
      <w:r w:rsidRPr="00980755">
        <w:tab/>
        <w:t>Sadeghi B, Cheung RCY, Hanbury M. Using hierarchical clustering analysis to evaluate COVID-19 pandemic preparedness and performance in 180 countries in 2020. BMJ Open. 2021;11(11):e049844. Epub 20211109. doi: 10.1136/bmjopen-2021-049844. PubMed PMID: 34753756; PMCID: PMC8578186.</w:t>
      </w:r>
    </w:p>
    <w:p w14:paraId="4594B482" w14:textId="77777777" w:rsidR="006F28D0" w:rsidRPr="00980755" w:rsidRDefault="006F28D0" w:rsidP="006F28D0">
      <w:pPr>
        <w:pStyle w:val="EndNoteBibliography"/>
      </w:pPr>
      <w:r w:rsidRPr="00980755">
        <w:t>97.</w:t>
      </w:r>
      <w:r w:rsidRPr="00980755">
        <w:tab/>
        <w:t>Arauz-Garofalo G, Jodar M, Vilanova M, de la Iglesia Rodriguez A, Castillo J, Soler-Ventura A, Oliva R, Vilaseca M, Gay M. Protamine Characterization by Top-Down Proteomics: Boosting Proteoform Identification with DBSCAN. Proteomes. 2021;9(2). Epub 20210430. doi: 10.3390/proteomes9020021. PubMed PMID: 33946530; PMCID: PMC8162566.</w:t>
      </w:r>
    </w:p>
    <w:p w14:paraId="74DDC341" w14:textId="77777777" w:rsidR="006F28D0" w:rsidRDefault="006F28D0" w:rsidP="006F28D0">
      <w:pPr>
        <w:rPr>
          <w:rFonts w:cs="Arial"/>
        </w:rPr>
      </w:pPr>
      <w:r w:rsidRPr="006B7006">
        <w:rPr>
          <w:rFonts w:cs="Arial"/>
        </w:rPr>
        <w:fldChar w:fldCharType="end"/>
      </w:r>
      <w:bookmarkEnd w:id="8"/>
    </w:p>
    <w:p w14:paraId="7A988142" w14:textId="77777777" w:rsidR="006F28D0" w:rsidRDefault="006F28D0" w:rsidP="006F28D0">
      <w:pPr>
        <w:kinsoku w:val="0"/>
        <w:overflowPunct w:val="0"/>
        <w:autoSpaceDE w:val="0"/>
        <w:autoSpaceDN w:val="0"/>
        <w:adjustRightInd w:val="0"/>
      </w:pPr>
    </w:p>
    <w:p w14:paraId="47A3A980" w14:textId="77777777" w:rsidR="006F28D0" w:rsidRPr="00D35E19" w:rsidRDefault="006F28D0" w:rsidP="006F28D0"/>
    <w:p w14:paraId="23E2FBE0" w14:textId="3C03BE49" w:rsidR="00F77094" w:rsidRDefault="00F77094">
      <w:pPr>
        <w:rPr>
          <w:rFonts w:ascii="TimesNewRomanPSMT" w:hAnsi="TimesNewRomanPSMT" w:cs="TimesNewRomanPSMT"/>
        </w:rPr>
      </w:pPr>
      <w:r>
        <w:rPr>
          <w:rFonts w:ascii="TimesNewRomanPSMT" w:hAnsi="TimesNewRomanPSMT" w:cs="TimesNewRomanPSMT"/>
        </w:rPr>
        <w:br w:type="page"/>
      </w:r>
    </w:p>
    <w:p w14:paraId="6DE52924" w14:textId="77777777" w:rsidR="00544506" w:rsidRPr="00CE5A6D" w:rsidRDefault="00544506" w:rsidP="00544506">
      <w:pPr>
        <w:ind w:left="360"/>
        <w:jc w:val="center"/>
        <w:rPr>
          <w:b/>
        </w:rPr>
      </w:pPr>
      <w:r>
        <w:rPr>
          <w:b/>
        </w:rPr>
        <w:lastRenderedPageBreak/>
        <w:t>EXHIBIT B</w:t>
      </w:r>
    </w:p>
    <w:p w14:paraId="0B684DF5" w14:textId="77777777" w:rsidR="00544506" w:rsidRPr="00CE5A6D" w:rsidRDefault="00544506" w:rsidP="00544506">
      <w:pPr>
        <w:ind w:left="360"/>
        <w:jc w:val="center"/>
        <w:rPr>
          <w:b/>
        </w:rPr>
      </w:pPr>
    </w:p>
    <w:p w14:paraId="3B83577E" w14:textId="77777777" w:rsidR="00544506" w:rsidRPr="007C3880" w:rsidRDefault="00544506" w:rsidP="00544506">
      <w:pPr>
        <w:ind w:left="360"/>
        <w:jc w:val="center"/>
        <w:rPr>
          <w:b/>
        </w:rPr>
      </w:pPr>
      <w:r w:rsidRPr="007C3880">
        <w:rPr>
          <w:b/>
        </w:rPr>
        <w:t>Data Flow Documentation</w:t>
      </w:r>
    </w:p>
    <w:p w14:paraId="38C04C0C" w14:textId="77777777" w:rsidR="00544506" w:rsidRPr="007C3880" w:rsidRDefault="00544506" w:rsidP="00544506">
      <w:pPr>
        <w:ind w:left="360"/>
      </w:pPr>
    </w:p>
    <w:p w14:paraId="443248F1" w14:textId="4274592D" w:rsidR="00544506" w:rsidRPr="007C3880" w:rsidRDefault="00544506" w:rsidP="00544506">
      <w:pPr>
        <w:kinsoku w:val="0"/>
        <w:overflowPunct w:val="0"/>
        <w:autoSpaceDE w:val="0"/>
        <w:autoSpaceDN w:val="0"/>
        <w:adjustRightInd w:val="0"/>
        <w:rPr>
          <w:rFonts w:eastAsia="Arial Unicode MS"/>
          <w:color w:val="000000"/>
        </w:rPr>
      </w:pPr>
      <w:r w:rsidRPr="007C3880">
        <w:rPr>
          <w:rFonts w:eastAsia="Arial Unicode MS"/>
          <w:color w:val="000000"/>
        </w:rPr>
        <w:t>This Data Flow Documentation (“</w:t>
      </w:r>
      <w:r w:rsidRPr="007C3880">
        <w:rPr>
          <w:rFonts w:eastAsia="Arial Unicode MS"/>
          <w:b/>
          <w:color w:val="000000"/>
        </w:rPr>
        <w:t>Documentation</w:t>
      </w:r>
      <w:r w:rsidRPr="007C3880">
        <w:rPr>
          <w:rFonts w:eastAsia="Arial Unicode MS"/>
          <w:color w:val="000000"/>
        </w:rPr>
        <w:t>”) describes and illustrates how data flows from the Site Participants and CISTEM2 Data Coordinating Center (“</w:t>
      </w:r>
      <w:commentRangeStart w:id="15"/>
      <w:r w:rsidR="00FA2FF7" w:rsidRPr="007C3880">
        <w:rPr>
          <w:rFonts w:eastAsia="Arial Unicode MS"/>
          <w:b/>
          <w:bCs/>
          <w:color w:val="000000"/>
        </w:rPr>
        <w:t>DCC</w:t>
      </w:r>
      <w:commentRangeEnd w:id="15"/>
      <w:r w:rsidR="007C3880">
        <w:rPr>
          <w:rStyle w:val="CommentReference"/>
        </w:rPr>
        <w:commentReference w:id="15"/>
      </w:r>
      <w:r w:rsidRPr="007C3880">
        <w:rPr>
          <w:rFonts w:eastAsia="Arial Unicode MS"/>
          <w:b/>
          <w:bCs/>
          <w:color w:val="000000"/>
        </w:rPr>
        <w:t>”</w:t>
      </w:r>
      <w:r w:rsidRPr="007C3880">
        <w:rPr>
          <w:rFonts w:eastAsia="Arial Unicode MS"/>
          <w:color w:val="000000"/>
        </w:rPr>
        <w:t>) at University of Missouri (“</w:t>
      </w:r>
      <w:r w:rsidRPr="007C3880">
        <w:rPr>
          <w:rFonts w:eastAsia="Arial Unicode MS"/>
          <w:b/>
          <w:bCs/>
          <w:color w:val="000000"/>
        </w:rPr>
        <w:t>MU”</w:t>
      </w:r>
      <w:r w:rsidRPr="007C3880">
        <w:rPr>
          <w:rFonts w:eastAsia="Arial Unicode MS"/>
          <w:color w:val="000000"/>
        </w:rPr>
        <w:t xml:space="preserve">). Both Scientific Registry of Transplant Recipient (SRTR) registry and the approved study sites within PCORnet will submit requested data to </w:t>
      </w:r>
      <w:r w:rsidR="00FA2FF7" w:rsidRPr="007C3880">
        <w:rPr>
          <w:rFonts w:eastAsia="Arial Unicode MS"/>
          <w:color w:val="000000"/>
        </w:rPr>
        <w:t>DCC</w:t>
      </w:r>
      <w:r w:rsidRPr="007C3880">
        <w:rPr>
          <w:rFonts w:eastAsia="Arial Unicode MS"/>
          <w:color w:val="000000"/>
        </w:rPr>
        <w:t>, where data linkage and integration will be performed. Only the physical aspects of the movement of data through the networks are addressed is this Documentation, but not the legal, administrative or regulatory requirements for data transfer or use of the data.</w:t>
      </w:r>
    </w:p>
    <w:p w14:paraId="5825248F" w14:textId="77777777" w:rsidR="00544506" w:rsidRPr="007C3880" w:rsidRDefault="00544506" w:rsidP="00544506">
      <w:pPr>
        <w:kinsoku w:val="0"/>
        <w:overflowPunct w:val="0"/>
        <w:autoSpaceDE w:val="0"/>
        <w:autoSpaceDN w:val="0"/>
        <w:adjustRightInd w:val="0"/>
        <w:rPr>
          <w:rFonts w:eastAsia="Arial Unicode MS"/>
          <w:color w:val="000000"/>
        </w:rPr>
      </w:pPr>
    </w:p>
    <w:p w14:paraId="23F86814" w14:textId="77777777" w:rsidR="00544506" w:rsidRPr="007C3880" w:rsidRDefault="00544506" w:rsidP="00544506">
      <w:pPr>
        <w:kinsoku w:val="0"/>
        <w:overflowPunct w:val="0"/>
        <w:autoSpaceDE w:val="0"/>
        <w:autoSpaceDN w:val="0"/>
        <w:adjustRightInd w:val="0"/>
        <w:rPr>
          <w:rFonts w:eastAsia="Arial Unicode MS"/>
          <w:color w:val="000000"/>
        </w:rPr>
      </w:pPr>
      <w:r w:rsidRPr="007C3880">
        <w:rPr>
          <w:rFonts w:eastAsia="Arial Unicode MS"/>
          <w:color w:val="000000"/>
        </w:rPr>
        <w:t xml:space="preserve">Please note that unless otherwise specified, all capitalized terms used in this Documentation have the same meaning assigned to them as in the PCORnet and GPC Data Sharing. </w:t>
      </w:r>
    </w:p>
    <w:p w14:paraId="0BBD90D9" w14:textId="77777777" w:rsidR="00544506" w:rsidRPr="007C3880" w:rsidRDefault="00544506" w:rsidP="00544506">
      <w:pPr>
        <w:kinsoku w:val="0"/>
        <w:overflowPunct w:val="0"/>
        <w:autoSpaceDE w:val="0"/>
        <w:autoSpaceDN w:val="0"/>
        <w:adjustRightInd w:val="0"/>
        <w:rPr>
          <w:rFonts w:eastAsia="Arial Unicode MS"/>
          <w:color w:val="000000"/>
        </w:rPr>
      </w:pPr>
    </w:p>
    <w:p w14:paraId="026A968C" w14:textId="77777777" w:rsidR="00544506" w:rsidRPr="007C3880" w:rsidRDefault="00544506" w:rsidP="00544506">
      <w:pPr>
        <w:kinsoku w:val="0"/>
        <w:overflowPunct w:val="0"/>
        <w:autoSpaceDE w:val="0"/>
        <w:autoSpaceDN w:val="0"/>
        <w:adjustRightInd w:val="0"/>
        <w:rPr>
          <w:rFonts w:eastAsia="Arial Unicode MS"/>
          <w:b/>
          <w:color w:val="000000"/>
        </w:rPr>
      </w:pPr>
      <w:r w:rsidRPr="007C3880">
        <w:rPr>
          <w:rFonts w:eastAsia="Arial Unicode MS"/>
          <w:b/>
          <w:color w:val="000000"/>
        </w:rPr>
        <w:t xml:space="preserve">I.  </w:t>
      </w:r>
      <w:r w:rsidRPr="007C3880">
        <w:rPr>
          <w:rFonts w:eastAsia="Arial Unicode MS"/>
          <w:b/>
          <w:color w:val="000000"/>
        </w:rPr>
        <w:tab/>
        <w:t>DESCRIPTION</w:t>
      </w:r>
      <w:r w:rsidRPr="007C3880">
        <w:rPr>
          <w:rFonts w:eastAsia="Arial Unicode MS"/>
          <w:color w:val="000000"/>
        </w:rPr>
        <w:t>.</w:t>
      </w:r>
    </w:p>
    <w:p w14:paraId="4E1E37CC" w14:textId="77777777" w:rsidR="00544506" w:rsidRPr="007C3880" w:rsidRDefault="00544506" w:rsidP="00544506">
      <w:pPr>
        <w:kinsoku w:val="0"/>
        <w:overflowPunct w:val="0"/>
        <w:autoSpaceDE w:val="0"/>
        <w:autoSpaceDN w:val="0"/>
        <w:adjustRightInd w:val="0"/>
        <w:rPr>
          <w:rFonts w:eastAsia="Arial Unicode MS"/>
          <w:b/>
          <w:color w:val="000000"/>
        </w:rPr>
      </w:pPr>
    </w:p>
    <w:p w14:paraId="784F7D20" w14:textId="77777777" w:rsidR="00544506" w:rsidRPr="007C3880" w:rsidRDefault="00544506" w:rsidP="00544506">
      <w:pPr>
        <w:kinsoku w:val="0"/>
        <w:overflowPunct w:val="0"/>
        <w:autoSpaceDE w:val="0"/>
        <w:autoSpaceDN w:val="0"/>
        <w:adjustRightInd w:val="0"/>
        <w:ind w:firstLine="720"/>
        <w:rPr>
          <w:rFonts w:eastAsia="Arial Unicode MS"/>
          <w:color w:val="000000"/>
        </w:rPr>
      </w:pPr>
      <w:r w:rsidRPr="007C3880">
        <w:rPr>
          <w:rFonts w:eastAsia="Arial Unicode MS"/>
          <w:b/>
          <w:color w:val="000000"/>
        </w:rPr>
        <w:t>A.  GPC-Hosted Data Infrastructure</w:t>
      </w:r>
      <w:r w:rsidRPr="007C3880">
        <w:rPr>
          <w:rFonts w:eastAsia="Arial Unicode MS"/>
          <w:color w:val="000000"/>
        </w:rPr>
        <w:t xml:space="preserve">. The CISTEM2 database will be managed leveraging the GPC-hosted data infrastructure, which is a HIPAA-compliant cloud-based data lake and can only be accessed from approved virtual machines in compliance with security and privacy regulations required by hosting sensitive data such as Medicare claims and registry data. This environment is annually certified by center of Medicare and Medicaid Data Privacy and Safeguard Program (CMS DPSP). </w:t>
      </w:r>
    </w:p>
    <w:p w14:paraId="1C803AAD" w14:textId="77777777" w:rsidR="00544506" w:rsidRPr="007C3880" w:rsidRDefault="00544506" w:rsidP="00544506">
      <w:pPr>
        <w:kinsoku w:val="0"/>
        <w:overflowPunct w:val="0"/>
        <w:autoSpaceDE w:val="0"/>
        <w:autoSpaceDN w:val="0"/>
        <w:adjustRightInd w:val="0"/>
        <w:ind w:firstLine="720"/>
        <w:rPr>
          <w:rFonts w:eastAsia="Arial Unicode MS"/>
          <w:color w:val="000000"/>
        </w:rPr>
      </w:pPr>
    </w:p>
    <w:p w14:paraId="7E57B0AC" w14:textId="54C57C94" w:rsidR="00544506" w:rsidRPr="00CE5A6D" w:rsidRDefault="00544506" w:rsidP="00544506">
      <w:pPr>
        <w:kinsoku w:val="0"/>
        <w:overflowPunct w:val="0"/>
        <w:autoSpaceDE w:val="0"/>
        <w:autoSpaceDN w:val="0"/>
        <w:adjustRightInd w:val="0"/>
        <w:ind w:firstLine="720"/>
        <w:rPr>
          <w:rFonts w:eastAsia="Arial Unicode MS"/>
          <w:color w:val="000000"/>
        </w:rPr>
      </w:pPr>
      <w:r w:rsidRPr="007C3880">
        <w:rPr>
          <w:rFonts w:eastAsia="Arial Unicode MS"/>
          <w:b/>
          <w:color w:val="000000"/>
        </w:rPr>
        <w:t>B.  PCORnet Common Data Model</w:t>
      </w:r>
      <w:r w:rsidRPr="007C3880">
        <w:rPr>
          <w:rFonts w:eastAsia="Arial Unicode MS"/>
          <w:color w:val="000000"/>
        </w:rPr>
        <w:t>.  In the PCORnet Common Data Model (CDM),</w:t>
      </w:r>
      <w:r w:rsidRPr="007C3880">
        <w:rPr>
          <w:rFonts w:eastAsia="Calibri"/>
        </w:rPr>
        <w:t xml:space="preserve"> which is based on the FDA Sentinel Initiative CDM (www.sentinelsystem.org), </w:t>
      </w:r>
      <w:r w:rsidRPr="007C3880">
        <w:rPr>
          <w:rFonts w:eastAsia="Arial Unicode MS"/>
          <w:color w:val="000000"/>
        </w:rPr>
        <w:t xml:space="preserve">each partner network securely collects and stores data behind its own </w:t>
      </w:r>
      <w:proofErr w:type="gramStart"/>
      <w:r w:rsidRPr="007C3880">
        <w:rPr>
          <w:rFonts w:eastAsia="Arial Unicode MS"/>
          <w:color w:val="000000"/>
        </w:rPr>
        <w:t>firewall, and</w:t>
      </w:r>
      <w:proofErr w:type="gramEnd"/>
      <w:r w:rsidRPr="007C3880">
        <w:rPr>
          <w:rFonts w:eastAsia="Arial Unicode MS"/>
          <w:color w:val="000000"/>
        </w:rPr>
        <w:t xml:space="preserve"> maps it to the same consistent format (i.e., with the same variable name, attributes, and other metadata).  It leverages standard terminologies and coding systems for healthcare (including ICD, SNOMED, CPT, HCPSC, and LOINC) to enable interoperability with, and responsiveness to, evolving data standards. The </w:t>
      </w:r>
      <w:r w:rsidRPr="007C3880">
        <w:rPr>
          <w:rFonts w:eastAsia="Arial Unicode MS"/>
        </w:rPr>
        <w:t>PCORnet CDM</w:t>
      </w:r>
      <w:r w:rsidRPr="007C3880">
        <w:rPr>
          <w:rStyle w:val="Hyperlink"/>
          <w:rFonts w:eastAsia="Arial Unicode MS"/>
          <w:color w:val="000000" w:themeColor="text1"/>
          <w:u w:val="none"/>
        </w:rPr>
        <w:t xml:space="preserve"> (</w:t>
      </w:r>
      <w:r w:rsidRPr="007C3880">
        <w:rPr>
          <w:rFonts w:eastAsia="Arial Unicode MS"/>
        </w:rPr>
        <w:t>www.pcornet.org/pcornet-common-data-model</w:t>
      </w:r>
      <w:r w:rsidRPr="007C3880">
        <w:rPr>
          <w:rStyle w:val="Hyperlink"/>
          <w:rFonts w:eastAsia="Arial Unicode MS"/>
          <w:color w:val="000000" w:themeColor="text1"/>
          <w:u w:val="none"/>
        </w:rPr>
        <w:t>)</w:t>
      </w:r>
      <w:r w:rsidRPr="007C3880">
        <w:rPr>
          <w:rFonts w:eastAsia="Arial Unicode MS"/>
          <w:color w:val="000000" w:themeColor="text1"/>
        </w:rPr>
        <w:t xml:space="preserve"> </w:t>
      </w:r>
      <w:r w:rsidRPr="007C3880">
        <w:rPr>
          <w:rFonts w:eastAsia="Arial Unicode MS"/>
          <w:color w:val="000000"/>
        </w:rPr>
        <w:t xml:space="preserve">is maintained and managed by the </w:t>
      </w:r>
      <w:r w:rsidR="00FA2FF7" w:rsidRPr="007C3880">
        <w:rPr>
          <w:rFonts w:eastAsia="Arial Unicode MS"/>
          <w:color w:val="000000"/>
        </w:rPr>
        <w:t>DCC</w:t>
      </w:r>
      <w:r w:rsidRPr="007C3880">
        <w:rPr>
          <w:rFonts w:eastAsia="Arial Unicode MS"/>
          <w:color w:val="000000"/>
        </w:rPr>
        <w:t>.</w:t>
      </w:r>
    </w:p>
    <w:p w14:paraId="0521AEAC" w14:textId="77777777" w:rsidR="00544506" w:rsidRPr="00CE5A6D" w:rsidRDefault="00544506" w:rsidP="00544506">
      <w:pPr>
        <w:kinsoku w:val="0"/>
        <w:overflowPunct w:val="0"/>
        <w:autoSpaceDE w:val="0"/>
        <w:autoSpaceDN w:val="0"/>
        <w:adjustRightInd w:val="0"/>
        <w:ind w:firstLine="720"/>
        <w:rPr>
          <w:rFonts w:eastAsia="Arial Unicode MS"/>
          <w:color w:val="000000"/>
        </w:rPr>
      </w:pPr>
    </w:p>
    <w:p w14:paraId="7836BD72" w14:textId="77777777" w:rsidR="00544506" w:rsidRPr="00CE5A6D" w:rsidRDefault="00544506" w:rsidP="00544506">
      <w:pPr>
        <w:kinsoku w:val="0"/>
        <w:overflowPunct w:val="0"/>
        <w:autoSpaceDE w:val="0"/>
        <w:autoSpaceDN w:val="0"/>
        <w:adjustRightInd w:val="0"/>
        <w:ind w:firstLine="720"/>
        <w:rPr>
          <w:rFonts w:eastAsia="Arial Unicode MS"/>
          <w:color w:val="000000"/>
        </w:rPr>
      </w:pPr>
      <w:r w:rsidRPr="00CE5A6D">
        <w:rPr>
          <w:rFonts w:eastAsia="Arial Unicode MS"/>
          <w:b/>
          <w:color w:val="000000"/>
        </w:rPr>
        <w:t xml:space="preserve">C.  </w:t>
      </w:r>
      <w:r>
        <w:rPr>
          <w:rFonts w:eastAsia="Arial Unicode MS"/>
          <w:b/>
          <w:color w:val="000000"/>
        </w:rPr>
        <w:t>Utilizing Datavant Software</w:t>
      </w:r>
      <w:r w:rsidRPr="00CE5A6D">
        <w:rPr>
          <w:rFonts w:eastAsia="Arial Unicode MS"/>
          <w:color w:val="000000"/>
        </w:rPr>
        <w:t>.</w:t>
      </w:r>
      <w:r>
        <w:rPr>
          <w:rFonts w:eastAsia="Arial Unicode MS"/>
          <w:color w:val="000000"/>
        </w:rPr>
        <w:t xml:space="preserve"> </w:t>
      </w:r>
      <w:r w:rsidRPr="00FC30EA">
        <w:rPr>
          <w:rFonts w:eastAsia="Arial Unicode MS"/>
          <w:color w:val="000000"/>
        </w:rPr>
        <w:t xml:space="preserve">The Datavant software solution enables Privacy-Preserving-Record Linkage (PPRL) </w:t>
      </w:r>
      <w:proofErr w:type="gramStart"/>
      <w:r w:rsidRPr="00FC30EA">
        <w:rPr>
          <w:rFonts w:eastAsia="Arial Unicode MS"/>
          <w:color w:val="000000"/>
        </w:rPr>
        <w:t>through the use of</w:t>
      </w:r>
      <w:proofErr w:type="gramEnd"/>
      <w:r w:rsidRPr="00FC30EA">
        <w:rPr>
          <w:rFonts w:eastAsia="Arial Unicode MS"/>
          <w:color w:val="000000"/>
        </w:rPr>
        <w:t xml:space="preserve"> de-identified, encrypted tokens that can be linked across data sources. CISTEM2 sites with existing SLAs have already installed the Datavant De-ID software to generate multiple, encrypted identifiers (hash tokens) based on different permutations of personally identifiable information (PII) held within source systems. SRTR has also installed this software. The underlying PII is processed by the Datavant De-ID software, where it is irreversibly hashed (i.e., cannot regenerate the PII from the hash value) into a series of Master Tokens using the Datavant Master Seed. The key-based hashing process means that the same PII processed at one site will result in different hashes from those produced from another site. </w:t>
      </w:r>
      <w:proofErr w:type="gramStart"/>
      <w:r w:rsidRPr="00FC30EA">
        <w:rPr>
          <w:rFonts w:eastAsia="Arial Unicode MS"/>
          <w:color w:val="000000"/>
        </w:rPr>
        <w:t>In order to</w:t>
      </w:r>
      <w:proofErr w:type="gramEnd"/>
      <w:r w:rsidRPr="00FC30EA">
        <w:rPr>
          <w:rFonts w:eastAsia="Arial Unicode MS"/>
          <w:color w:val="000000"/>
        </w:rPr>
        <w:t xml:space="preserve"> match tokens from different sites, the site-specific Master Tokens are then transformed into Transit tokens that are specifically directed at a third-party site using a site-specific key. This means that if the transit tokens are accidentally sent to the wrong location, the transit tokens cannot be processed by the incorrect site. The receiving site can then transform the transit tokens from different sites into tokens that can be used to match the same patients across different sites. The same PII always generates the same set of Master Tokens, but it is </w:t>
      </w:r>
      <w:r w:rsidRPr="00FC30EA">
        <w:rPr>
          <w:rFonts w:eastAsia="Arial Unicode MS"/>
          <w:color w:val="000000"/>
        </w:rPr>
        <w:lastRenderedPageBreak/>
        <w:t>never present in any output or log stream from the De-ID software. Only the site-specific encryption tokens are written to the output file.</w:t>
      </w:r>
      <w:r w:rsidRPr="00CE5A6D">
        <w:rPr>
          <w:rFonts w:eastAsia="Arial Unicode MS"/>
          <w:color w:val="000000"/>
        </w:rPr>
        <w:t xml:space="preserve">  </w:t>
      </w:r>
    </w:p>
    <w:p w14:paraId="670EAAC2" w14:textId="77777777" w:rsidR="00544506" w:rsidRPr="00CE5A6D" w:rsidRDefault="00544506" w:rsidP="00544506">
      <w:pPr>
        <w:kinsoku w:val="0"/>
        <w:overflowPunct w:val="0"/>
        <w:autoSpaceDE w:val="0"/>
        <w:autoSpaceDN w:val="0"/>
        <w:adjustRightInd w:val="0"/>
        <w:ind w:firstLine="720"/>
        <w:rPr>
          <w:rFonts w:eastAsia="Arial Unicode MS"/>
          <w:color w:val="000000"/>
        </w:rPr>
      </w:pPr>
    </w:p>
    <w:p w14:paraId="38B9C77E" w14:textId="0D3C480C" w:rsidR="00544506" w:rsidRPr="007C3880" w:rsidRDefault="00544506" w:rsidP="00544506">
      <w:pPr>
        <w:kinsoku w:val="0"/>
        <w:overflowPunct w:val="0"/>
        <w:autoSpaceDE w:val="0"/>
        <w:autoSpaceDN w:val="0"/>
        <w:adjustRightInd w:val="0"/>
        <w:ind w:firstLine="720"/>
        <w:rPr>
          <w:rFonts w:eastAsia="Arial Unicode MS"/>
          <w:color w:val="000000"/>
        </w:rPr>
      </w:pPr>
      <w:r w:rsidRPr="00CE5A6D">
        <w:rPr>
          <w:rFonts w:eastAsia="Arial Unicode MS"/>
          <w:b/>
          <w:color w:val="000000"/>
        </w:rPr>
        <w:t xml:space="preserve">D.  </w:t>
      </w:r>
      <w:r>
        <w:rPr>
          <w:rFonts w:eastAsia="Arial Unicode MS"/>
          <w:b/>
          <w:color w:val="000000"/>
        </w:rPr>
        <w:t>CISTEM2 Cohort Identification</w:t>
      </w:r>
      <w:r w:rsidRPr="00CE5A6D">
        <w:rPr>
          <w:rFonts w:eastAsia="Arial Unicode MS"/>
          <w:color w:val="000000"/>
        </w:rPr>
        <w:t xml:space="preserve">.  </w:t>
      </w:r>
      <w:r w:rsidRPr="000E21A0">
        <w:rPr>
          <w:rFonts w:eastAsia="Arial Unicode MS"/>
          <w:color w:val="000000"/>
        </w:rPr>
        <w:t xml:space="preserve">CISTEM2 cohort includes all kidney transplant (Kx) patients who are included in </w:t>
      </w:r>
      <w:r w:rsidRPr="007C3880">
        <w:rPr>
          <w:rFonts w:eastAsia="Arial Unicode MS"/>
          <w:color w:val="000000"/>
        </w:rPr>
        <w:t xml:space="preserve">the SRTR registry with an established linkage between SRTR registry and USRDS database. </w:t>
      </w:r>
      <w:r w:rsidR="00FA2FF7" w:rsidRPr="007C3880">
        <w:rPr>
          <w:rFonts w:eastAsia="Arial Unicode MS"/>
          <w:color w:val="000000"/>
        </w:rPr>
        <w:t>DCC</w:t>
      </w:r>
      <w:r w:rsidRPr="007C3880">
        <w:rPr>
          <w:rFonts w:eastAsia="Arial Unicode MS"/>
          <w:color w:val="000000"/>
        </w:rPr>
        <w:t xml:space="preserve"> will first leverage Datavant linkage to identify the crosswalk population between GPC EHR cohort and SRTR registry to generate site-specific finder files. The finder files will then be disseminated to participating sites for clinical data extraction (i.e., CDM-CISTEM2) on the crosswalk Kx patients. </w:t>
      </w:r>
    </w:p>
    <w:p w14:paraId="4A26FFA5" w14:textId="77777777" w:rsidR="00544506" w:rsidRPr="007C3880" w:rsidRDefault="00544506" w:rsidP="00544506">
      <w:pPr>
        <w:kinsoku w:val="0"/>
        <w:overflowPunct w:val="0"/>
        <w:autoSpaceDE w:val="0"/>
        <w:autoSpaceDN w:val="0"/>
        <w:adjustRightInd w:val="0"/>
        <w:ind w:firstLine="720"/>
        <w:rPr>
          <w:rFonts w:eastAsia="Arial Unicode MS"/>
          <w:color w:val="000000"/>
        </w:rPr>
      </w:pPr>
    </w:p>
    <w:p w14:paraId="552A32BC" w14:textId="4961B470" w:rsidR="00544506" w:rsidRPr="00CE5A6D" w:rsidRDefault="00544506" w:rsidP="00544506">
      <w:pPr>
        <w:kinsoku w:val="0"/>
        <w:overflowPunct w:val="0"/>
        <w:autoSpaceDE w:val="0"/>
        <w:autoSpaceDN w:val="0"/>
        <w:adjustRightInd w:val="0"/>
        <w:ind w:firstLine="720"/>
        <w:rPr>
          <w:rFonts w:eastAsia="Arial Unicode MS"/>
          <w:b/>
          <w:color w:val="000000"/>
        </w:rPr>
      </w:pPr>
      <w:r w:rsidRPr="007C3880">
        <w:rPr>
          <w:rFonts w:eastAsia="Arial Unicode MS"/>
          <w:b/>
          <w:color w:val="000000"/>
        </w:rPr>
        <w:t>E.  Data Submission and Integration</w:t>
      </w:r>
      <w:r w:rsidRPr="007C3880">
        <w:rPr>
          <w:rFonts w:eastAsia="Arial Unicode MS"/>
          <w:color w:val="000000"/>
        </w:rPr>
        <w:t xml:space="preserve">. </w:t>
      </w:r>
      <w:r w:rsidR="00FA2FF7" w:rsidRPr="007C3880">
        <w:rPr>
          <w:rFonts w:eastAsia="Arial Unicode MS"/>
          <w:color w:val="000000"/>
        </w:rPr>
        <w:t>DCC</w:t>
      </w:r>
      <w:r w:rsidRPr="007C3880">
        <w:rPr>
          <w:rFonts w:eastAsia="Arial Unicode MS"/>
          <w:color w:val="000000"/>
        </w:rPr>
        <w:t xml:space="preserve"> will utilize agreed upon security transfer methods for data submission. Participating sites can also choose to adopt additional layer of data encryption following AES-256 with password protection. Upon receiving data from participating sites, SRTR, USRDS and CMS. </w:t>
      </w:r>
      <w:r w:rsidR="00FA2FF7" w:rsidRPr="007C3880">
        <w:rPr>
          <w:rFonts w:eastAsia="Arial Unicode MS"/>
          <w:color w:val="000000"/>
        </w:rPr>
        <w:t>DCC</w:t>
      </w:r>
      <w:r w:rsidRPr="007C3880">
        <w:rPr>
          <w:rFonts w:eastAsia="Arial Unicode MS"/>
          <w:color w:val="000000"/>
        </w:rPr>
        <w:t xml:space="preserve"> will</w:t>
      </w:r>
      <w:r w:rsidRPr="00E566D3">
        <w:rPr>
          <w:rFonts w:eastAsia="Arial Unicode MS"/>
          <w:color w:val="000000"/>
        </w:rPr>
        <w:t xml:space="preserve"> perform data linkage and integration using the mapping among four source-specific, masked identifiers: PATID, HASH_ID, OPTN</w:t>
      </w:r>
      <w:r>
        <w:rPr>
          <w:rFonts w:eastAsia="Arial Unicode MS"/>
          <w:color w:val="000000"/>
        </w:rPr>
        <w:t>_</w:t>
      </w:r>
      <w:r w:rsidRPr="00E566D3">
        <w:rPr>
          <w:rFonts w:eastAsia="Arial Unicode MS"/>
          <w:color w:val="000000"/>
        </w:rPr>
        <w:t>HID, and BENE_ID.  HASH</w:t>
      </w:r>
      <w:r>
        <w:rPr>
          <w:rFonts w:eastAsia="Arial Unicode MS"/>
          <w:color w:val="000000"/>
        </w:rPr>
        <w:t>_</w:t>
      </w:r>
      <w:r w:rsidRPr="00E566D3">
        <w:rPr>
          <w:rFonts w:eastAsia="Arial Unicode MS"/>
          <w:color w:val="000000"/>
        </w:rPr>
        <w:t>ID is the study-specific transit token generated by Datavant software.</w:t>
      </w:r>
      <w:r w:rsidRPr="003400BA">
        <w:rPr>
          <w:rFonts w:eastAsia="Arial Unicode MS"/>
          <w:color w:val="000000"/>
        </w:rPr>
        <w:t xml:space="preserve">  </w:t>
      </w:r>
    </w:p>
    <w:p w14:paraId="4EE92F50" w14:textId="77777777" w:rsidR="00544506" w:rsidRPr="00CE5A6D" w:rsidRDefault="00544506" w:rsidP="00544506">
      <w:pPr>
        <w:kinsoku w:val="0"/>
        <w:overflowPunct w:val="0"/>
        <w:autoSpaceDE w:val="0"/>
        <w:autoSpaceDN w:val="0"/>
        <w:adjustRightInd w:val="0"/>
        <w:rPr>
          <w:rFonts w:eastAsia="Arial Unicode MS"/>
          <w:color w:val="000000"/>
        </w:rPr>
      </w:pPr>
    </w:p>
    <w:p w14:paraId="62C8E1CF" w14:textId="77777777" w:rsidR="00544506" w:rsidRDefault="00544506" w:rsidP="00544506">
      <w:pPr>
        <w:kinsoku w:val="0"/>
        <w:overflowPunct w:val="0"/>
        <w:autoSpaceDE w:val="0"/>
        <w:autoSpaceDN w:val="0"/>
        <w:adjustRightInd w:val="0"/>
        <w:rPr>
          <w:noProof/>
          <w:lang w:eastAsia="zh-CN"/>
        </w:rPr>
      </w:pPr>
      <w:r w:rsidRPr="00CE5A6D">
        <w:rPr>
          <w:rFonts w:eastAsia="Arial Unicode MS"/>
          <w:b/>
          <w:color w:val="000000"/>
        </w:rPr>
        <w:t>II.</w:t>
      </w:r>
      <w:r>
        <w:rPr>
          <w:rFonts w:eastAsia="Arial Unicode MS"/>
          <w:b/>
          <w:color w:val="000000"/>
        </w:rPr>
        <w:t xml:space="preserve"> </w:t>
      </w:r>
      <w:r w:rsidRPr="00CE5A6D">
        <w:rPr>
          <w:rFonts w:eastAsia="Arial Unicode MS"/>
          <w:b/>
          <w:color w:val="000000"/>
        </w:rPr>
        <w:t>ILLUSTRATION</w:t>
      </w:r>
      <w:r w:rsidRPr="00CE5A6D">
        <w:rPr>
          <w:rFonts w:eastAsia="Arial Unicode MS"/>
          <w:color w:val="000000"/>
        </w:rPr>
        <w:t>. The diagram below illustrates the data flow</w:t>
      </w:r>
      <w:r>
        <w:rPr>
          <w:rFonts w:eastAsia="Arial Unicode MS"/>
          <w:color w:val="000000"/>
        </w:rPr>
        <w:t xml:space="preserve">, linkage </w:t>
      </w:r>
      <w:r w:rsidRPr="00CE5A6D">
        <w:rPr>
          <w:rFonts w:eastAsia="Arial Unicode MS"/>
          <w:color w:val="000000"/>
        </w:rPr>
        <w:t>and transfer process.</w:t>
      </w:r>
      <w:r w:rsidRPr="00B03E57">
        <w:rPr>
          <w:noProof/>
          <w:lang w:eastAsia="zh-CN"/>
        </w:rPr>
        <w:t xml:space="preserve"> </w:t>
      </w:r>
      <w:r>
        <w:rPr>
          <w:noProof/>
          <w:lang w:eastAsia="zh-CN"/>
        </w:rPr>
        <w:drawing>
          <wp:inline distT="0" distB="0" distL="0" distR="0" wp14:anchorId="3AE8120E" wp14:editId="32CADCC5">
            <wp:extent cx="5943154" cy="4239259"/>
            <wp:effectExtent l="0" t="0" r="635" b="9525"/>
            <wp:docPr id="1965395206" name="Picture 1965395206" descr="A diagram of a data processing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diagram of a data processing process&#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43154" cy="4239259"/>
                    </a:xfrm>
                    <a:prstGeom prst="rect">
                      <a:avLst/>
                    </a:prstGeom>
                  </pic:spPr>
                </pic:pic>
              </a:graphicData>
            </a:graphic>
          </wp:inline>
        </w:drawing>
      </w:r>
    </w:p>
    <w:p w14:paraId="4F8BA28E" w14:textId="77777777" w:rsidR="00544506" w:rsidRDefault="00544506" w:rsidP="00544506">
      <w:pPr>
        <w:rPr>
          <w:noProof/>
          <w:lang w:eastAsia="zh-CN"/>
        </w:rPr>
      </w:pPr>
    </w:p>
    <w:p w14:paraId="76A7C245" w14:textId="77777777" w:rsidR="00B54ACB" w:rsidRDefault="00B54ACB" w:rsidP="00B957BA">
      <w:pPr>
        <w:rPr>
          <w:rFonts w:ascii="TimesNewRomanPSMT" w:hAnsi="TimesNewRomanPSMT" w:cs="TimesNewRomanPSMT"/>
        </w:rPr>
      </w:pPr>
    </w:p>
    <w:p w14:paraId="11E23F0C" w14:textId="4D4377A2" w:rsidR="00D20154" w:rsidRDefault="00D20154">
      <w:pPr>
        <w:spacing w:line="180" w:lineRule="exact"/>
        <w:rPr>
          <w:rFonts w:ascii="Arial" w:hAnsi="Arial" w:cs="Arial"/>
          <w:sz w:val="16"/>
        </w:rPr>
      </w:pPr>
      <w:r>
        <w:rPr>
          <w:rFonts w:ascii="Arial" w:hAnsi="Arial" w:cs="Arial"/>
          <w:sz w:val="16"/>
        </w:rPr>
        <w:fldChar w:fldCharType="begin"/>
      </w:r>
      <w:r>
        <w:rPr>
          <w:rFonts w:ascii="Arial" w:hAnsi="Arial" w:cs="Arial"/>
          <w:sz w:val="16"/>
        </w:rPr>
        <w:instrText xml:space="preserve"> DOCVARIABLE ndGeneratedStamp \* MERGEFORMAT </w:instrText>
      </w:r>
      <w:r>
        <w:rPr>
          <w:rFonts w:ascii="Arial" w:hAnsi="Arial" w:cs="Arial"/>
          <w:sz w:val="16"/>
        </w:rPr>
        <w:fldChar w:fldCharType="separate"/>
      </w:r>
      <w:r>
        <w:rPr>
          <w:rFonts w:ascii="Arial" w:hAnsi="Arial" w:cs="Arial"/>
          <w:sz w:val="16"/>
        </w:rPr>
        <w:t>4867-2805-9303, v. 1</w:t>
      </w:r>
      <w:r>
        <w:rPr>
          <w:rFonts w:ascii="Arial" w:hAnsi="Arial" w:cs="Arial"/>
          <w:sz w:val="16"/>
        </w:rPr>
        <w:fldChar w:fldCharType="end"/>
      </w:r>
    </w:p>
    <w:p w14:paraId="264A3E54" w14:textId="11E47ADD" w:rsidR="00CC483E" w:rsidRPr="00B957BA" w:rsidRDefault="00CC483E" w:rsidP="00145455">
      <w:pPr>
        <w:spacing w:line="180" w:lineRule="exact"/>
        <w:rPr>
          <w:rFonts w:ascii="TimesNewRomanPSMT" w:hAnsi="TimesNewRomanPSMT" w:cs="TimesNewRomanPSMT"/>
        </w:rPr>
      </w:pPr>
    </w:p>
    <w:sectPr w:rsidR="00CC483E" w:rsidRPr="00B957BA" w:rsidSect="005049D2">
      <w:footerReference w:type="default" r:id="rId32"/>
      <w:pgSz w:w="12240" w:h="15840" w:code="1"/>
      <w:pgMar w:top="1152" w:right="1440" w:bottom="864" w:left="1440" w:header="576" w:footer="576"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Song, Xing" w:date="2024-11-08T10:06:00Z" w:initials="XS">
    <w:p w14:paraId="60EE626F" w14:textId="711AC6F4" w:rsidR="00B63942" w:rsidRDefault="00B63942" w:rsidP="00B63942">
      <w:pPr>
        <w:pStyle w:val="CommentText"/>
      </w:pPr>
      <w:r>
        <w:rPr>
          <w:rStyle w:val="CommentReference"/>
        </w:rPr>
        <w:annotationRef/>
      </w:r>
      <w:r>
        <w:t>Participating site’s name</w:t>
      </w:r>
    </w:p>
  </w:comment>
  <w:comment w:id="5" w:author="Song, Xing" w:date="2024-11-09T16:58:00Z" w:initials="XS">
    <w:p w14:paraId="2219CF11" w14:textId="79A45D0F" w:rsidR="00BF33A3" w:rsidRDefault="00BF33A3" w:rsidP="00BF33A3">
      <w:pPr>
        <w:pStyle w:val="CommentText"/>
      </w:pPr>
      <w:r>
        <w:rPr>
          <w:rStyle w:val="CommentReference"/>
        </w:rPr>
        <w:annotationRef/>
      </w:r>
      <w:r>
        <w:t>Participant site’s info</w:t>
      </w:r>
    </w:p>
  </w:comment>
  <w:comment w:id="15" w:author="Rodden, Mindi" w:date="2024-07-24T16:59:00Z" w:initials="RM">
    <w:p w14:paraId="2EA7AEF9" w14:textId="02014B42" w:rsidR="007C3880" w:rsidRDefault="007C3880">
      <w:pPr>
        <w:pStyle w:val="CommentText"/>
      </w:pPr>
      <w:r>
        <w:rPr>
          <w:rStyle w:val="CommentReference"/>
        </w:rPr>
        <w:annotationRef/>
      </w:r>
      <w:r>
        <w:t xml:space="preserve">Should this document not also include WU?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60EE626F" w15:done="0"/>
  <w15:commentEx w15:paraId="2219CF11" w15:done="0"/>
  <w15:commentEx w15:paraId="2EA7AEF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3B2A5659" w16cex:dateUtc="2024-11-08T16:06:00Z"/>
  <w16cex:commentExtensible w16cex:durableId="2DCF242C" w16cex:dateUtc="2024-11-09T22:58:00Z"/>
  <w16cex:commentExtensible w16cex:durableId="78CE2888" w16cex:dateUtc="2024-07-24T21: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60EE626F" w16cid:durableId="3B2A5659"/>
  <w16cid:commentId w16cid:paraId="2219CF11" w16cid:durableId="2DCF242C"/>
  <w16cid:commentId w16cid:paraId="2EA7AEF9" w16cid:durableId="78CE288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BC73428" w14:textId="77777777" w:rsidR="005A4BA9" w:rsidRDefault="005A4BA9" w:rsidP="00A80C63">
      <w:r>
        <w:separator/>
      </w:r>
    </w:p>
  </w:endnote>
  <w:endnote w:type="continuationSeparator" w:id="0">
    <w:p w14:paraId="3CD77757" w14:textId="77777777" w:rsidR="005A4BA9" w:rsidRDefault="005A4BA9" w:rsidP="00A80C63">
      <w:r>
        <w:continuationSeparator/>
      </w:r>
    </w:p>
  </w:endnote>
  <w:endnote w:type="continuationNotice" w:id="1">
    <w:p w14:paraId="6D332217" w14:textId="77777777" w:rsidR="005A4BA9" w:rsidRDefault="005A4BA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NewRomanPS-BoldMT">
    <w:altName w:val="Times New Roman"/>
    <w:panose1 w:val="00000000000000000000"/>
    <w:charset w:val="00"/>
    <w:family w:val="roman"/>
    <w:notTrueType/>
    <w:pitch w:val="default"/>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40603675"/>
      <w:docPartObj>
        <w:docPartGallery w:val="Page Numbers (Bottom of Page)"/>
        <w:docPartUnique/>
      </w:docPartObj>
    </w:sdtPr>
    <w:sdtEndPr>
      <w:rPr>
        <w:noProof/>
      </w:rPr>
    </w:sdtEndPr>
    <w:sdtContent>
      <w:p w14:paraId="672554BC" w14:textId="28DD24E3" w:rsidR="00584753" w:rsidRDefault="00584753" w:rsidP="00E20DC9">
        <w:pPr>
          <w:pStyle w:val="Footer"/>
          <w:rPr>
            <w:noProof/>
          </w:rPr>
        </w:pPr>
        <w:r w:rsidRPr="00E20DC9">
          <w:rPr>
            <w:sz w:val="18"/>
            <w:szCs w:val="18"/>
          </w:rPr>
          <w:t>V</w:t>
        </w:r>
        <w:r w:rsidR="007751DA">
          <w:rPr>
            <w:sz w:val="18"/>
            <w:szCs w:val="18"/>
          </w:rPr>
          <w:t>1</w:t>
        </w:r>
        <w:r w:rsidRPr="00E20DC9">
          <w:rPr>
            <w:sz w:val="18"/>
            <w:szCs w:val="18"/>
          </w:rPr>
          <w:t xml:space="preserve">.0 </w:t>
        </w:r>
        <w:r w:rsidR="00480E4E">
          <w:rPr>
            <w:sz w:val="18"/>
            <w:szCs w:val="18"/>
          </w:rPr>
          <w:t>12</w:t>
        </w:r>
        <w:r w:rsidR="00564618">
          <w:rPr>
            <w:sz w:val="18"/>
            <w:szCs w:val="18"/>
          </w:rPr>
          <w:t>/</w:t>
        </w:r>
        <w:r w:rsidR="00480E4E">
          <w:rPr>
            <w:sz w:val="18"/>
            <w:szCs w:val="18"/>
          </w:rPr>
          <w:t>03</w:t>
        </w:r>
        <w:r w:rsidR="00BB6924">
          <w:rPr>
            <w:sz w:val="18"/>
            <w:szCs w:val="18"/>
          </w:rPr>
          <w:t>/2024</w:t>
        </w:r>
        <w:r>
          <w:tab/>
        </w:r>
        <w:r>
          <w:tab/>
        </w:r>
        <w:r>
          <w:fldChar w:fldCharType="begin"/>
        </w:r>
        <w:r>
          <w:instrText xml:space="preserve"> PAGE   \* MERGEFORMAT </w:instrText>
        </w:r>
        <w:r>
          <w:fldChar w:fldCharType="separate"/>
        </w:r>
        <w:r w:rsidR="00564618">
          <w:rPr>
            <w:noProof/>
          </w:rPr>
          <w:t>3</w:t>
        </w:r>
        <w:r>
          <w:rPr>
            <w:noProof/>
          </w:rPr>
          <w:fldChar w:fldCharType="end"/>
        </w:r>
      </w:p>
      <w:p w14:paraId="1D6D3EC4" w14:textId="17CC0A93" w:rsidR="00674BD5" w:rsidRDefault="00000000" w:rsidP="00F67B5B">
        <w:pPr>
          <w:pStyle w:val="Footer"/>
          <w:jc w:val="right"/>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951C034" w14:textId="77777777" w:rsidR="005A4BA9" w:rsidRDefault="005A4BA9" w:rsidP="00A80C63">
      <w:r>
        <w:separator/>
      </w:r>
    </w:p>
  </w:footnote>
  <w:footnote w:type="continuationSeparator" w:id="0">
    <w:p w14:paraId="5185225A" w14:textId="77777777" w:rsidR="005A4BA9" w:rsidRDefault="005A4BA9" w:rsidP="00A80C63">
      <w:r>
        <w:continuationSeparator/>
      </w:r>
    </w:p>
  </w:footnote>
  <w:footnote w:type="continuationNotice" w:id="1">
    <w:p w14:paraId="047D4A53" w14:textId="77777777" w:rsidR="005A4BA9" w:rsidRDefault="005A4BA9"/>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962F0D"/>
    <w:multiLevelType w:val="hybridMultilevel"/>
    <w:tmpl w:val="A0EC07AE"/>
    <w:lvl w:ilvl="0" w:tplc="75969AB8">
      <w:start w:val="1"/>
      <w:numFmt w:val="lowerRoman"/>
      <w:lvlText w:val="%1."/>
      <w:lvlJc w:val="right"/>
      <w:pPr>
        <w:ind w:left="1980" w:hanging="1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116681"/>
    <w:multiLevelType w:val="hybridMultilevel"/>
    <w:tmpl w:val="7304C580"/>
    <w:lvl w:ilvl="0" w:tplc="39362B8C">
      <w:start w:val="1"/>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0E64B9"/>
    <w:multiLevelType w:val="hybridMultilevel"/>
    <w:tmpl w:val="3E5A88CE"/>
    <w:lvl w:ilvl="0" w:tplc="CE702076">
      <w:start w:val="1"/>
      <w:numFmt w:val="lowerLetter"/>
      <w:lvlText w:val="%1."/>
      <w:lvlJc w:val="left"/>
      <w:pPr>
        <w:ind w:left="8928" w:hanging="360"/>
      </w:pPr>
      <w:rPr>
        <w:b w:val="0"/>
      </w:rPr>
    </w:lvl>
    <w:lvl w:ilvl="1" w:tplc="04090019">
      <w:start w:val="1"/>
      <w:numFmt w:val="lowerLetter"/>
      <w:lvlText w:val="%2."/>
      <w:lvlJc w:val="left"/>
      <w:pPr>
        <w:ind w:left="1008" w:hanging="360"/>
      </w:pPr>
    </w:lvl>
    <w:lvl w:ilvl="2" w:tplc="0409001B" w:tentative="1">
      <w:start w:val="1"/>
      <w:numFmt w:val="lowerRoman"/>
      <w:lvlText w:val="%3."/>
      <w:lvlJc w:val="right"/>
      <w:pPr>
        <w:ind w:left="1728" w:hanging="180"/>
      </w:pPr>
    </w:lvl>
    <w:lvl w:ilvl="3" w:tplc="0409000F" w:tentative="1">
      <w:start w:val="1"/>
      <w:numFmt w:val="decimal"/>
      <w:lvlText w:val="%4."/>
      <w:lvlJc w:val="left"/>
      <w:pPr>
        <w:ind w:left="2448" w:hanging="360"/>
      </w:pPr>
    </w:lvl>
    <w:lvl w:ilvl="4" w:tplc="04090019" w:tentative="1">
      <w:start w:val="1"/>
      <w:numFmt w:val="lowerLetter"/>
      <w:lvlText w:val="%5."/>
      <w:lvlJc w:val="left"/>
      <w:pPr>
        <w:ind w:left="3168" w:hanging="360"/>
      </w:pPr>
    </w:lvl>
    <w:lvl w:ilvl="5" w:tplc="0409001B" w:tentative="1">
      <w:start w:val="1"/>
      <w:numFmt w:val="lowerRoman"/>
      <w:lvlText w:val="%6."/>
      <w:lvlJc w:val="right"/>
      <w:pPr>
        <w:ind w:left="3888" w:hanging="180"/>
      </w:pPr>
    </w:lvl>
    <w:lvl w:ilvl="6" w:tplc="0409000F" w:tentative="1">
      <w:start w:val="1"/>
      <w:numFmt w:val="decimal"/>
      <w:lvlText w:val="%7."/>
      <w:lvlJc w:val="left"/>
      <w:pPr>
        <w:ind w:left="4608" w:hanging="360"/>
      </w:pPr>
    </w:lvl>
    <w:lvl w:ilvl="7" w:tplc="04090019" w:tentative="1">
      <w:start w:val="1"/>
      <w:numFmt w:val="lowerLetter"/>
      <w:lvlText w:val="%8."/>
      <w:lvlJc w:val="left"/>
      <w:pPr>
        <w:ind w:left="5328" w:hanging="360"/>
      </w:pPr>
    </w:lvl>
    <w:lvl w:ilvl="8" w:tplc="0409001B" w:tentative="1">
      <w:start w:val="1"/>
      <w:numFmt w:val="lowerRoman"/>
      <w:lvlText w:val="%9."/>
      <w:lvlJc w:val="right"/>
      <w:pPr>
        <w:ind w:left="6048" w:hanging="180"/>
      </w:pPr>
    </w:lvl>
  </w:abstractNum>
  <w:abstractNum w:abstractNumId="3" w15:restartNumberingAfterBreak="0">
    <w:nsid w:val="0AA041C3"/>
    <w:multiLevelType w:val="hybridMultilevel"/>
    <w:tmpl w:val="2AFA3D16"/>
    <w:lvl w:ilvl="0" w:tplc="A678DE2E">
      <w:start w:val="1"/>
      <w:numFmt w:val="lowerRoman"/>
      <w:lvlText w:val="%1."/>
      <w:lvlJc w:val="right"/>
      <w:pPr>
        <w:ind w:left="1980" w:hanging="1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31D767F"/>
    <w:multiLevelType w:val="hybridMultilevel"/>
    <w:tmpl w:val="5D24C0F6"/>
    <w:lvl w:ilvl="0" w:tplc="32AE9906">
      <w:start w:val="1"/>
      <w:numFmt w:val="lowerRoman"/>
      <w:lvlText w:val="%1."/>
      <w:lvlJc w:val="right"/>
      <w:pPr>
        <w:ind w:left="1980" w:hanging="1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F472C63"/>
    <w:multiLevelType w:val="hybridMultilevel"/>
    <w:tmpl w:val="1E6A2F4A"/>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20AA3F7D"/>
    <w:multiLevelType w:val="hybridMultilevel"/>
    <w:tmpl w:val="C436F7B2"/>
    <w:lvl w:ilvl="0" w:tplc="0409001B">
      <w:start w:val="1"/>
      <w:numFmt w:val="lowerRoman"/>
      <w:lvlText w:val="%1."/>
      <w:lvlJc w:val="right"/>
      <w:pPr>
        <w:ind w:left="2340" w:hanging="360"/>
      </w:p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7" w15:restartNumberingAfterBreak="0">
    <w:nsid w:val="25085450"/>
    <w:multiLevelType w:val="hybridMultilevel"/>
    <w:tmpl w:val="8592D034"/>
    <w:lvl w:ilvl="0" w:tplc="0409000F">
      <w:start w:val="1"/>
      <w:numFmt w:val="decimal"/>
      <w:lvlText w:val="%1."/>
      <w:lvlJc w:val="left"/>
      <w:pPr>
        <w:ind w:left="1426" w:hanging="360"/>
      </w:pPr>
    </w:lvl>
    <w:lvl w:ilvl="1" w:tplc="04090019" w:tentative="1">
      <w:start w:val="1"/>
      <w:numFmt w:val="lowerLetter"/>
      <w:lvlText w:val="%2."/>
      <w:lvlJc w:val="left"/>
      <w:pPr>
        <w:ind w:left="2146" w:hanging="360"/>
      </w:pPr>
    </w:lvl>
    <w:lvl w:ilvl="2" w:tplc="0409001B" w:tentative="1">
      <w:start w:val="1"/>
      <w:numFmt w:val="lowerRoman"/>
      <w:lvlText w:val="%3."/>
      <w:lvlJc w:val="right"/>
      <w:pPr>
        <w:ind w:left="2866" w:hanging="180"/>
      </w:pPr>
    </w:lvl>
    <w:lvl w:ilvl="3" w:tplc="0409000F" w:tentative="1">
      <w:start w:val="1"/>
      <w:numFmt w:val="decimal"/>
      <w:lvlText w:val="%4."/>
      <w:lvlJc w:val="left"/>
      <w:pPr>
        <w:ind w:left="3586" w:hanging="360"/>
      </w:pPr>
    </w:lvl>
    <w:lvl w:ilvl="4" w:tplc="04090019" w:tentative="1">
      <w:start w:val="1"/>
      <w:numFmt w:val="lowerLetter"/>
      <w:lvlText w:val="%5."/>
      <w:lvlJc w:val="left"/>
      <w:pPr>
        <w:ind w:left="4306" w:hanging="360"/>
      </w:pPr>
    </w:lvl>
    <w:lvl w:ilvl="5" w:tplc="0409001B" w:tentative="1">
      <w:start w:val="1"/>
      <w:numFmt w:val="lowerRoman"/>
      <w:lvlText w:val="%6."/>
      <w:lvlJc w:val="right"/>
      <w:pPr>
        <w:ind w:left="5026" w:hanging="180"/>
      </w:pPr>
    </w:lvl>
    <w:lvl w:ilvl="6" w:tplc="0409000F" w:tentative="1">
      <w:start w:val="1"/>
      <w:numFmt w:val="decimal"/>
      <w:lvlText w:val="%7."/>
      <w:lvlJc w:val="left"/>
      <w:pPr>
        <w:ind w:left="5746" w:hanging="360"/>
      </w:pPr>
    </w:lvl>
    <w:lvl w:ilvl="7" w:tplc="04090019" w:tentative="1">
      <w:start w:val="1"/>
      <w:numFmt w:val="lowerLetter"/>
      <w:lvlText w:val="%8."/>
      <w:lvlJc w:val="left"/>
      <w:pPr>
        <w:ind w:left="6466" w:hanging="360"/>
      </w:pPr>
    </w:lvl>
    <w:lvl w:ilvl="8" w:tplc="0409001B" w:tentative="1">
      <w:start w:val="1"/>
      <w:numFmt w:val="lowerRoman"/>
      <w:lvlText w:val="%9."/>
      <w:lvlJc w:val="right"/>
      <w:pPr>
        <w:ind w:left="7186" w:hanging="180"/>
      </w:pPr>
    </w:lvl>
  </w:abstractNum>
  <w:abstractNum w:abstractNumId="8" w15:restartNumberingAfterBreak="0">
    <w:nsid w:val="291678C4"/>
    <w:multiLevelType w:val="multilevel"/>
    <w:tmpl w:val="CE2CF19E"/>
    <w:lvl w:ilvl="0">
      <w:start w:val="1"/>
      <w:numFmt w:val="decimal"/>
      <w:lvlText w:val="%1."/>
      <w:lvlJc w:val="left"/>
      <w:pPr>
        <w:ind w:left="720" w:hanging="360"/>
      </w:pPr>
      <w:rPr>
        <w:rFonts w:hint="default"/>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bullet"/>
      <w:lvlText w:val=""/>
      <w:lvlJc w:val="left"/>
      <w:pPr>
        <w:ind w:left="2880" w:hanging="360"/>
      </w:pPr>
      <w:rPr>
        <w:rFonts w:ascii="Symbol" w:hAnsi="Symbol" w:hint="default"/>
      </w:r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31EB3F5B"/>
    <w:multiLevelType w:val="hybridMultilevel"/>
    <w:tmpl w:val="9A74BCBE"/>
    <w:lvl w:ilvl="0" w:tplc="6AA2252E">
      <w:start w:val="1"/>
      <w:numFmt w:val="decimal"/>
      <w:lvlText w:val="%1."/>
      <w:lvlJc w:val="left"/>
      <w:pPr>
        <w:ind w:left="720" w:hanging="360"/>
      </w:pPr>
      <w:rPr>
        <w:rFonts w:ascii="TimesNewRomanPS-BoldMT" w:hAnsi="TimesNewRomanPS-BoldMT" w:cs="TimesNewRomanPS-BoldMT"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77007F5"/>
    <w:multiLevelType w:val="multilevel"/>
    <w:tmpl w:val="11E4B1AA"/>
    <w:lvl w:ilvl="0">
      <w:start w:val="1"/>
      <w:numFmt w:val="decimal"/>
      <w:lvlText w:val="%1."/>
      <w:lvlJc w:val="left"/>
      <w:pPr>
        <w:ind w:left="360" w:hanging="360"/>
      </w:pPr>
      <w:rPr>
        <w:rFonts w:hint="default"/>
        <w:b/>
      </w:rPr>
    </w:lvl>
    <w:lvl w:ilvl="1">
      <w:start w:val="1"/>
      <w:numFmt w:val="lowerLetter"/>
      <w:lvlText w:val="%2."/>
      <w:lvlJc w:val="left"/>
      <w:pPr>
        <w:ind w:left="648" w:hanging="288"/>
      </w:pPr>
      <w:rPr>
        <w:rFonts w:hint="default"/>
        <w:b w:val="0"/>
        <w:bCs w:val="0"/>
      </w:rPr>
    </w:lvl>
    <w:lvl w:ilvl="2">
      <w:start w:val="1"/>
      <w:numFmt w:val="lowerRoman"/>
      <w:lvlText w:val="%3."/>
      <w:lvlJc w:val="right"/>
      <w:pPr>
        <w:ind w:left="1008" w:hanging="144"/>
      </w:pPr>
      <w:rPr>
        <w:rFonts w:hint="default"/>
      </w:rPr>
    </w:lvl>
    <w:lvl w:ilvl="3">
      <w:start w:val="1"/>
      <w:numFmt w:val="bullet"/>
      <w:lvlText w:val=""/>
      <w:lvlJc w:val="left"/>
      <w:pPr>
        <w:ind w:left="2520" w:hanging="360"/>
      </w:pPr>
      <w:rPr>
        <w:rFonts w:ascii="Symbol" w:hAnsi="Symbol"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11" w15:restartNumberingAfterBreak="0">
    <w:nsid w:val="38B412D9"/>
    <w:multiLevelType w:val="hybridMultilevel"/>
    <w:tmpl w:val="CCD45FD8"/>
    <w:lvl w:ilvl="0" w:tplc="433E21A8">
      <w:start w:val="1"/>
      <w:numFmt w:val="lowerRoman"/>
      <w:lvlText w:val="%1."/>
      <w:lvlJc w:val="right"/>
      <w:pPr>
        <w:ind w:left="3420" w:hanging="360"/>
      </w:pPr>
      <w:rPr>
        <w:b w:val="0"/>
      </w:rPr>
    </w:lvl>
    <w:lvl w:ilvl="1" w:tplc="04090019" w:tentative="1">
      <w:start w:val="1"/>
      <w:numFmt w:val="lowerLetter"/>
      <w:lvlText w:val="%2."/>
      <w:lvlJc w:val="left"/>
      <w:pPr>
        <w:ind w:left="4140" w:hanging="360"/>
      </w:pPr>
    </w:lvl>
    <w:lvl w:ilvl="2" w:tplc="0409001B" w:tentative="1">
      <w:start w:val="1"/>
      <w:numFmt w:val="lowerRoman"/>
      <w:lvlText w:val="%3."/>
      <w:lvlJc w:val="right"/>
      <w:pPr>
        <w:ind w:left="4860" w:hanging="180"/>
      </w:pPr>
    </w:lvl>
    <w:lvl w:ilvl="3" w:tplc="0409000F" w:tentative="1">
      <w:start w:val="1"/>
      <w:numFmt w:val="decimal"/>
      <w:lvlText w:val="%4."/>
      <w:lvlJc w:val="left"/>
      <w:pPr>
        <w:ind w:left="5580" w:hanging="360"/>
      </w:pPr>
    </w:lvl>
    <w:lvl w:ilvl="4" w:tplc="04090019" w:tentative="1">
      <w:start w:val="1"/>
      <w:numFmt w:val="lowerLetter"/>
      <w:lvlText w:val="%5."/>
      <w:lvlJc w:val="left"/>
      <w:pPr>
        <w:ind w:left="6300" w:hanging="360"/>
      </w:pPr>
    </w:lvl>
    <w:lvl w:ilvl="5" w:tplc="0409001B" w:tentative="1">
      <w:start w:val="1"/>
      <w:numFmt w:val="lowerRoman"/>
      <w:lvlText w:val="%6."/>
      <w:lvlJc w:val="right"/>
      <w:pPr>
        <w:ind w:left="7020" w:hanging="180"/>
      </w:pPr>
    </w:lvl>
    <w:lvl w:ilvl="6" w:tplc="0409000F" w:tentative="1">
      <w:start w:val="1"/>
      <w:numFmt w:val="decimal"/>
      <w:lvlText w:val="%7."/>
      <w:lvlJc w:val="left"/>
      <w:pPr>
        <w:ind w:left="7740" w:hanging="360"/>
      </w:pPr>
    </w:lvl>
    <w:lvl w:ilvl="7" w:tplc="04090019" w:tentative="1">
      <w:start w:val="1"/>
      <w:numFmt w:val="lowerLetter"/>
      <w:lvlText w:val="%8."/>
      <w:lvlJc w:val="left"/>
      <w:pPr>
        <w:ind w:left="8460" w:hanging="360"/>
      </w:pPr>
    </w:lvl>
    <w:lvl w:ilvl="8" w:tplc="0409001B" w:tentative="1">
      <w:start w:val="1"/>
      <w:numFmt w:val="lowerRoman"/>
      <w:lvlText w:val="%9."/>
      <w:lvlJc w:val="right"/>
      <w:pPr>
        <w:ind w:left="9180" w:hanging="180"/>
      </w:pPr>
    </w:lvl>
  </w:abstractNum>
  <w:abstractNum w:abstractNumId="12" w15:restartNumberingAfterBreak="0">
    <w:nsid w:val="3B532F9B"/>
    <w:multiLevelType w:val="multilevel"/>
    <w:tmpl w:val="0409001D"/>
    <w:lvl w:ilvl="0">
      <w:start w:val="1"/>
      <w:numFmt w:val="decimal"/>
      <w:lvlText w:val="%1)"/>
      <w:lvlJc w:val="left"/>
      <w:pPr>
        <w:ind w:left="1080" w:hanging="360"/>
      </w:pPr>
      <w:rPr>
        <w:rFonts w:hint="default"/>
      </w:rPr>
    </w:lvl>
    <w:lvl w:ilvl="1">
      <w:start w:val="1"/>
      <w:numFmt w:val="lowerLetter"/>
      <w:lvlText w:val="%2)"/>
      <w:lvlJc w:val="left"/>
      <w:pPr>
        <w:ind w:left="1440" w:hanging="360"/>
      </w:pPr>
      <w:rPr>
        <w:rFonts w:hint="default"/>
        <w:b w:val="0"/>
        <w:i w:val="0"/>
        <w:strike w:val="0"/>
        <w:dstrike w:val="0"/>
        <w:vertAlign w:val="baseline"/>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3" w15:restartNumberingAfterBreak="0">
    <w:nsid w:val="43554685"/>
    <w:multiLevelType w:val="hybridMultilevel"/>
    <w:tmpl w:val="1C647572"/>
    <w:lvl w:ilvl="0" w:tplc="17AED71A">
      <w:start w:val="8"/>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85E7A65"/>
    <w:multiLevelType w:val="hybridMultilevel"/>
    <w:tmpl w:val="9122356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4DA8687B"/>
    <w:multiLevelType w:val="hybridMultilevel"/>
    <w:tmpl w:val="CB005842"/>
    <w:lvl w:ilvl="0" w:tplc="BF88386A">
      <w:start w:val="1"/>
      <w:numFmt w:val="upperRoman"/>
      <w:lvlText w:val="%1."/>
      <w:lvlJc w:val="right"/>
      <w:pPr>
        <w:ind w:left="720" w:hanging="360"/>
      </w:pPr>
      <w:rPr>
        <w:rFonts w:hint="default"/>
        <w:b/>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2844D5D"/>
    <w:multiLevelType w:val="hybridMultilevel"/>
    <w:tmpl w:val="72B4E134"/>
    <w:lvl w:ilvl="0" w:tplc="8B48CF2E">
      <w:start w:val="1"/>
      <w:numFmt w:val="lowerRoman"/>
      <w:lvlText w:val="%1."/>
      <w:lvlJc w:val="right"/>
      <w:pPr>
        <w:ind w:left="1980" w:hanging="1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3D71A03"/>
    <w:multiLevelType w:val="hybridMultilevel"/>
    <w:tmpl w:val="3CB07F86"/>
    <w:lvl w:ilvl="0" w:tplc="04090001">
      <w:start w:val="1"/>
      <w:numFmt w:val="bullet"/>
      <w:lvlText w:val=""/>
      <w:lvlJc w:val="left"/>
      <w:pPr>
        <w:ind w:left="1423" w:hanging="360"/>
      </w:pPr>
      <w:rPr>
        <w:rFonts w:ascii="Symbol" w:hAnsi="Symbol" w:hint="default"/>
      </w:rPr>
    </w:lvl>
    <w:lvl w:ilvl="1" w:tplc="04090003" w:tentative="1">
      <w:start w:val="1"/>
      <w:numFmt w:val="bullet"/>
      <w:lvlText w:val="o"/>
      <w:lvlJc w:val="left"/>
      <w:pPr>
        <w:ind w:left="2143" w:hanging="360"/>
      </w:pPr>
      <w:rPr>
        <w:rFonts w:ascii="Courier New" w:hAnsi="Courier New" w:cs="Courier New" w:hint="default"/>
      </w:rPr>
    </w:lvl>
    <w:lvl w:ilvl="2" w:tplc="04090005" w:tentative="1">
      <w:start w:val="1"/>
      <w:numFmt w:val="bullet"/>
      <w:lvlText w:val=""/>
      <w:lvlJc w:val="left"/>
      <w:pPr>
        <w:ind w:left="2863" w:hanging="360"/>
      </w:pPr>
      <w:rPr>
        <w:rFonts w:ascii="Wingdings" w:hAnsi="Wingdings" w:hint="default"/>
      </w:rPr>
    </w:lvl>
    <w:lvl w:ilvl="3" w:tplc="04090001" w:tentative="1">
      <w:start w:val="1"/>
      <w:numFmt w:val="bullet"/>
      <w:lvlText w:val=""/>
      <w:lvlJc w:val="left"/>
      <w:pPr>
        <w:ind w:left="3583" w:hanging="360"/>
      </w:pPr>
      <w:rPr>
        <w:rFonts w:ascii="Symbol" w:hAnsi="Symbol" w:hint="default"/>
      </w:rPr>
    </w:lvl>
    <w:lvl w:ilvl="4" w:tplc="04090003" w:tentative="1">
      <w:start w:val="1"/>
      <w:numFmt w:val="bullet"/>
      <w:lvlText w:val="o"/>
      <w:lvlJc w:val="left"/>
      <w:pPr>
        <w:ind w:left="4303" w:hanging="360"/>
      </w:pPr>
      <w:rPr>
        <w:rFonts w:ascii="Courier New" w:hAnsi="Courier New" w:cs="Courier New" w:hint="default"/>
      </w:rPr>
    </w:lvl>
    <w:lvl w:ilvl="5" w:tplc="04090005" w:tentative="1">
      <w:start w:val="1"/>
      <w:numFmt w:val="bullet"/>
      <w:lvlText w:val=""/>
      <w:lvlJc w:val="left"/>
      <w:pPr>
        <w:ind w:left="5023" w:hanging="360"/>
      </w:pPr>
      <w:rPr>
        <w:rFonts w:ascii="Wingdings" w:hAnsi="Wingdings" w:hint="default"/>
      </w:rPr>
    </w:lvl>
    <w:lvl w:ilvl="6" w:tplc="04090001" w:tentative="1">
      <w:start w:val="1"/>
      <w:numFmt w:val="bullet"/>
      <w:lvlText w:val=""/>
      <w:lvlJc w:val="left"/>
      <w:pPr>
        <w:ind w:left="5743" w:hanging="360"/>
      </w:pPr>
      <w:rPr>
        <w:rFonts w:ascii="Symbol" w:hAnsi="Symbol" w:hint="default"/>
      </w:rPr>
    </w:lvl>
    <w:lvl w:ilvl="7" w:tplc="04090003" w:tentative="1">
      <w:start w:val="1"/>
      <w:numFmt w:val="bullet"/>
      <w:lvlText w:val="o"/>
      <w:lvlJc w:val="left"/>
      <w:pPr>
        <w:ind w:left="6463" w:hanging="360"/>
      </w:pPr>
      <w:rPr>
        <w:rFonts w:ascii="Courier New" w:hAnsi="Courier New" w:cs="Courier New" w:hint="default"/>
      </w:rPr>
    </w:lvl>
    <w:lvl w:ilvl="8" w:tplc="04090005" w:tentative="1">
      <w:start w:val="1"/>
      <w:numFmt w:val="bullet"/>
      <w:lvlText w:val=""/>
      <w:lvlJc w:val="left"/>
      <w:pPr>
        <w:ind w:left="7183" w:hanging="360"/>
      </w:pPr>
      <w:rPr>
        <w:rFonts w:ascii="Wingdings" w:hAnsi="Wingdings" w:hint="default"/>
      </w:rPr>
    </w:lvl>
  </w:abstractNum>
  <w:abstractNum w:abstractNumId="18" w15:restartNumberingAfterBreak="0">
    <w:nsid w:val="5C556884"/>
    <w:multiLevelType w:val="hybridMultilevel"/>
    <w:tmpl w:val="08528D5E"/>
    <w:lvl w:ilvl="0" w:tplc="BF5000A4">
      <w:start w:val="1"/>
      <w:numFmt w:val="decimal"/>
      <w:lvlText w:val="%1."/>
      <w:lvlJc w:val="left"/>
      <w:pPr>
        <w:ind w:left="1055" w:hanging="360"/>
      </w:pPr>
      <w:rPr>
        <w:rFonts w:hint="default"/>
        <w:u w:val="none"/>
      </w:rPr>
    </w:lvl>
    <w:lvl w:ilvl="1" w:tplc="04090019" w:tentative="1">
      <w:start w:val="1"/>
      <w:numFmt w:val="lowerLetter"/>
      <w:lvlText w:val="%2."/>
      <w:lvlJc w:val="left"/>
      <w:pPr>
        <w:ind w:left="1775" w:hanging="360"/>
      </w:pPr>
    </w:lvl>
    <w:lvl w:ilvl="2" w:tplc="0409001B" w:tentative="1">
      <w:start w:val="1"/>
      <w:numFmt w:val="lowerRoman"/>
      <w:lvlText w:val="%3."/>
      <w:lvlJc w:val="right"/>
      <w:pPr>
        <w:ind w:left="2495" w:hanging="180"/>
      </w:pPr>
    </w:lvl>
    <w:lvl w:ilvl="3" w:tplc="0409000F" w:tentative="1">
      <w:start w:val="1"/>
      <w:numFmt w:val="decimal"/>
      <w:lvlText w:val="%4."/>
      <w:lvlJc w:val="left"/>
      <w:pPr>
        <w:ind w:left="3215" w:hanging="360"/>
      </w:pPr>
    </w:lvl>
    <w:lvl w:ilvl="4" w:tplc="04090019" w:tentative="1">
      <w:start w:val="1"/>
      <w:numFmt w:val="lowerLetter"/>
      <w:lvlText w:val="%5."/>
      <w:lvlJc w:val="left"/>
      <w:pPr>
        <w:ind w:left="3935" w:hanging="360"/>
      </w:pPr>
    </w:lvl>
    <w:lvl w:ilvl="5" w:tplc="0409001B" w:tentative="1">
      <w:start w:val="1"/>
      <w:numFmt w:val="lowerRoman"/>
      <w:lvlText w:val="%6."/>
      <w:lvlJc w:val="right"/>
      <w:pPr>
        <w:ind w:left="4655" w:hanging="180"/>
      </w:pPr>
    </w:lvl>
    <w:lvl w:ilvl="6" w:tplc="0409000F" w:tentative="1">
      <w:start w:val="1"/>
      <w:numFmt w:val="decimal"/>
      <w:lvlText w:val="%7."/>
      <w:lvlJc w:val="left"/>
      <w:pPr>
        <w:ind w:left="5375" w:hanging="360"/>
      </w:pPr>
    </w:lvl>
    <w:lvl w:ilvl="7" w:tplc="04090019" w:tentative="1">
      <w:start w:val="1"/>
      <w:numFmt w:val="lowerLetter"/>
      <w:lvlText w:val="%8."/>
      <w:lvlJc w:val="left"/>
      <w:pPr>
        <w:ind w:left="6095" w:hanging="360"/>
      </w:pPr>
    </w:lvl>
    <w:lvl w:ilvl="8" w:tplc="0409001B" w:tentative="1">
      <w:start w:val="1"/>
      <w:numFmt w:val="lowerRoman"/>
      <w:lvlText w:val="%9."/>
      <w:lvlJc w:val="right"/>
      <w:pPr>
        <w:ind w:left="6815" w:hanging="180"/>
      </w:pPr>
    </w:lvl>
  </w:abstractNum>
  <w:abstractNum w:abstractNumId="19" w15:restartNumberingAfterBreak="0">
    <w:nsid w:val="5D2949FF"/>
    <w:multiLevelType w:val="hybridMultilevel"/>
    <w:tmpl w:val="3E5A88CE"/>
    <w:lvl w:ilvl="0" w:tplc="FFFFFFFF">
      <w:start w:val="1"/>
      <w:numFmt w:val="lowerLetter"/>
      <w:lvlText w:val="%1."/>
      <w:lvlJc w:val="left"/>
      <w:pPr>
        <w:ind w:left="9000" w:hanging="360"/>
      </w:pPr>
      <w:rPr>
        <w:b w:val="0"/>
      </w:rPr>
    </w:lvl>
    <w:lvl w:ilvl="1" w:tplc="FFFFFFFF">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0" w15:restartNumberingAfterBreak="0">
    <w:nsid w:val="612A53B0"/>
    <w:multiLevelType w:val="hybridMultilevel"/>
    <w:tmpl w:val="994A413C"/>
    <w:lvl w:ilvl="0" w:tplc="0409000F">
      <w:start w:val="1"/>
      <w:numFmt w:val="decimal"/>
      <w:lvlText w:val="%1."/>
      <w:lvlJc w:val="left"/>
      <w:pPr>
        <w:ind w:left="7950" w:hanging="360"/>
      </w:pPr>
    </w:lvl>
    <w:lvl w:ilvl="1" w:tplc="04090019" w:tentative="1">
      <w:start w:val="1"/>
      <w:numFmt w:val="lowerLetter"/>
      <w:lvlText w:val="%2."/>
      <w:lvlJc w:val="left"/>
      <w:pPr>
        <w:ind w:left="8670" w:hanging="360"/>
      </w:pPr>
    </w:lvl>
    <w:lvl w:ilvl="2" w:tplc="0409001B" w:tentative="1">
      <w:start w:val="1"/>
      <w:numFmt w:val="lowerRoman"/>
      <w:lvlText w:val="%3."/>
      <w:lvlJc w:val="right"/>
      <w:pPr>
        <w:ind w:left="9390" w:hanging="180"/>
      </w:pPr>
    </w:lvl>
    <w:lvl w:ilvl="3" w:tplc="0409000F" w:tentative="1">
      <w:start w:val="1"/>
      <w:numFmt w:val="decimal"/>
      <w:lvlText w:val="%4."/>
      <w:lvlJc w:val="left"/>
      <w:pPr>
        <w:ind w:left="10110" w:hanging="360"/>
      </w:pPr>
    </w:lvl>
    <w:lvl w:ilvl="4" w:tplc="04090019" w:tentative="1">
      <w:start w:val="1"/>
      <w:numFmt w:val="lowerLetter"/>
      <w:lvlText w:val="%5."/>
      <w:lvlJc w:val="left"/>
      <w:pPr>
        <w:ind w:left="10830" w:hanging="360"/>
      </w:pPr>
    </w:lvl>
    <w:lvl w:ilvl="5" w:tplc="0409001B" w:tentative="1">
      <w:start w:val="1"/>
      <w:numFmt w:val="lowerRoman"/>
      <w:lvlText w:val="%6."/>
      <w:lvlJc w:val="right"/>
      <w:pPr>
        <w:ind w:left="11550" w:hanging="180"/>
      </w:pPr>
    </w:lvl>
    <w:lvl w:ilvl="6" w:tplc="0409000F" w:tentative="1">
      <w:start w:val="1"/>
      <w:numFmt w:val="decimal"/>
      <w:lvlText w:val="%7."/>
      <w:lvlJc w:val="left"/>
      <w:pPr>
        <w:ind w:left="12270" w:hanging="360"/>
      </w:pPr>
    </w:lvl>
    <w:lvl w:ilvl="7" w:tplc="04090019" w:tentative="1">
      <w:start w:val="1"/>
      <w:numFmt w:val="lowerLetter"/>
      <w:lvlText w:val="%8."/>
      <w:lvlJc w:val="left"/>
      <w:pPr>
        <w:ind w:left="12990" w:hanging="360"/>
      </w:pPr>
    </w:lvl>
    <w:lvl w:ilvl="8" w:tplc="0409001B" w:tentative="1">
      <w:start w:val="1"/>
      <w:numFmt w:val="lowerRoman"/>
      <w:lvlText w:val="%9."/>
      <w:lvlJc w:val="right"/>
      <w:pPr>
        <w:ind w:left="13710" w:hanging="180"/>
      </w:pPr>
    </w:lvl>
  </w:abstractNum>
  <w:abstractNum w:abstractNumId="21" w15:restartNumberingAfterBreak="0">
    <w:nsid w:val="67807237"/>
    <w:multiLevelType w:val="multilevel"/>
    <w:tmpl w:val="41D61A80"/>
    <w:lvl w:ilvl="0">
      <w:start w:val="1"/>
      <w:numFmt w:val="decimal"/>
      <w:lvlText w:val="%1."/>
      <w:lvlJc w:val="left"/>
      <w:pPr>
        <w:ind w:left="720" w:hanging="360"/>
      </w:pPr>
      <w:rPr>
        <w:rFonts w:hint="default"/>
        <w:b/>
      </w:rPr>
    </w:lvl>
    <w:lvl w:ilvl="1">
      <w:start w:val="1"/>
      <w:numFmt w:val="lowerLetter"/>
      <w:lvlText w:val="%2."/>
      <w:lvlJc w:val="left"/>
      <w:pPr>
        <w:ind w:left="1008" w:hanging="288"/>
      </w:pPr>
      <w:rPr>
        <w:rFonts w:hint="default"/>
        <w:b w:val="0"/>
        <w:bCs w:val="0"/>
      </w:rPr>
    </w:lvl>
    <w:lvl w:ilvl="2">
      <w:start w:val="1"/>
      <w:numFmt w:val="lowerRoman"/>
      <w:lvlText w:val="%3."/>
      <w:lvlJc w:val="right"/>
      <w:pPr>
        <w:ind w:left="1368" w:hanging="144"/>
      </w:pPr>
      <w:rPr>
        <w:rFonts w:hint="default"/>
      </w:rPr>
    </w:lvl>
    <w:lvl w:ilvl="3">
      <w:start w:val="1"/>
      <w:numFmt w:val="bullet"/>
      <w:lvlText w:val=""/>
      <w:lvlJc w:val="left"/>
      <w:pPr>
        <w:ind w:left="2880" w:hanging="360"/>
      </w:pPr>
      <w:rPr>
        <w:rFonts w:ascii="Symbol" w:hAnsi="Symbol"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2" w15:restartNumberingAfterBreak="0">
    <w:nsid w:val="67C66697"/>
    <w:multiLevelType w:val="hybridMultilevel"/>
    <w:tmpl w:val="F0E40EA2"/>
    <w:lvl w:ilvl="0" w:tplc="B0F8BD60">
      <w:start w:val="1"/>
      <w:numFmt w:val="lowerRoman"/>
      <w:lvlText w:val="%1."/>
      <w:lvlJc w:val="right"/>
      <w:pPr>
        <w:ind w:left="2880" w:hanging="360"/>
      </w:pPr>
      <w:rPr>
        <w:i w:val="0"/>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23" w15:restartNumberingAfterBreak="0">
    <w:nsid w:val="69D4461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4" w15:restartNumberingAfterBreak="0">
    <w:nsid w:val="6FF00725"/>
    <w:multiLevelType w:val="hybridMultilevel"/>
    <w:tmpl w:val="6E80C374"/>
    <w:lvl w:ilvl="0" w:tplc="04090013">
      <w:start w:val="1"/>
      <w:numFmt w:val="upperRoman"/>
      <w:lvlText w:val="%1."/>
      <w:lvlJc w:val="right"/>
      <w:pPr>
        <w:ind w:left="720" w:hanging="360"/>
      </w:pPr>
    </w:lvl>
    <w:lvl w:ilvl="1" w:tplc="04090019">
      <w:start w:val="1"/>
      <w:numFmt w:val="lowerLetter"/>
      <w:lvlText w:val="%2."/>
      <w:lvlJc w:val="left"/>
      <w:pPr>
        <w:ind w:left="1440" w:hanging="360"/>
      </w:pPr>
    </w:lvl>
    <w:lvl w:ilvl="2" w:tplc="69B82968">
      <w:start w:val="1"/>
      <w:numFmt w:val="lowerRoman"/>
      <w:lvlText w:val="%3."/>
      <w:lvlJc w:val="right"/>
      <w:pPr>
        <w:ind w:left="1980" w:hanging="18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3654D95"/>
    <w:multiLevelType w:val="multilevel"/>
    <w:tmpl w:val="0409001D"/>
    <w:lvl w:ilvl="0">
      <w:start w:val="1"/>
      <w:numFmt w:val="decimal"/>
      <w:lvlText w:val="%1)"/>
      <w:lvlJc w:val="left"/>
      <w:pPr>
        <w:ind w:left="1080" w:hanging="360"/>
      </w:pPr>
      <w:rPr>
        <w:rFonts w:hint="default"/>
      </w:rPr>
    </w:lvl>
    <w:lvl w:ilvl="1">
      <w:start w:val="1"/>
      <w:numFmt w:val="lowerLetter"/>
      <w:lvlText w:val="%2)"/>
      <w:lvlJc w:val="left"/>
      <w:pPr>
        <w:ind w:left="1440" w:hanging="360"/>
      </w:pPr>
      <w:rPr>
        <w:rFonts w:hint="default"/>
        <w:b w:val="0"/>
        <w:i w:val="0"/>
        <w:strike w:val="0"/>
        <w:dstrike w:val="0"/>
        <w:vertAlign w:val="baseline"/>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26" w15:restartNumberingAfterBreak="0">
    <w:nsid w:val="75410059"/>
    <w:multiLevelType w:val="multilevel"/>
    <w:tmpl w:val="43E056C8"/>
    <w:lvl w:ilvl="0">
      <w:start w:val="1"/>
      <w:numFmt w:val="decimal"/>
      <w:lvlText w:val="%1."/>
      <w:lvlJc w:val="left"/>
      <w:pPr>
        <w:ind w:left="720" w:hanging="360"/>
      </w:pPr>
      <w:rPr>
        <w:rFonts w:hint="default"/>
        <w:b/>
      </w:rPr>
    </w:lvl>
    <w:lvl w:ilvl="1">
      <w:start w:val="1"/>
      <w:numFmt w:val="lowerLetter"/>
      <w:lvlText w:val="%2."/>
      <w:lvlJc w:val="left"/>
      <w:pPr>
        <w:ind w:left="1008" w:hanging="288"/>
      </w:pPr>
      <w:rPr>
        <w:rFonts w:hint="default"/>
      </w:rPr>
    </w:lvl>
    <w:lvl w:ilvl="2">
      <w:start w:val="1"/>
      <w:numFmt w:val="lowerRoman"/>
      <w:lvlText w:val="%3."/>
      <w:lvlJc w:val="right"/>
      <w:pPr>
        <w:ind w:left="1368" w:hanging="144"/>
      </w:pPr>
      <w:rPr>
        <w:rFonts w:hint="default"/>
      </w:rPr>
    </w:lvl>
    <w:lvl w:ilvl="3">
      <w:start w:val="1"/>
      <w:numFmt w:val="bullet"/>
      <w:lvlText w:val=""/>
      <w:lvlJc w:val="left"/>
      <w:pPr>
        <w:ind w:left="2880" w:hanging="360"/>
      </w:pPr>
      <w:rPr>
        <w:rFonts w:ascii="Symbol" w:hAnsi="Symbol"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7" w15:restartNumberingAfterBreak="0">
    <w:nsid w:val="79197F21"/>
    <w:multiLevelType w:val="hybridMultilevel"/>
    <w:tmpl w:val="D8A4C5B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15:restartNumberingAfterBreak="0">
    <w:nsid w:val="7E7E6FD7"/>
    <w:multiLevelType w:val="hybridMultilevel"/>
    <w:tmpl w:val="A274D660"/>
    <w:lvl w:ilvl="0" w:tplc="0409000F">
      <w:start w:val="1"/>
      <w:numFmt w:val="decimal"/>
      <w:lvlText w:val="%1."/>
      <w:lvlJc w:val="left"/>
      <w:pPr>
        <w:ind w:left="1415" w:hanging="360"/>
      </w:pPr>
    </w:lvl>
    <w:lvl w:ilvl="1" w:tplc="04090019" w:tentative="1">
      <w:start w:val="1"/>
      <w:numFmt w:val="lowerLetter"/>
      <w:lvlText w:val="%2."/>
      <w:lvlJc w:val="left"/>
      <w:pPr>
        <w:ind w:left="2135" w:hanging="360"/>
      </w:pPr>
    </w:lvl>
    <w:lvl w:ilvl="2" w:tplc="0409001B" w:tentative="1">
      <w:start w:val="1"/>
      <w:numFmt w:val="lowerRoman"/>
      <w:lvlText w:val="%3."/>
      <w:lvlJc w:val="right"/>
      <w:pPr>
        <w:ind w:left="2855" w:hanging="180"/>
      </w:pPr>
    </w:lvl>
    <w:lvl w:ilvl="3" w:tplc="0409000F" w:tentative="1">
      <w:start w:val="1"/>
      <w:numFmt w:val="decimal"/>
      <w:lvlText w:val="%4."/>
      <w:lvlJc w:val="left"/>
      <w:pPr>
        <w:ind w:left="3575" w:hanging="360"/>
      </w:pPr>
    </w:lvl>
    <w:lvl w:ilvl="4" w:tplc="04090019" w:tentative="1">
      <w:start w:val="1"/>
      <w:numFmt w:val="lowerLetter"/>
      <w:lvlText w:val="%5."/>
      <w:lvlJc w:val="left"/>
      <w:pPr>
        <w:ind w:left="4295" w:hanging="360"/>
      </w:pPr>
    </w:lvl>
    <w:lvl w:ilvl="5" w:tplc="0409001B" w:tentative="1">
      <w:start w:val="1"/>
      <w:numFmt w:val="lowerRoman"/>
      <w:lvlText w:val="%6."/>
      <w:lvlJc w:val="right"/>
      <w:pPr>
        <w:ind w:left="5015" w:hanging="180"/>
      </w:pPr>
    </w:lvl>
    <w:lvl w:ilvl="6" w:tplc="0409000F" w:tentative="1">
      <w:start w:val="1"/>
      <w:numFmt w:val="decimal"/>
      <w:lvlText w:val="%7."/>
      <w:lvlJc w:val="left"/>
      <w:pPr>
        <w:ind w:left="5735" w:hanging="360"/>
      </w:pPr>
    </w:lvl>
    <w:lvl w:ilvl="7" w:tplc="04090019" w:tentative="1">
      <w:start w:val="1"/>
      <w:numFmt w:val="lowerLetter"/>
      <w:lvlText w:val="%8."/>
      <w:lvlJc w:val="left"/>
      <w:pPr>
        <w:ind w:left="6455" w:hanging="360"/>
      </w:pPr>
    </w:lvl>
    <w:lvl w:ilvl="8" w:tplc="0409001B" w:tentative="1">
      <w:start w:val="1"/>
      <w:numFmt w:val="lowerRoman"/>
      <w:lvlText w:val="%9."/>
      <w:lvlJc w:val="right"/>
      <w:pPr>
        <w:ind w:left="7175" w:hanging="180"/>
      </w:pPr>
    </w:lvl>
  </w:abstractNum>
  <w:abstractNum w:abstractNumId="29" w15:restartNumberingAfterBreak="0">
    <w:nsid w:val="7EE901C9"/>
    <w:multiLevelType w:val="hybridMultilevel"/>
    <w:tmpl w:val="85EEA17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1324428165">
    <w:abstractNumId w:val="12"/>
  </w:num>
  <w:num w:numId="2" w16cid:durableId="446001712">
    <w:abstractNumId w:val="23"/>
  </w:num>
  <w:num w:numId="3" w16cid:durableId="1968315897">
    <w:abstractNumId w:val="25"/>
  </w:num>
  <w:num w:numId="4" w16cid:durableId="1477646876">
    <w:abstractNumId w:val="24"/>
  </w:num>
  <w:num w:numId="5" w16cid:durableId="1013996987">
    <w:abstractNumId w:val="17"/>
  </w:num>
  <w:num w:numId="6" w16cid:durableId="2060741324">
    <w:abstractNumId w:val="15"/>
  </w:num>
  <w:num w:numId="7" w16cid:durableId="1362435506">
    <w:abstractNumId w:val="28"/>
  </w:num>
  <w:num w:numId="8" w16cid:durableId="1400011080">
    <w:abstractNumId w:val="18"/>
  </w:num>
  <w:num w:numId="9" w16cid:durableId="275064538">
    <w:abstractNumId w:val="29"/>
  </w:num>
  <w:num w:numId="10" w16cid:durableId="147940699">
    <w:abstractNumId w:val="7"/>
  </w:num>
  <w:num w:numId="11" w16cid:durableId="2068603729">
    <w:abstractNumId w:val="20"/>
  </w:num>
  <w:num w:numId="12" w16cid:durableId="135227625">
    <w:abstractNumId w:val="2"/>
  </w:num>
  <w:num w:numId="13" w16cid:durableId="1140927457">
    <w:abstractNumId w:val="27"/>
  </w:num>
  <w:num w:numId="14" w16cid:durableId="965164996">
    <w:abstractNumId w:val="11"/>
  </w:num>
  <w:num w:numId="15" w16cid:durableId="1311248631">
    <w:abstractNumId w:val="5"/>
  </w:num>
  <w:num w:numId="16" w16cid:durableId="411242818">
    <w:abstractNumId w:val="22"/>
  </w:num>
  <w:num w:numId="17" w16cid:durableId="830488644">
    <w:abstractNumId w:val="1"/>
  </w:num>
  <w:num w:numId="18" w16cid:durableId="1485582803">
    <w:abstractNumId w:val="6"/>
  </w:num>
  <w:num w:numId="19" w16cid:durableId="1734696533">
    <w:abstractNumId w:val="13"/>
  </w:num>
  <w:num w:numId="20" w16cid:durableId="890843823">
    <w:abstractNumId w:val="4"/>
  </w:num>
  <w:num w:numId="21" w16cid:durableId="933900614">
    <w:abstractNumId w:val="0"/>
  </w:num>
  <w:num w:numId="22" w16cid:durableId="406614145">
    <w:abstractNumId w:val="16"/>
  </w:num>
  <w:num w:numId="23" w16cid:durableId="1201549068">
    <w:abstractNumId w:val="3"/>
  </w:num>
  <w:num w:numId="24" w16cid:durableId="2098135217">
    <w:abstractNumId w:val="9"/>
  </w:num>
  <w:num w:numId="25" w16cid:durableId="1754430578">
    <w:abstractNumId w:val="10"/>
  </w:num>
  <w:num w:numId="26" w16cid:durableId="1937132818">
    <w:abstractNumId w:val="19"/>
  </w:num>
  <w:num w:numId="27" w16cid:durableId="647322959">
    <w:abstractNumId w:val="8"/>
  </w:num>
  <w:num w:numId="28" w16cid:durableId="1743211164">
    <w:abstractNumId w:val="26"/>
  </w:num>
  <w:num w:numId="29" w16cid:durableId="1706441232">
    <w:abstractNumId w:val="14"/>
  </w:num>
  <w:num w:numId="30" w16cid:durableId="1748571190">
    <w:abstractNumId w:val="2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Song, Xing">
    <w15:presenceInfo w15:providerId="AD" w15:userId="S::xsm7f@umsystem.edu::b2ee1edf-f2bd-4884-995d-6ea0a31028c8"/>
  </w15:person>
  <w15:person w15:author="Rodden, Mindi">
    <w15:presenceInfo w15:providerId="AD" w15:userId="S::mrodden@wustl.edu::39db6989-81a5-45ac-b2ef-1687e142294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85TrailerDate" w:val="0"/>
    <w:docVar w:name="85TrailerDateField" w:val="0"/>
    <w:docVar w:name="85TrailerDraft" w:val="0"/>
    <w:docVar w:name="85TrailerTime" w:val="0"/>
    <w:docVar w:name="85TrailerType" w:val="102"/>
    <w:docVar w:name="MPDocID" w:val="203285452.9"/>
    <w:docVar w:name="MPDocIDTemplateDefault" w:val="%n|.%v"/>
    <w:docVar w:name="ndGeneratedStamp" w:val="4928-0048-2048, v. 1"/>
    <w:docVar w:name="ndGeneratedStampLocation" w:val="ExceptFirst"/>
    <w:docVar w:name="NewDocStampType" w:val="7"/>
    <w:docVar w:name="zzmpFixed_MacPacVersion" w:val="9.0"/>
  </w:docVars>
  <w:rsids>
    <w:rsidRoot w:val="00191919"/>
    <w:rsid w:val="00002658"/>
    <w:rsid w:val="00002DE4"/>
    <w:rsid w:val="00002DF5"/>
    <w:rsid w:val="00002FDA"/>
    <w:rsid w:val="000044D3"/>
    <w:rsid w:val="000056F7"/>
    <w:rsid w:val="00005E24"/>
    <w:rsid w:val="000062D7"/>
    <w:rsid w:val="00006F1E"/>
    <w:rsid w:val="00010ACD"/>
    <w:rsid w:val="00010E45"/>
    <w:rsid w:val="00010E7A"/>
    <w:rsid w:val="00011A50"/>
    <w:rsid w:val="0001710E"/>
    <w:rsid w:val="00017978"/>
    <w:rsid w:val="00020C2C"/>
    <w:rsid w:val="00020D67"/>
    <w:rsid w:val="0002165C"/>
    <w:rsid w:val="000234CF"/>
    <w:rsid w:val="00023A21"/>
    <w:rsid w:val="000246A9"/>
    <w:rsid w:val="00024DE4"/>
    <w:rsid w:val="000252F4"/>
    <w:rsid w:val="00025CD3"/>
    <w:rsid w:val="00025D4F"/>
    <w:rsid w:val="00025DED"/>
    <w:rsid w:val="00025E17"/>
    <w:rsid w:val="000267BC"/>
    <w:rsid w:val="000267D8"/>
    <w:rsid w:val="000269F2"/>
    <w:rsid w:val="00026CAE"/>
    <w:rsid w:val="00026DF8"/>
    <w:rsid w:val="00027535"/>
    <w:rsid w:val="00027B2C"/>
    <w:rsid w:val="000302DF"/>
    <w:rsid w:val="00030590"/>
    <w:rsid w:val="000332E8"/>
    <w:rsid w:val="000359BF"/>
    <w:rsid w:val="0003692E"/>
    <w:rsid w:val="000378FD"/>
    <w:rsid w:val="00037C95"/>
    <w:rsid w:val="00037C9A"/>
    <w:rsid w:val="000406B5"/>
    <w:rsid w:val="000422FA"/>
    <w:rsid w:val="00042AA6"/>
    <w:rsid w:val="00042D6C"/>
    <w:rsid w:val="00043ED2"/>
    <w:rsid w:val="00044077"/>
    <w:rsid w:val="00044235"/>
    <w:rsid w:val="000447A9"/>
    <w:rsid w:val="000449F4"/>
    <w:rsid w:val="00046419"/>
    <w:rsid w:val="00046EF1"/>
    <w:rsid w:val="0004772F"/>
    <w:rsid w:val="00047757"/>
    <w:rsid w:val="00050636"/>
    <w:rsid w:val="00050A1F"/>
    <w:rsid w:val="00051650"/>
    <w:rsid w:val="00051A61"/>
    <w:rsid w:val="00051EDD"/>
    <w:rsid w:val="00054C77"/>
    <w:rsid w:val="00055AE0"/>
    <w:rsid w:val="00057417"/>
    <w:rsid w:val="00057B4A"/>
    <w:rsid w:val="00057F19"/>
    <w:rsid w:val="00060055"/>
    <w:rsid w:val="000602B7"/>
    <w:rsid w:val="00061D10"/>
    <w:rsid w:val="00062022"/>
    <w:rsid w:val="00062760"/>
    <w:rsid w:val="00063504"/>
    <w:rsid w:val="00063E71"/>
    <w:rsid w:val="00063FD7"/>
    <w:rsid w:val="00064009"/>
    <w:rsid w:val="000644EB"/>
    <w:rsid w:val="00064513"/>
    <w:rsid w:val="00065012"/>
    <w:rsid w:val="00065A83"/>
    <w:rsid w:val="00065F84"/>
    <w:rsid w:val="000668FD"/>
    <w:rsid w:val="000702EB"/>
    <w:rsid w:val="0007098C"/>
    <w:rsid w:val="00074B77"/>
    <w:rsid w:val="00075910"/>
    <w:rsid w:val="00077408"/>
    <w:rsid w:val="00077412"/>
    <w:rsid w:val="000808ED"/>
    <w:rsid w:val="00080A6D"/>
    <w:rsid w:val="00081D73"/>
    <w:rsid w:val="0008234B"/>
    <w:rsid w:val="00083623"/>
    <w:rsid w:val="00083A7A"/>
    <w:rsid w:val="00084697"/>
    <w:rsid w:val="00084EAC"/>
    <w:rsid w:val="00085A22"/>
    <w:rsid w:val="00086A52"/>
    <w:rsid w:val="00086C23"/>
    <w:rsid w:val="000871A1"/>
    <w:rsid w:val="00087325"/>
    <w:rsid w:val="000875DC"/>
    <w:rsid w:val="00087749"/>
    <w:rsid w:val="000877C7"/>
    <w:rsid w:val="000903CB"/>
    <w:rsid w:val="000908C6"/>
    <w:rsid w:val="00091968"/>
    <w:rsid w:val="00093206"/>
    <w:rsid w:val="00093231"/>
    <w:rsid w:val="000946B9"/>
    <w:rsid w:val="00094F10"/>
    <w:rsid w:val="00095380"/>
    <w:rsid w:val="00096C4E"/>
    <w:rsid w:val="00097787"/>
    <w:rsid w:val="00097FC3"/>
    <w:rsid w:val="000A09DE"/>
    <w:rsid w:val="000A1766"/>
    <w:rsid w:val="000A2D90"/>
    <w:rsid w:val="000A3603"/>
    <w:rsid w:val="000A3976"/>
    <w:rsid w:val="000A3998"/>
    <w:rsid w:val="000A52E5"/>
    <w:rsid w:val="000A53BC"/>
    <w:rsid w:val="000A6012"/>
    <w:rsid w:val="000A6ABE"/>
    <w:rsid w:val="000A6DF1"/>
    <w:rsid w:val="000A7E50"/>
    <w:rsid w:val="000B021C"/>
    <w:rsid w:val="000B0B5E"/>
    <w:rsid w:val="000B1857"/>
    <w:rsid w:val="000B23E8"/>
    <w:rsid w:val="000B2AAF"/>
    <w:rsid w:val="000B2BC0"/>
    <w:rsid w:val="000B3869"/>
    <w:rsid w:val="000B39A8"/>
    <w:rsid w:val="000B51E7"/>
    <w:rsid w:val="000B5A57"/>
    <w:rsid w:val="000B6E63"/>
    <w:rsid w:val="000B7B86"/>
    <w:rsid w:val="000B7BFA"/>
    <w:rsid w:val="000B7CBF"/>
    <w:rsid w:val="000B7E37"/>
    <w:rsid w:val="000C0F7A"/>
    <w:rsid w:val="000C1BD0"/>
    <w:rsid w:val="000C1F02"/>
    <w:rsid w:val="000C26E7"/>
    <w:rsid w:val="000C35B6"/>
    <w:rsid w:val="000C43E0"/>
    <w:rsid w:val="000C47DE"/>
    <w:rsid w:val="000C4CCC"/>
    <w:rsid w:val="000C7765"/>
    <w:rsid w:val="000D0108"/>
    <w:rsid w:val="000D02A2"/>
    <w:rsid w:val="000D120C"/>
    <w:rsid w:val="000D4CD8"/>
    <w:rsid w:val="000D6987"/>
    <w:rsid w:val="000D6EAE"/>
    <w:rsid w:val="000D7218"/>
    <w:rsid w:val="000D7A06"/>
    <w:rsid w:val="000E0B91"/>
    <w:rsid w:val="000E0E71"/>
    <w:rsid w:val="000E2093"/>
    <w:rsid w:val="000E2CB9"/>
    <w:rsid w:val="000E4220"/>
    <w:rsid w:val="000E4E3A"/>
    <w:rsid w:val="000E529C"/>
    <w:rsid w:val="000E5936"/>
    <w:rsid w:val="000E61D9"/>
    <w:rsid w:val="000E6B01"/>
    <w:rsid w:val="000E6E53"/>
    <w:rsid w:val="000E7C86"/>
    <w:rsid w:val="000F0413"/>
    <w:rsid w:val="000F0CCF"/>
    <w:rsid w:val="000F191E"/>
    <w:rsid w:val="000F1CB7"/>
    <w:rsid w:val="000F3B2D"/>
    <w:rsid w:val="000F608B"/>
    <w:rsid w:val="000F7244"/>
    <w:rsid w:val="000F7999"/>
    <w:rsid w:val="000F7BF7"/>
    <w:rsid w:val="00100752"/>
    <w:rsid w:val="00100A65"/>
    <w:rsid w:val="00100B13"/>
    <w:rsid w:val="00103BC5"/>
    <w:rsid w:val="0010407F"/>
    <w:rsid w:val="0010410D"/>
    <w:rsid w:val="00104EAD"/>
    <w:rsid w:val="00105314"/>
    <w:rsid w:val="0010575D"/>
    <w:rsid w:val="001061E5"/>
    <w:rsid w:val="00106414"/>
    <w:rsid w:val="0010719B"/>
    <w:rsid w:val="0010797C"/>
    <w:rsid w:val="001117EE"/>
    <w:rsid w:val="00111AAA"/>
    <w:rsid w:val="00111C99"/>
    <w:rsid w:val="001126C1"/>
    <w:rsid w:val="00112CE0"/>
    <w:rsid w:val="0011373B"/>
    <w:rsid w:val="00115B8F"/>
    <w:rsid w:val="00115DAB"/>
    <w:rsid w:val="001169E1"/>
    <w:rsid w:val="00117166"/>
    <w:rsid w:val="001171C8"/>
    <w:rsid w:val="00117BE0"/>
    <w:rsid w:val="00117D58"/>
    <w:rsid w:val="0012095E"/>
    <w:rsid w:val="001209A7"/>
    <w:rsid w:val="00121E0B"/>
    <w:rsid w:val="00122E01"/>
    <w:rsid w:val="001240C5"/>
    <w:rsid w:val="001241D9"/>
    <w:rsid w:val="00125698"/>
    <w:rsid w:val="0012627B"/>
    <w:rsid w:val="0012681E"/>
    <w:rsid w:val="00127024"/>
    <w:rsid w:val="00131FF4"/>
    <w:rsid w:val="0013247F"/>
    <w:rsid w:val="00133E0F"/>
    <w:rsid w:val="00136ED5"/>
    <w:rsid w:val="0014007E"/>
    <w:rsid w:val="001403A0"/>
    <w:rsid w:val="0014040E"/>
    <w:rsid w:val="001404D0"/>
    <w:rsid w:val="001410F0"/>
    <w:rsid w:val="001421B5"/>
    <w:rsid w:val="001425A4"/>
    <w:rsid w:val="00142787"/>
    <w:rsid w:val="00143E11"/>
    <w:rsid w:val="00144A1F"/>
    <w:rsid w:val="00144A8A"/>
    <w:rsid w:val="00144C59"/>
    <w:rsid w:val="00144CB8"/>
    <w:rsid w:val="00144F7C"/>
    <w:rsid w:val="00145455"/>
    <w:rsid w:val="00146308"/>
    <w:rsid w:val="0015021B"/>
    <w:rsid w:val="001507C2"/>
    <w:rsid w:val="001516A4"/>
    <w:rsid w:val="00151A3F"/>
    <w:rsid w:val="00151B0B"/>
    <w:rsid w:val="00151F26"/>
    <w:rsid w:val="001521D8"/>
    <w:rsid w:val="001522C4"/>
    <w:rsid w:val="00152DB8"/>
    <w:rsid w:val="00153DF3"/>
    <w:rsid w:val="00154086"/>
    <w:rsid w:val="001546D5"/>
    <w:rsid w:val="0015483F"/>
    <w:rsid w:val="001558BF"/>
    <w:rsid w:val="00156950"/>
    <w:rsid w:val="00156A9B"/>
    <w:rsid w:val="00157262"/>
    <w:rsid w:val="001572BE"/>
    <w:rsid w:val="00157748"/>
    <w:rsid w:val="00161211"/>
    <w:rsid w:val="001613A0"/>
    <w:rsid w:val="00162A95"/>
    <w:rsid w:val="001632C9"/>
    <w:rsid w:val="00163B80"/>
    <w:rsid w:val="00163DA5"/>
    <w:rsid w:val="00164697"/>
    <w:rsid w:val="001646A9"/>
    <w:rsid w:val="00164BDD"/>
    <w:rsid w:val="00164E1F"/>
    <w:rsid w:val="00166018"/>
    <w:rsid w:val="0016675D"/>
    <w:rsid w:val="001671AA"/>
    <w:rsid w:val="00170602"/>
    <w:rsid w:val="00170BAE"/>
    <w:rsid w:val="00171897"/>
    <w:rsid w:val="00172995"/>
    <w:rsid w:val="00173ADD"/>
    <w:rsid w:val="00173CF3"/>
    <w:rsid w:val="0017486D"/>
    <w:rsid w:val="00174DCC"/>
    <w:rsid w:val="00175862"/>
    <w:rsid w:val="00175A26"/>
    <w:rsid w:val="00175B01"/>
    <w:rsid w:val="00175D67"/>
    <w:rsid w:val="00177177"/>
    <w:rsid w:val="00183387"/>
    <w:rsid w:val="0018359A"/>
    <w:rsid w:val="001836FB"/>
    <w:rsid w:val="001847DE"/>
    <w:rsid w:val="00184B8B"/>
    <w:rsid w:val="00184E25"/>
    <w:rsid w:val="001858FA"/>
    <w:rsid w:val="00186F95"/>
    <w:rsid w:val="0019014E"/>
    <w:rsid w:val="0019021A"/>
    <w:rsid w:val="00190D5B"/>
    <w:rsid w:val="00190FE7"/>
    <w:rsid w:val="00191919"/>
    <w:rsid w:val="00192894"/>
    <w:rsid w:val="00192A18"/>
    <w:rsid w:val="00192CCD"/>
    <w:rsid w:val="00193305"/>
    <w:rsid w:val="001937B1"/>
    <w:rsid w:val="00194676"/>
    <w:rsid w:val="00194BBF"/>
    <w:rsid w:val="001951E4"/>
    <w:rsid w:val="00195D86"/>
    <w:rsid w:val="00195EE4"/>
    <w:rsid w:val="00197112"/>
    <w:rsid w:val="00197699"/>
    <w:rsid w:val="001A0B28"/>
    <w:rsid w:val="001A1238"/>
    <w:rsid w:val="001A13B5"/>
    <w:rsid w:val="001A146C"/>
    <w:rsid w:val="001A14D0"/>
    <w:rsid w:val="001A1B2C"/>
    <w:rsid w:val="001A2B19"/>
    <w:rsid w:val="001A36E0"/>
    <w:rsid w:val="001A387F"/>
    <w:rsid w:val="001A56FF"/>
    <w:rsid w:val="001A5968"/>
    <w:rsid w:val="001A6854"/>
    <w:rsid w:val="001A6C38"/>
    <w:rsid w:val="001B11FA"/>
    <w:rsid w:val="001B30A3"/>
    <w:rsid w:val="001B3D81"/>
    <w:rsid w:val="001B5448"/>
    <w:rsid w:val="001B6D8B"/>
    <w:rsid w:val="001B7A59"/>
    <w:rsid w:val="001C04A1"/>
    <w:rsid w:val="001C1A47"/>
    <w:rsid w:val="001C226E"/>
    <w:rsid w:val="001C2D1D"/>
    <w:rsid w:val="001C37DF"/>
    <w:rsid w:val="001C3867"/>
    <w:rsid w:val="001C5B5C"/>
    <w:rsid w:val="001C60C0"/>
    <w:rsid w:val="001C610F"/>
    <w:rsid w:val="001C6630"/>
    <w:rsid w:val="001C6E65"/>
    <w:rsid w:val="001C71AD"/>
    <w:rsid w:val="001C7976"/>
    <w:rsid w:val="001C7A18"/>
    <w:rsid w:val="001D0E89"/>
    <w:rsid w:val="001D3571"/>
    <w:rsid w:val="001D3BC9"/>
    <w:rsid w:val="001D7FAE"/>
    <w:rsid w:val="001E0008"/>
    <w:rsid w:val="001E0326"/>
    <w:rsid w:val="001E08FB"/>
    <w:rsid w:val="001E3F78"/>
    <w:rsid w:val="001E4289"/>
    <w:rsid w:val="001E442C"/>
    <w:rsid w:val="001E4430"/>
    <w:rsid w:val="001E51A3"/>
    <w:rsid w:val="001E6726"/>
    <w:rsid w:val="001F0D1D"/>
    <w:rsid w:val="001F2E1D"/>
    <w:rsid w:val="001F3272"/>
    <w:rsid w:val="001F3479"/>
    <w:rsid w:val="001F392B"/>
    <w:rsid w:val="001F6246"/>
    <w:rsid w:val="001F7B39"/>
    <w:rsid w:val="0020018D"/>
    <w:rsid w:val="00200EF1"/>
    <w:rsid w:val="00201330"/>
    <w:rsid w:val="002016FE"/>
    <w:rsid w:val="00201E87"/>
    <w:rsid w:val="002029F9"/>
    <w:rsid w:val="00203C7D"/>
    <w:rsid w:val="00204F28"/>
    <w:rsid w:val="0020626A"/>
    <w:rsid w:val="0020658E"/>
    <w:rsid w:val="00206667"/>
    <w:rsid w:val="00206A87"/>
    <w:rsid w:val="00207A26"/>
    <w:rsid w:val="00207C56"/>
    <w:rsid w:val="00210849"/>
    <w:rsid w:val="00212885"/>
    <w:rsid w:val="00212CA9"/>
    <w:rsid w:val="00213460"/>
    <w:rsid w:val="002149C6"/>
    <w:rsid w:val="00215334"/>
    <w:rsid w:val="0021571D"/>
    <w:rsid w:val="00215ABB"/>
    <w:rsid w:val="00215F76"/>
    <w:rsid w:val="00216C98"/>
    <w:rsid w:val="00217556"/>
    <w:rsid w:val="002179D9"/>
    <w:rsid w:val="00217B4C"/>
    <w:rsid w:val="0022036B"/>
    <w:rsid w:val="002217FE"/>
    <w:rsid w:val="0022287C"/>
    <w:rsid w:val="00223364"/>
    <w:rsid w:val="00224235"/>
    <w:rsid w:val="00226343"/>
    <w:rsid w:val="00230330"/>
    <w:rsid w:val="002308E0"/>
    <w:rsid w:val="00231436"/>
    <w:rsid w:val="00231F57"/>
    <w:rsid w:val="00232FB1"/>
    <w:rsid w:val="00232FE3"/>
    <w:rsid w:val="00233D13"/>
    <w:rsid w:val="0023616C"/>
    <w:rsid w:val="00237036"/>
    <w:rsid w:val="002409C4"/>
    <w:rsid w:val="00243C81"/>
    <w:rsid w:val="00244A9E"/>
    <w:rsid w:val="00245645"/>
    <w:rsid w:val="00245AA6"/>
    <w:rsid w:val="00250E1C"/>
    <w:rsid w:val="00251BED"/>
    <w:rsid w:val="002523AD"/>
    <w:rsid w:val="00253A26"/>
    <w:rsid w:val="00255467"/>
    <w:rsid w:val="00255885"/>
    <w:rsid w:val="00255E29"/>
    <w:rsid w:val="002575B9"/>
    <w:rsid w:val="0026040B"/>
    <w:rsid w:val="00260A34"/>
    <w:rsid w:val="00261DCF"/>
    <w:rsid w:val="0026230C"/>
    <w:rsid w:val="00262507"/>
    <w:rsid w:val="002626A7"/>
    <w:rsid w:val="00263AE8"/>
    <w:rsid w:val="00263B24"/>
    <w:rsid w:val="00263DBA"/>
    <w:rsid w:val="0026484A"/>
    <w:rsid w:val="0026561D"/>
    <w:rsid w:val="00266240"/>
    <w:rsid w:val="002704B7"/>
    <w:rsid w:val="00270737"/>
    <w:rsid w:val="002709C6"/>
    <w:rsid w:val="002710EF"/>
    <w:rsid w:val="002712C9"/>
    <w:rsid w:val="00271DB1"/>
    <w:rsid w:val="00272B58"/>
    <w:rsid w:val="0027325F"/>
    <w:rsid w:val="0027379C"/>
    <w:rsid w:val="00273CA7"/>
    <w:rsid w:val="00276450"/>
    <w:rsid w:val="00276A17"/>
    <w:rsid w:val="00276D82"/>
    <w:rsid w:val="00277D8A"/>
    <w:rsid w:val="00280121"/>
    <w:rsid w:val="00280B79"/>
    <w:rsid w:val="002817A0"/>
    <w:rsid w:val="00281AA7"/>
    <w:rsid w:val="00283751"/>
    <w:rsid w:val="00283968"/>
    <w:rsid w:val="00283DF1"/>
    <w:rsid w:val="00284BF7"/>
    <w:rsid w:val="002857A7"/>
    <w:rsid w:val="002862AF"/>
    <w:rsid w:val="00286790"/>
    <w:rsid w:val="002868C1"/>
    <w:rsid w:val="00290CF9"/>
    <w:rsid w:val="00291D31"/>
    <w:rsid w:val="002920D3"/>
    <w:rsid w:val="00292BE6"/>
    <w:rsid w:val="00292DF8"/>
    <w:rsid w:val="00293E87"/>
    <w:rsid w:val="00294247"/>
    <w:rsid w:val="0029425D"/>
    <w:rsid w:val="002949EE"/>
    <w:rsid w:val="00295D48"/>
    <w:rsid w:val="0029658B"/>
    <w:rsid w:val="002A0E87"/>
    <w:rsid w:val="002A11CF"/>
    <w:rsid w:val="002A13E9"/>
    <w:rsid w:val="002A18EE"/>
    <w:rsid w:val="002A1EA9"/>
    <w:rsid w:val="002A2E7F"/>
    <w:rsid w:val="002A3684"/>
    <w:rsid w:val="002A39AC"/>
    <w:rsid w:val="002A3C0E"/>
    <w:rsid w:val="002A4889"/>
    <w:rsid w:val="002A4987"/>
    <w:rsid w:val="002A6666"/>
    <w:rsid w:val="002A6D4A"/>
    <w:rsid w:val="002A7895"/>
    <w:rsid w:val="002B0DB6"/>
    <w:rsid w:val="002B1132"/>
    <w:rsid w:val="002B12C6"/>
    <w:rsid w:val="002B2178"/>
    <w:rsid w:val="002B23F8"/>
    <w:rsid w:val="002B349B"/>
    <w:rsid w:val="002B7F0D"/>
    <w:rsid w:val="002C01BF"/>
    <w:rsid w:val="002C08D7"/>
    <w:rsid w:val="002C0B4F"/>
    <w:rsid w:val="002C1494"/>
    <w:rsid w:val="002C1D34"/>
    <w:rsid w:val="002C1EDF"/>
    <w:rsid w:val="002C2709"/>
    <w:rsid w:val="002C29B1"/>
    <w:rsid w:val="002C32D6"/>
    <w:rsid w:val="002C38A0"/>
    <w:rsid w:val="002C42DC"/>
    <w:rsid w:val="002C4409"/>
    <w:rsid w:val="002C54E8"/>
    <w:rsid w:val="002C58AA"/>
    <w:rsid w:val="002C6112"/>
    <w:rsid w:val="002C7A1B"/>
    <w:rsid w:val="002C7E14"/>
    <w:rsid w:val="002D2294"/>
    <w:rsid w:val="002D2AFB"/>
    <w:rsid w:val="002D2F33"/>
    <w:rsid w:val="002D33F5"/>
    <w:rsid w:val="002D3689"/>
    <w:rsid w:val="002D37F6"/>
    <w:rsid w:val="002D39E8"/>
    <w:rsid w:val="002D45DE"/>
    <w:rsid w:val="002D4FC0"/>
    <w:rsid w:val="002D5481"/>
    <w:rsid w:val="002D6519"/>
    <w:rsid w:val="002D6676"/>
    <w:rsid w:val="002D7C86"/>
    <w:rsid w:val="002E0740"/>
    <w:rsid w:val="002E18F7"/>
    <w:rsid w:val="002E1F8A"/>
    <w:rsid w:val="002E22AB"/>
    <w:rsid w:val="002E2CFE"/>
    <w:rsid w:val="002E37E4"/>
    <w:rsid w:val="002E41D5"/>
    <w:rsid w:val="002E4DA9"/>
    <w:rsid w:val="002E5EF0"/>
    <w:rsid w:val="002E7987"/>
    <w:rsid w:val="002F0701"/>
    <w:rsid w:val="002F260E"/>
    <w:rsid w:val="002F2ACB"/>
    <w:rsid w:val="002F3237"/>
    <w:rsid w:val="002F3A7D"/>
    <w:rsid w:val="002F402F"/>
    <w:rsid w:val="002F6755"/>
    <w:rsid w:val="002F68DE"/>
    <w:rsid w:val="002F6E05"/>
    <w:rsid w:val="00300C08"/>
    <w:rsid w:val="00302CB3"/>
    <w:rsid w:val="0030307D"/>
    <w:rsid w:val="0030395A"/>
    <w:rsid w:val="00304065"/>
    <w:rsid w:val="00304D6D"/>
    <w:rsid w:val="003055FB"/>
    <w:rsid w:val="003075A9"/>
    <w:rsid w:val="00310E36"/>
    <w:rsid w:val="00312D63"/>
    <w:rsid w:val="0031669F"/>
    <w:rsid w:val="00317167"/>
    <w:rsid w:val="00317CDA"/>
    <w:rsid w:val="003215DB"/>
    <w:rsid w:val="003246D4"/>
    <w:rsid w:val="00325CAB"/>
    <w:rsid w:val="0032685F"/>
    <w:rsid w:val="00330E1D"/>
    <w:rsid w:val="003315A7"/>
    <w:rsid w:val="00331A1C"/>
    <w:rsid w:val="00331E21"/>
    <w:rsid w:val="00332205"/>
    <w:rsid w:val="0033244C"/>
    <w:rsid w:val="00332A1A"/>
    <w:rsid w:val="00334A1F"/>
    <w:rsid w:val="00334F89"/>
    <w:rsid w:val="00335E86"/>
    <w:rsid w:val="00336758"/>
    <w:rsid w:val="00337280"/>
    <w:rsid w:val="0033738E"/>
    <w:rsid w:val="00337430"/>
    <w:rsid w:val="00340517"/>
    <w:rsid w:val="00340F9B"/>
    <w:rsid w:val="0034183A"/>
    <w:rsid w:val="00342A1A"/>
    <w:rsid w:val="0034418A"/>
    <w:rsid w:val="00344972"/>
    <w:rsid w:val="00344DE4"/>
    <w:rsid w:val="00345361"/>
    <w:rsid w:val="003456A6"/>
    <w:rsid w:val="003468A0"/>
    <w:rsid w:val="00346F35"/>
    <w:rsid w:val="00347F28"/>
    <w:rsid w:val="00351B50"/>
    <w:rsid w:val="00353FDC"/>
    <w:rsid w:val="003569EB"/>
    <w:rsid w:val="00357580"/>
    <w:rsid w:val="003601C3"/>
    <w:rsid w:val="0036107C"/>
    <w:rsid w:val="003617C6"/>
    <w:rsid w:val="003637D9"/>
    <w:rsid w:val="00363EE2"/>
    <w:rsid w:val="00365AF9"/>
    <w:rsid w:val="003667A6"/>
    <w:rsid w:val="00367070"/>
    <w:rsid w:val="0036779E"/>
    <w:rsid w:val="003677F7"/>
    <w:rsid w:val="00370585"/>
    <w:rsid w:val="00371451"/>
    <w:rsid w:val="0037168F"/>
    <w:rsid w:val="00371711"/>
    <w:rsid w:val="00371770"/>
    <w:rsid w:val="003718AA"/>
    <w:rsid w:val="00372198"/>
    <w:rsid w:val="003726DD"/>
    <w:rsid w:val="00373775"/>
    <w:rsid w:val="00373DF0"/>
    <w:rsid w:val="00374179"/>
    <w:rsid w:val="00374D04"/>
    <w:rsid w:val="00375513"/>
    <w:rsid w:val="003759EF"/>
    <w:rsid w:val="00375D94"/>
    <w:rsid w:val="003771BE"/>
    <w:rsid w:val="0038004D"/>
    <w:rsid w:val="00380600"/>
    <w:rsid w:val="0038075B"/>
    <w:rsid w:val="00380A16"/>
    <w:rsid w:val="00380D12"/>
    <w:rsid w:val="003815E6"/>
    <w:rsid w:val="0038174C"/>
    <w:rsid w:val="00381AB9"/>
    <w:rsid w:val="003834DA"/>
    <w:rsid w:val="00383A29"/>
    <w:rsid w:val="00385235"/>
    <w:rsid w:val="003857D9"/>
    <w:rsid w:val="00386FEE"/>
    <w:rsid w:val="00387A02"/>
    <w:rsid w:val="00387C77"/>
    <w:rsid w:val="00387D77"/>
    <w:rsid w:val="00387FEC"/>
    <w:rsid w:val="003906D4"/>
    <w:rsid w:val="0039161A"/>
    <w:rsid w:val="003958FA"/>
    <w:rsid w:val="00397255"/>
    <w:rsid w:val="003972E5"/>
    <w:rsid w:val="00397994"/>
    <w:rsid w:val="003A01AF"/>
    <w:rsid w:val="003A074E"/>
    <w:rsid w:val="003A116F"/>
    <w:rsid w:val="003A1A3C"/>
    <w:rsid w:val="003A2244"/>
    <w:rsid w:val="003A255D"/>
    <w:rsid w:val="003A2ACD"/>
    <w:rsid w:val="003A2E04"/>
    <w:rsid w:val="003A3F2B"/>
    <w:rsid w:val="003A4008"/>
    <w:rsid w:val="003A60E2"/>
    <w:rsid w:val="003A6819"/>
    <w:rsid w:val="003A6F1B"/>
    <w:rsid w:val="003A732B"/>
    <w:rsid w:val="003A74D8"/>
    <w:rsid w:val="003B0265"/>
    <w:rsid w:val="003B0C54"/>
    <w:rsid w:val="003B0C6E"/>
    <w:rsid w:val="003B18F5"/>
    <w:rsid w:val="003B237C"/>
    <w:rsid w:val="003B26FD"/>
    <w:rsid w:val="003B3878"/>
    <w:rsid w:val="003B3E98"/>
    <w:rsid w:val="003B4A50"/>
    <w:rsid w:val="003B5B9F"/>
    <w:rsid w:val="003B6301"/>
    <w:rsid w:val="003B646D"/>
    <w:rsid w:val="003B6C51"/>
    <w:rsid w:val="003B7EF6"/>
    <w:rsid w:val="003C00DC"/>
    <w:rsid w:val="003C031A"/>
    <w:rsid w:val="003C07B7"/>
    <w:rsid w:val="003C0B6C"/>
    <w:rsid w:val="003C0C5D"/>
    <w:rsid w:val="003C12D3"/>
    <w:rsid w:val="003C266C"/>
    <w:rsid w:val="003C4E99"/>
    <w:rsid w:val="003C4FCB"/>
    <w:rsid w:val="003C58D3"/>
    <w:rsid w:val="003C6261"/>
    <w:rsid w:val="003C677A"/>
    <w:rsid w:val="003C6F8A"/>
    <w:rsid w:val="003C752D"/>
    <w:rsid w:val="003C7BF7"/>
    <w:rsid w:val="003D027C"/>
    <w:rsid w:val="003D0CA4"/>
    <w:rsid w:val="003D1275"/>
    <w:rsid w:val="003D1656"/>
    <w:rsid w:val="003D205D"/>
    <w:rsid w:val="003D46D1"/>
    <w:rsid w:val="003D4CEA"/>
    <w:rsid w:val="003D5539"/>
    <w:rsid w:val="003D7C9A"/>
    <w:rsid w:val="003E0076"/>
    <w:rsid w:val="003E02B6"/>
    <w:rsid w:val="003E0570"/>
    <w:rsid w:val="003E0D4D"/>
    <w:rsid w:val="003E10D2"/>
    <w:rsid w:val="003E133C"/>
    <w:rsid w:val="003E1C7D"/>
    <w:rsid w:val="003E2B8D"/>
    <w:rsid w:val="003E3B57"/>
    <w:rsid w:val="003E4B64"/>
    <w:rsid w:val="003E4FD2"/>
    <w:rsid w:val="003E590F"/>
    <w:rsid w:val="003E594E"/>
    <w:rsid w:val="003E73C8"/>
    <w:rsid w:val="003E7587"/>
    <w:rsid w:val="003F0A11"/>
    <w:rsid w:val="003F0C19"/>
    <w:rsid w:val="003F1AAC"/>
    <w:rsid w:val="003F1BD9"/>
    <w:rsid w:val="003F2511"/>
    <w:rsid w:val="003F3B2C"/>
    <w:rsid w:val="003F3C27"/>
    <w:rsid w:val="003F5CDD"/>
    <w:rsid w:val="003F790B"/>
    <w:rsid w:val="00400D07"/>
    <w:rsid w:val="004015AE"/>
    <w:rsid w:val="004018C1"/>
    <w:rsid w:val="00402209"/>
    <w:rsid w:val="00402ABC"/>
    <w:rsid w:val="00402D9A"/>
    <w:rsid w:val="0040611E"/>
    <w:rsid w:val="004069DA"/>
    <w:rsid w:val="00407328"/>
    <w:rsid w:val="0040770F"/>
    <w:rsid w:val="00407C21"/>
    <w:rsid w:val="00410E5C"/>
    <w:rsid w:val="00410E8A"/>
    <w:rsid w:val="004125AC"/>
    <w:rsid w:val="00412DCE"/>
    <w:rsid w:val="004130B8"/>
    <w:rsid w:val="00414166"/>
    <w:rsid w:val="00414D46"/>
    <w:rsid w:val="0041539A"/>
    <w:rsid w:val="00417140"/>
    <w:rsid w:val="0041757C"/>
    <w:rsid w:val="004206BD"/>
    <w:rsid w:val="00420F5C"/>
    <w:rsid w:val="004213BA"/>
    <w:rsid w:val="0042235F"/>
    <w:rsid w:val="0042278A"/>
    <w:rsid w:val="00423F57"/>
    <w:rsid w:val="0042497B"/>
    <w:rsid w:val="004262B0"/>
    <w:rsid w:val="004268C0"/>
    <w:rsid w:val="00430199"/>
    <w:rsid w:val="00430405"/>
    <w:rsid w:val="00430B76"/>
    <w:rsid w:val="00431340"/>
    <w:rsid w:val="00431CCC"/>
    <w:rsid w:val="00431D24"/>
    <w:rsid w:val="00432E3E"/>
    <w:rsid w:val="004343EC"/>
    <w:rsid w:val="00434D71"/>
    <w:rsid w:val="00435768"/>
    <w:rsid w:val="00435903"/>
    <w:rsid w:val="00435F4C"/>
    <w:rsid w:val="0043684B"/>
    <w:rsid w:val="00436F86"/>
    <w:rsid w:val="00437266"/>
    <w:rsid w:val="00440822"/>
    <w:rsid w:val="00440924"/>
    <w:rsid w:val="00441731"/>
    <w:rsid w:val="004423A3"/>
    <w:rsid w:val="00443153"/>
    <w:rsid w:val="0044342A"/>
    <w:rsid w:val="00444A40"/>
    <w:rsid w:val="004453DA"/>
    <w:rsid w:val="00445A48"/>
    <w:rsid w:val="00445DF2"/>
    <w:rsid w:val="00447C10"/>
    <w:rsid w:val="0045092C"/>
    <w:rsid w:val="00450DAA"/>
    <w:rsid w:val="004511D5"/>
    <w:rsid w:val="0045126F"/>
    <w:rsid w:val="00451F3C"/>
    <w:rsid w:val="00452D2F"/>
    <w:rsid w:val="00454E2E"/>
    <w:rsid w:val="0045581C"/>
    <w:rsid w:val="0045596F"/>
    <w:rsid w:val="00456928"/>
    <w:rsid w:val="00456AAA"/>
    <w:rsid w:val="004578B9"/>
    <w:rsid w:val="004604EC"/>
    <w:rsid w:val="00461EFB"/>
    <w:rsid w:val="0046297B"/>
    <w:rsid w:val="00463483"/>
    <w:rsid w:val="00463FFD"/>
    <w:rsid w:val="0046412B"/>
    <w:rsid w:val="00465BFB"/>
    <w:rsid w:val="00467A1D"/>
    <w:rsid w:val="0047078B"/>
    <w:rsid w:val="00470DE0"/>
    <w:rsid w:val="00471CAC"/>
    <w:rsid w:val="00472230"/>
    <w:rsid w:val="00472435"/>
    <w:rsid w:val="00472C20"/>
    <w:rsid w:val="00472C95"/>
    <w:rsid w:val="004735BB"/>
    <w:rsid w:val="00473809"/>
    <w:rsid w:val="004744EE"/>
    <w:rsid w:val="004761CC"/>
    <w:rsid w:val="004764E8"/>
    <w:rsid w:val="004767CF"/>
    <w:rsid w:val="00476E77"/>
    <w:rsid w:val="00480680"/>
    <w:rsid w:val="00480E4E"/>
    <w:rsid w:val="0048117A"/>
    <w:rsid w:val="00482033"/>
    <w:rsid w:val="0048285F"/>
    <w:rsid w:val="00482C51"/>
    <w:rsid w:val="0048405E"/>
    <w:rsid w:val="004847BC"/>
    <w:rsid w:val="00485755"/>
    <w:rsid w:val="004862B4"/>
    <w:rsid w:val="00487331"/>
    <w:rsid w:val="0048792F"/>
    <w:rsid w:val="00487F88"/>
    <w:rsid w:val="00490056"/>
    <w:rsid w:val="0049248D"/>
    <w:rsid w:val="004929D1"/>
    <w:rsid w:val="00492EB2"/>
    <w:rsid w:val="004957DB"/>
    <w:rsid w:val="00495887"/>
    <w:rsid w:val="00496959"/>
    <w:rsid w:val="004A186D"/>
    <w:rsid w:val="004A4E82"/>
    <w:rsid w:val="004A596B"/>
    <w:rsid w:val="004A67EA"/>
    <w:rsid w:val="004A71B2"/>
    <w:rsid w:val="004A74E2"/>
    <w:rsid w:val="004B03D3"/>
    <w:rsid w:val="004B1114"/>
    <w:rsid w:val="004B285E"/>
    <w:rsid w:val="004B2944"/>
    <w:rsid w:val="004B364A"/>
    <w:rsid w:val="004B3880"/>
    <w:rsid w:val="004B3AFD"/>
    <w:rsid w:val="004B50B5"/>
    <w:rsid w:val="004B685C"/>
    <w:rsid w:val="004B6E45"/>
    <w:rsid w:val="004B781A"/>
    <w:rsid w:val="004C19A5"/>
    <w:rsid w:val="004C2279"/>
    <w:rsid w:val="004C22DC"/>
    <w:rsid w:val="004C24F4"/>
    <w:rsid w:val="004C2EA8"/>
    <w:rsid w:val="004C31EB"/>
    <w:rsid w:val="004C3468"/>
    <w:rsid w:val="004C42AE"/>
    <w:rsid w:val="004C45D1"/>
    <w:rsid w:val="004C4ED6"/>
    <w:rsid w:val="004C5122"/>
    <w:rsid w:val="004C573D"/>
    <w:rsid w:val="004C6470"/>
    <w:rsid w:val="004C6B7D"/>
    <w:rsid w:val="004C6CFB"/>
    <w:rsid w:val="004C7DDA"/>
    <w:rsid w:val="004D01B3"/>
    <w:rsid w:val="004D0DD5"/>
    <w:rsid w:val="004D1D41"/>
    <w:rsid w:val="004D1E61"/>
    <w:rsid w:val="004D24CC"/>
    <w:rsid w:val="004D25F4"/>
    <w:rsid w:val="004D4CAA"/>
    <w:rsid w:val="004D56D4"/>
    <w:rsid w:val="004D577E"/>
    <w:rsid w:val="004D6A35"/>
    <w:rsid w:val="004D7D18"/>
    <w:rsid w:val="004D7D69"/>
    <w:rsid w:val="004E0B23"/>
    <w:rsid w:val="004E23D8"/>
    <w:rsid w:val="004E37AC"/>
    <w:rsid w:val="004E3A22"/>
    <w:rsid w:val="004E3FD8"/>
    <w:rsid w:val="004E5578"/>
    <w:rsid w:val="004E56EF"/>
    <w:rsid w:val="004E5718"/>
    <w:rsid w:val="004E7B21"/>
    <w:rsid w:val="004E7D94"/>
    <w:rsid w:val="004E7E89"/>
    <w:rsid w:val="004F14C2"/>
    <w:rsid w:val="004F20CA"/>
    <w:rsid w:val="004F3760"/>
    <w:rsid w:val="004F38C4"/>
    <w:rsid w:val="004F4AA1"/>
    <w:rsid w:val="004F65EA"/>
    <w:rsid w:val="004F701A"/>
    <w:rsid w:val="004F76B1"/>
    <w:rsid w:val="005007AB"/>
    <w:rsid w:val="00500A26"/>
    <w:rsid w:val="005014AA"/>
    <w:rsid w:val="0050163F"/>
    <w:rsid w:val="00501E7F"/>
    <w:rsid w:val="00501F30"/>
    <w:rsid w:val="00502A1F"/>
    <w:rsid w:val="00502E58"/>
    <w:rsid w:val="005049D2"/>
    <w:rsid w:val="00506284"/>
    <w:rsid w:val="005074F6"/>
    <w:rsid w:val="00510229"/>
    <w:rsid w:val="005107C1"/>
    <w:rsid w:val="005116F9"/>
    <w:rsid w:val="005117DC"/>
    <w:rsid w:val="00512B76"/>
    <w:rsid w:val="00513A20"/>
    <w:rsid w:val="005147FC"/>
    <w:rsid w:val="00514D42"/>
    <w:rsid w:val="0051519F"/>
    <w:rsid w:val="00517269"/>
    <w:rsid w:val="00517B08"/>
    <w:rsid w:val="00520235"/>
    <w:rsid w:val="00520A53"/>
    <w:rsid w:val="00521056"/>
    <w:rsid w:val="005211E5"/>
    <w:rsid w:val="005230F0"/>
    <w:rsid w:val="00523D48"/>
    <w:rsid w:val="00524167"/>
    <w:rsid w:val="005241FB"/>
    <w:rsid w:val="00524E84"/>
    <w:rsid w:val="0052674F"/>
    <w:rsid w:val="0052685D"/>
    <w:rsid w:val="005273EE"/>
    <w:rsid w:val="00527738"/>
    <w:rsid w:val="00530AAF"/>
    <w:rsid w:val="00531E95"/>
    <w:rsid w:val="00532CE1"/>
    <w:rsid w:val="0053402E"/>
    <w:rsid w:val="00534D7F"/>
    <w:rsid w:val="0053526A"/>
    <w:rsid w:val="00540073"/>
    <w:rsid w:val="0054067C"/>
    <w:rsid w:val="0054117E"/>
    <w:rsid w:val="0054122D"/>
    <w:rsid w:val="00541446"/>
    <w:rsid w:val="00541CE6"/>
    <w:rsid w:val="00541EB4"/>
    <w:rsid w:val="00542185"/>
    <w:rsid w:val="00542D0E"/>
    <w:rsid w:val="00544506"/>
    <w:rsid w:val="00544777"/>
    <w:rsid w:val="00545234"/>
    <w:rsid w:val="005459F9"/>
    <w:rsid w:val="005468D3"/>
    <w:rsid w:val="00551C5D"/>
    <w:rsid w:val="00552BC0"/>
    <w:rsid w:val="0055491A"/>
    <w:rsid w:val="005564DF"/>
    <w:rsid w:val="00557442"/>
    <w:rsid w:val="0055793E"/>
    <w:rsid w:val="0056130B"/>
    <w:rsid w:val="00561650"/>
    <w:rsid w:val="0056331F"/>
    <w:rsid w:val="00564237"/>
    <w:rsid w:val="00564618"/>
    <w:rsid w:val="005652AF"/>
    <w:rsid w:val="00567066"/>
    <w:rsid w:val="00567B9C"/>
    <w:rsid w:val="00570EEC"/>
    <w:rsid w:val="0057227E"/>
    <w:rsid w:val="0057291D"/>
    <w:rsid w:val="00572924"/>
    <w:rsid w:val="00572F9F"/>
    <w:rsid w:val="005732CE"/>
    <w:rsid w:val="005748E3"/>
    <w:rsid w:val="00574E32"/>
    <w:rsid w:val="005818AF"/>
    <w:rsid w:val="0058192E"/>
    <w:rsid w:val="00581FE4"/>
    <w:rsid w:val="00582019"/>
    <w:rsid w:val="0058203A"/>
    <w:rsid w:val="005826CC"/>
    <w:rsid w:val="00582D4B"/>
    <w:rsid w:val="0058450B"/>
    <w:rsid w:val="00584753"/>
    <w:rsid w:val="005848DA"/>
    <w:rsid w:val="00584933"/>
    <w:rsid w:val="005849CA"/>
    <w:rsid w:val="00585815"/>
    <w:rsid w:val="005870B0"/>
    <w:rsid w:val="005879A3"/>
    <w:rsid w:val="005900D6"/>
    <w:rsid w:val="005901CC"/>
    <w:rsid w:val="00590233"/>
    <w:rsid w:val="00592D87"/>
    <w:rsid w:val="00593E68"/>
    <w:rsid w:val="005941B5"/>
    <w:rsid w:val="005947C0"/>
    <w:rsid w:val="00596A37"/>
    <w:rsid w:val="005A1C43"/>
    <w:rsid w:val="005A2574"/>
    <w:rsid w:val="005A2C95"/>
    <w:rsid w:val="005A2E57"/>
    <w:rsid w:val="005A33FE"/>
    <w:rsid w:val="005A43A2"/>
    <w:rsid w:val="005A43BD"/>
    <w:rsid w:val="005A468A"/>
    <w:rsid w:val="005A4BA9"/>
    <w:rsid w:val="005B1551"/>
    <w:rsid w:val="005B310A"/>
    <w:rsid w:val="005B32FE"/>
    <w:rsid w:val="005B3F55"/>
    <w:rsid w:val="005B4419"/>
    <w:rsid w:val="005B6333"/>
    <w:rsid w:val="005B72E3"/>
    <w:rsid w:val="005B78FE"/>
    <w:rsid w:val="005B7920"/>
    <w:rsid w:val="005C0658"/>
    <w:rsid w:val="005C10DC"/>
    <w:rsid w:val="005C125A"/>
    <w:rsid w:val="005C13DA"/>
    <w:rsid w:val="005C2310"/>
    <w:rsid w:val="005C2ED4"/>
    <w:rsid w:val="005C4B7B"/>
    <w:rsid w:val="005C4E74"/>
    <w:rsid w:val="005C4F43"/>
    <w:rsid w:val="005C69C9"/>
    <w:rsid w:val="005C74FF"/>
    <w:rsid w:val="005C7831"/>
    <w:rsid w:val="005D05FF"/>
    <w:rsid w:val="005D0D7D"/>
    <w:rsid w:val="005D1E32"/>
    <w:rsid w:val="005D54DA"/>
    <w:rsid w:val="005D59B9"/>
    <w:rsid w:val="005D65A3"/>
    <w:rsid w:val="005D67C0"/>
    <w:rsid w:val="005D7867"/>
    <w:rsid w:val="005E0A95"/>
    <w:rsid w:val="005E115B"/>
    <w:rsid w:val="005E1AA3"/>
    <w:rsid w:val="005E1C38"/>
    <w:rsid w:val="005E2987"/>
    <w:rsid w:val="005E35FC"/>
    <w:rsid w:val="005E39F9"/>
    <w:rsid w:val="005E4185"/>
    <w:rsid w:val="005E5663"/>
    <w:rsid w:val="005E7141"/>
    <w:rsid w:val="005F0A3B"/>
    <w:rsid w:val="005F132B"/>
    <w:rsid w:val="005F2C9A"/>
    <w:rsid w:val="005F4037"/>
    <w:rsid w:val="005F6553"/>
    <w:rsid w:val="005F678D"/>
    <w:rsid w:val="005F6E2D"/>
    <w:rsid w:val="005F71D2"/>
    <w:rsid w:val="005F7DAE"/>
    <w:rsid w:val="006002CD"/>
    <w:rsid w:val="00600C37"/>
    <w:rsid w:val="00600EE3"/>
    <w:rsid w:val="00601517"/>
    <w:rsid w:val="0060350C"/>
    <w:rsid w:val="0060421F"/>
    <w:rsid w:val="00605592"/>
    <w:rsid w:val="00605DDD"/>
    <w:rsid w:val="00606F34"/>
    <w:rsid w:val="0060701D"/>
    <w:rsid w:val="0060747D"/>
    <w:rsid w:val="00610546"/>
    <w:rsid w:val="00610794"/>
    <w:rsid w:val="00610BB7"/>
    <w:rsid w:val="0061232D"/>
    <w:rsid w:val="00613F52"/>
    <w:rsid w:val="00614B2A"/>
    <w:rsid w:val="00615BF7"/>
    <w:rsid w:val="006174C4"/>
    <w:rsid w:val="00617B12"/>
    <w:rsid w:val="00621979"/>
    <w:rsid w:val="00621A14"/>
    <w:rsid w:val="0062293E"/>
    <w:rsid w:val="00622E7C"/>
    <w:rsid w:val="00623997"/>
    <w:rsid w:val="00623ACC"/>
    <w:rsid w:val="0062478B"/>
    <w:rsid w:val="00624F2E"/>
    <w:rsid w:val="00630CFB"/>
    <w:rsid w:val="00631140"/>
    <w:rsid w:val="006314F7"/>
    <w:rsid w:val="00631A00"/>
    <w:rsid w:val="00631D82"/>
    <w:rsid w:val="00632282"/>
    <w:rsid w:val="006337A6"/>
    <w:rsid w:val="00633A65"/>
    <w:rsid w:val="0063406B"/>
    <w:rsid w:val="00635F64"/>
    <w:rsid w:val="00636DBA"/>
    <w:rsid w:val="00637954"/>
    <w:rsid w:val="00637A1D"/>
    <w:rsid w:val="0064094F"/>
    <w:rsid w:val="006422CF"/>
    <w:rsid w:val="0064373C"/>
    <w:rsid w:val="00644C45"/>
    <w:rsid w:val="00645368"/>
    <w:rsid w:val="00646278"/>
    <w:rsid w:val="00646279"/>
    <w:rsid w:val="00647647"/>
    <w:rsid w:val="00647D18"/>
    <w:rsid w:val="00651787"/>
    <w:rsid w:val="006522B0"/>
    <w:rsid w:val="00652AE8"/>
    <w:rsid w:val="0065328A"/>
    <w:rsid w:val="006532EA"/>
    <w:rsid w:val="00653E87"/>
    <w:rsid w:val="00654818"/>
    <w:rsid w:val="00655519"/>
    <w:rsid w:val="00656275"/>
    <w:rsid w:val="00656467"/>
    <w:rsid w:val="006564E5"/>
    <w:rsid w:val="0065661B"/>
    <w:rsid w:val="0065743B"/>
    <w:rsid w:val="006604ED"/>
    <w:rsid w:val="00660515"/>
    <w:rsid w:val="00660897"/>
    <w:rsid w:val="00660D8A"/>
    <w:rsid w:val="00661010"/>
    <w:rsid w:val="006657F9"/>
    <w:rsid w:val="00665BB2"/>
    <w:rsid w:val="00665D36"/>
    <w:rsid w:val="00666A32"/>
    <w:rsid w:val="0066768C"/>
    <w:rsid w:val="00667C23"/>
    <w:rsid w:val="00670A9B"/>
    <w:rsid w:val="006716DC"/>
    <w:rsid w:val="00671F90"/>
    <w:rsid w:val="006734B6"/>
    <w:rsid w:val="00674840"/>
    <w:rsid w:val="006748F3"/>
    <w:rsid w:val="00674BD5"/>
    <w:rsid w:val="00675918"/>
    <w:rsid w:val="00676374"/>
    <w:rsid w:val="00676537"/>
    <w:rsid w:val="00676BA4"/>
    <w:rsid w:val="00676D92"/>
    <w:rsid w:val="00677A63"/>
    <w:rsid w:val="00680A5C"/>
    <w:rsid w:val="00680AD5"/>
    <w:rsid w:val="00680FA4"/>
    <w:rsid w:val="00682E66"/>
    <w:rsid w:val="00683DDC"/>
    <w:rsid w:val="00684F45"/>
    <w:rsid w:val="00685BE9"/>
    <w:rsid w:val="0068626D"/>
    <w:rsid w:val="00690252"/>
    <w:rsid w:val="00691B46"/>
    <w:rsid w:val="006920E8"/>
    <w:rsid w:val="006925C3"/>
    <w:rsid w:val="006927BC"/>
    <w:rsid w:val="00692B2B"/>
    <w:rsid w:val="00693D2E"/>
    <w:rsid w:val="00693FDF"/>
    <w:rsid w:val="00695639"/>
    <w:rsid w:val="00695846"/>
    <w:rsid w:val="00695857"/>
    <w:rsid w:val="00695AEB"/>
    <w:rsid w:val="00697A82"/>
    <w:rsid w:val="00697F09"/>
    <w:rsid w:val="006A176F"/>
    <w:rsid w:val="006A1940"/>
    <w:rsid w:val="006A19C7"/>
    <w:rsid w:val="006A1C6D"/>
    <w:rsid w:val="006A2BC4"/>
    <w:rsid w:val="006A670C"/>
    <w:rsid w:val="006A671B"/>
    <w:rsid w:val="006B0A52"/>
    <w:rsid w:val="006B16F2"/>
    <w:rsid w:val="006B1F9F"/>
    <w:rsid w:val="006B2053"/>
    <w:rsid w:val="006B3D0C"/>
    <w:rsid w:val="006B4E0F"/>
    <w:rsid w:val="006B5787"/>
    <w:rsid w:val="006B6261"/>
    <w:rsid w:val="006B70AF"/>
    <w:rsid w:val="006B7758"/>
    <w:rsid w:val="006C0904"/>
    <w:rsid w:val="006C0A42"/>
    <w:rsid w:val="006C1D49"/>
    <w:rsid w:val="006C219B"/>
    <w:rsid w:val="006C2C6B"/>
    <w:rsid w:val="006C58A2"/>
    <w:rsid w:val="006C668B"/>
    <w:rsid w:val="006C772B"/>
    <w:rsid w:val="006D1F3F"/>
    <w:rsid w:val="006D2299"/>
    <w:rsid w:val="006D3519"/>
    <w:rsid w:val="006D376B"/>
    <w:rsid w:val="006D45E7"/>
    <w:rsid w:val="006D57D2"/>
    <w:rsid w:val="006D5A0A"/>
    <w:rsid w:val="006D6A90"/>
    <w:rsid w:val="006E1295"/>
    <w:rsid w:val="006E15E5"/>
    <w:rsid w:val="006E199E"/>
    <w:rsid w:val="006E1CD5"/>
    <w:rsid w:val="006E2BA3"/>
    <w:rsid w:val="006E2DA1"/>
    <w:rsid w:val="006E35D4"/>
    <w:rsid w:val="006E3C29"/>
    <w:rsid w:val="006E3F62"/>
    <w:rsid w:val="006E4089"/>
    <w:rsid w:val="006E40F3"/>
    <w:rsid w:val="006E5C78"/>
    <w:rsid w:val="006E60F9"/>
    <w:rsid w:val="006E67CB"/>
    <w:rsid w:val="006E68A9"/>
    <w:rsid w:val="006E6ABA"/>
    <w:rsid w:val="006F05F5"/>
    <w:rsid w:val="006F0D98"/>
    <w:rsid w:val="006F1EEB"/>
    <w:rsid w:val="006F2826"/>
    <w:rsid w:val="006F28D0"/>
    <w:rsid w:val="006F293E"/>
    <w:rsid w:val="006F2943"/>
    <w:rsid w:val="006F2A5C"/>
    <w:rsid w:val="006F2B1A"/>
    <w:rsid w:val="006F2C2D"/>
    <w:rsid w:val="006F3675"/>
    <w:rsid w:val="006F3C9D"/>
    <w:rsid w:val="006F3D7C"/>
    <w:rsid w:val="006F4084"/>
    <w:rsid w:val="006F4E35"/>
    <w:rsid w:val="006F5B70"/>
    <w:rsid w:val="006F64BD"/>
    <w:rsid w:val="006F65B3"/>
    <w:rsid w:val="006F665D"/>
    <w:rsid w:val="0070055C"/>
    <w:rsid w:val="00700976"/>
    <w:rsid w:val="00700DEF"/>
    <w:rsid w:val="0070299C"/>
    <w:rsid w:val="0070519C"/>
    <w:rsid w:val="00705671"/>
    <w:rsid w:val="00705804"/>
    <w:rsid w:val="0070592B"/>
    <w:rsid w:val="00705E2A"/>
    <w:rsid w:val="0070663E"/>
    <w:rsid w:val="007067A3"/>
    <w:rsid w:val="00706844"/>
    <w:rsid w:val="00706C23"/>
    <w:rsid w:val="007107B2"/>
    <w:rsid w:val="007107D6"/>
    <w:rsid w:val="007148DD"/>
    <w:rsid w:val="00715C87"/>
    <w:rsid w:val="0071648E"/>
    <w:rsid w:val="00716800"/>
    <w:rsid w:val="00716D57"/>
    <w:rsid w:val="00720578"/>
    <w:rsid w:val="0072093F"/>
    <w:rsid w:val="00720DD1"/>
    <w:rsid w:val="00720E8E"/>
    <w:rsid w:val="00721137"/>
    <w:rsid w:val="0072447E"/>
    <w:rsid w:val="00724F08"/>
    <w:rsid w:val="00726D8E"/>
    <w:rsid w:val="007272C1"/>
    <w:rsid w:val="007278A0"/>
    <w:rsid w:val="007279A9"/>
    <w:rsid w:val="00727AF5"/>
    <w:rsid w:val="00731484"/>
    <w:rsid w:val="007316BB"/>
    <w:rsid w:val="007316F5"/>
    <w:rsid w:val="00734116"/>
    <w:rsid w:val="007350E6"/>
    <w:rsid w:val="007359B6"/>
    <w:rsid w:val="00736695"/>
    <w:rsid w:val="007371E1"/>
    <w:rsid w:val="00737DA7"/>
    <w:rsid w:val="00740AD1"/>
    <w:rsid w:val="00741B4B"/>
    <w:rsid w:val="00742512"/>
    <w:rsid w:val="0074359B"/>
    <w:rsid w:val="00744971"/>
    <w:rsid w:val="00745967"/>
    <w:rsid w:val="00745EE1"/>
    <w:rsid w:val="007460D2"/>
    <w:rsid w:val="00746885"/>
    <w:rsid w:val="0075167D"/>
    <w:rsid w:val="007522E3"/>
    <w:rsid w:val="00752752"/>
    <w:rsid w:val="00752F0D"/>
    <w:rsid w:val="00753969"/>
    <w:rsid w:val="00755576"/>
    <w:rsid w:val="00756AAC"/>
    <w:rsid w:val="00757389"/>
    <w:rsid w:val="00757DA7"/>
    <w:rsid w:val="00760804"/>
    <w:rsid w:val="00760BFB"/>
    <w:rsid w:val="00760F06"/>
    <w:rsid w:val="00761641"/>
    <w:rsid w:val="00761CC5"/>
    <w:rsid w:val="00761CE3"/>
    <w:rsid w:val="0076260E"/>
    <w:rsid w:val="007629B8"/>
    <w:rsid w:val="00763161"/>
    <w:rsid w:val="00763D8A"/>
    <w:rsid w:val="00765035"/>
    <w:rsid w:val="00765249"/>
    <w:rsid w:val="00765B64"/>
    <w:rsid w:val="007666F5"/>
    <w:rsid w:val="00767FED"/>
    <w:rsid w:val="0077021F"/>
    <w:rsid w:val="00770720"/>
    <w:rsid w:val="0077133C"/>
    <w:rsid w:val="00771B67"/>
    <w:rsid w:val="007724E6"/>
    <w:rsid w:val="00773A76"/>
    <w:rsid w:val="00773BCA"/>
    <w:rsid w:val="007751DA"/>
    <w:rsid w:val="00775B05"/>
    <w:rsid w:val="007761D0"/>
    <w:rsid w:val="0077626F"/>
    <w:rsid w:val="007828E1"/>
    <w:rsid w:val="00782EF9"/>
    <w:rsid w:val="00783351"/>
    <w:rsid w:val="0078355B"/>
    <w:rsid w:val="00783B90"/>
    <w:rsid w:val="00783DB8"/>
    <w:rsid w:val="00784CD9"/>
    <w:rsid w:val="00787B8A"/>
    <w:rsid w:val="00787F8C"/>
    <w:rsid w:val="00792E47"/>
    <w:rsid w:val="00792FD4"/>
    <w:rsid w:val="00793428"/>
    <w:rsid w:val="0079387C"/>
    <w:rsid w:val="00793BC6"/>
    <w:rsid w:val="00793E3A"/>
    <w:rsid w:val="00794163"/>
    <w:rsid w:val="00794C39"/>
    <w:rsid w:val="00795C0C"/>
    <w:rsid w:val="00796199"/>
    <w:rsid w:val="007A09CC"/>
    <w:rsid w:val="007A1469"/>
    <w:rsid w:val="007A1BC6"/>
    <w:rsid w:val="007A319A"/>
    <w:rsid w:val="007A3B78"/>
    <w:rsid w:val="007A4712"/>
    <w:rsid w:val="007A679B"/>
    <w:rsid w:val="007A6BB8"/>
    <w:rsid w:val="007A6BE3"/>
    <w:rsid w:val="007A723A"/>
    <w:rsid w:val="007B0168"/>
    <w:rsid w:val="007B0FCB"/>
    <w:rsid w:val="007B1EDA"/>
    <w:rsid w:val="007B2EF2"/>
    <w:rsid w:val="007B3BC1"/>
    <w:rsid w:val="007B4775"/>
    <w:rsid w:val="007B4A10"/>
    <w:rsid w:val="007B51E1"/>
    <w:rsid w:val="007B6488"/>
    <w:rsid w:val="007C1216"/>
    <w:rsid w:val="007C1A8F"/>
    <w:rsid w:val="007C1C14"/>
    <w:rsid w:val="007C20AF"/>
    <w:rsid w:val="007C24DB"/>
    <w:rsid w:val="007C2992"/>
    <w:rsid w:val="007C2ACB"/>
    <w:rsid w:val="007C3038"/>
    <w:rsid w:val="007C31D0"/>
    <w:rsid w:val="007C3880"/>
    <w:rsid w:val="007C4BB1"/>
    <w:rsid w:val="007C530F"/>
    <w:rsid w:val="007C5555"/>
    <w:rsid w:val="007C6451"/>
    <w:rsid w:val="007C7C9F"/>
    <w:rsid w:val="007D1704"/>
    <w:rsid w:val="007D1764"/>
    <w:rsid w:val="007D1E7C"/>
    <w:rsid w:val="007D3584"/>
    <w:rsid w:val="007D6758"/>
    <w:rsid w:val="007E0300"/>
    <w:rsid w:val="007E0EAC"/>
    <w:rsid w:val="007E3765"/>
    <w:rsid w:val="007E3766"/>
    <w:rsid w:val="007E3E85"/>
    <w:rsid w:val="007E429C"/>
    <w:rsid w:val="007E4E33"/>
    <w:rsid w:val="007E672D"/>
    <w:rsid w:val="007E6957"/>
    <w:rsid w:val="007E6D64"/>
    <w:rsid w:val="007E7237"/>
    <w:rsid w:val="007E7B26"/>
    <w:rsid w:val="007F247E"/>
    <w:rsid w:val="007F2B14"/>
    <w:rsid w:val="007F3E23"/>
    <w:rsid w:val="007F42DB"/>
    <w:rsid w:val="007F50F9"/>
    <w:rsid w:val="007F5262"/>
    <w:rsid w:val="007F549F"/>
    <w:rsid w:val="007F639E"/>
    <w:rsid w:val="007F6442"/>
    <w:rsid w:val="007F7021"/>
    <w:rsid w:val="007F7661"/>
    <w:rsid w:val="0080038A"/>
    <w:rsid w:val="00801226"/>
    <w:rsid w:val="00801C8B"/>
    <w:rsid w:val="008020CE"/>
    <w:rsid w:val="00802218"/>
    <w:rsid w:val="008027A8"/>
    <w:rsid w:val="00803589"/>
    <w:rsid w:val="00804F8E"/>
    <w:rsid w:val="00807ED4"/>
    <w:rsid w:val="00811013"/>
    <w:rsid w:val="00811990"/>
    <w:rsid w:val="00811F58"/>
    <w:rsid w:val="00812369"/>
    <w:rsid w:val="00812E91"/>
    <w:rsid w:val="00813412"/>
    <w:rsid w:val="00813BF2"/>
    <w:rsid w:val="00813EF9"/>
    <w:rsid w:val="00815AF9"/>
    <w:rsid w:val="00820A37"/>
    <w:rsid w:val="00821108"/>
    <w:rsid w:val="008211C9"/>
    <w:rsid w:val="00821DC6"/>
    <w:rsid w:val="008226F4"/>
    <w:rsid w:val="008231C5"/>
    <w:rsid w:val="00823538"/>
    <w:rsid w:val="00823E2F"/>
    <w:rsid w:val="00825131"/>
    <w:rsid w:val="00825AC9"/>
    <w:rsid w:val="00826473"/>
    <w:rsid w:val="00826F80"/>
    <w:rsid w:val="008273C2"/>
    <w:rsid w:val="008273D4"/>
    <w:rsid w:val="00830ED9"/>
    <w:rsid w:val="00831134"/>
    <w:rsid w:val="00831770"/>
    <w:rsid w:val="00832832"/>
    <w:rsid w:val="00832ECC"/>
    <w:rsid w:val="00832F73"/>
    <w:rsid w:val="00832F95"/>
    <w:rsid w:val="00833243"/>
    <w:rsid w:val="00834BE1"/>
    <w:rsid w:val="00834D77"/>
    <w:rsid w:val="00836D67"/>
    <w:rsid w:val="008376E2"/>
    <w:rsid w:val="00837E24"/>
    <w:rsid w:val="00840355"/>
    <w:rsid w:val="008411D9"/>
    <w:rsid w:val="0084165A"/>
    <w:rsid w:val="00842D67"/>
    <w:rsid w:val="00842DD3"/>
    <w:rsid w:val="0084311C"/>
    <w:rsid w:val="008440D1"/>
    <w:rsid w:val="008445F1"/>
    <w:rsid w:val="00844B2B"/>
    <w:rsid w:val="008456CE"/>
    <w:rsid w:val="008464DD"/>
    <w:rsid w:val="008476D9"/>
    <w:rsid w:val="00847AFF"/>
    <w:rsid w:val="00850F64"/>
    <w:rsid w:val="0085156C"/>
    <w:rsid w:val="00851B52"/>
    <w:rsid w:val="008520D2"/>
    <w:rsid w:val="00852660"/>
    <w:rsid w:val="00852B59"/>
    <w:rsid w:val="00852E10"/>
    <w:rsid w:val="0085376A"/>
    <w:rsid w:val="008539A0"/>
    <w:rsid w:val="00853B7C"/>
    <w:rsid w:val="008544F1"/>
    <w:rsid w:val="00856919"/>
    <w:rsid w:val="0085755E"/>
    <w:rsid w:val="00857828"/>
    <w:rsid w:val="008579B4"/>
    <w:rsid w:val="008579C6"/>
    <w:rsid w:val="00860726"/>
    <w:rsid w:val="00860751"/>
    <w:rsid w:val="008607F8"/>
    <w:rsid w:val="00860FB0"/>
    <w:rsid w:val="00860FD6"/>
    <w:rsid w:val="00862F5A"/>
    <w:rsid w:val="00863DE9"/>
    <w:rsid w:val="00864790"/>
    <w:rsid w:val="00864828"/>
    <w:rsid w:val="008657B6"/>
    <w:rsid w:val="00865DB6"/>
    <w:rsid w:val="00866546"/>
    <w:rsid w:val="00866F88"/>
    <w:rsid w:val="008670E3"/>
    <w:rsid w:val="008673E2"/>
    <w:rsid w:val="00867B0D"/>
    <w:rsid w:val="00867D94"/>
    <w:rsid w:val="008710B3"/>
    <w:rsid w:val="008726FD"/>
    <w:rsid w:val="0087308E"/>
    <w:rsid w:val="008743A1"/>
    <w:rsid w:val="00874949"/>
    <w:rsid w:val="00874AEE"/>
    <w:rsid w:val="00875C10"/>
    <w:rsid w:val="0088000B"/>
    <w:rsid w:val="0088063B"/>
    <w:rsid w:val="00881024"/>
    <w:rsid w:val="008812C9"/>
    <w:rsid w:val="00882187"/>
    <w:rsid w:val="00882C01"/>
    <w:rsid w:val="00882C41"/>
    <w:rsid w:val="00883457"/>
    <w:rsid w:val="0088437F"/>
    <w:rsid w:val="00884EC9"/>
    <w:rsid w:val="0088504A"/>
    <w:rsid w:val="008861BB"/>
    <w:rsid w:val="00887002"/>
    <w:rsid w:val="008876AA"/>
    <w:rsid w:val="008903B2"/>
    <w:rsid w:val="00890679"/>
    <w:rsid w:val="00891375"/>
    <w:rsid w:val="00891C9E"/>
    <w:rsid w:val="008922F8"/>
    <w:rsid w:val="00892418"/>
    <w:rsid w:val="008933DB"/>
    <w:rsid w:val="00895454"/>
    <w:rsid w:val="008957A9"/>
    <w:rsid w:val="008960E9"/>
    <w:rsid w:val="008964C4"/>
    <w:rsid w:val="008965E5"/>
    <w:rsid w:val="00896CCC"/>
    <w:rsid w:val="008970B3"/>
    <w:rsid w:val="00897BBC"/>
    <w:rsid w:val="008A089C"/>
    <w:rsid w:val="008A1419"/>
    <w:rsid w:val="008A15F1"/>
    <w:rsid w:val="008A2249"/>
    <w:rsid w:val="008A22F8"/>
    <w:rsid w:val="008A2470"/>
    <w:rsid w:val="008A43AC"/>
    <w:rsid w:val="008A4E8C"/>
    <w:rsid w:val="008A50F6"/>
    <w:rsid w:val="008A5FCA"/>
    <w:rsid w:val="008A646F"/>
    <w:rsid w:val="008A6835"/>
    <w:rsid w:val="008A6DBC"/>
    <w:rsid w:val="008A7C76"/>
    <w:rsid w:val="008B015E"/>
    <w:rsid w:val="008B027E"/>
    <w:rsid w:val="008B13EF"/>
    <w:rsid w:val="008B27F3"/>
    <w:rsid w:val="008B2C7E"/>
    <w:rsid w:val="008B38ED"/>
    <w:rsid w:val="008B48B4"/>
    <w:rsid w:val="008B494A"/>
    <w:rsid w:val="008B4AAB"/>
    <w:rsid w:val="008B54E8"/>
    <w:rsid w:val="008B6E7F"/>
    <w:rsid w:val="008B712F"/>
    <w:rsid w:val="008B75A1"/>
    <w:rsid w:val="008B76AF"/>
    <w:rsid w:val="008C00AD"/>
    <w:rsid w:val="008C015D"/>
    <w:rsid w:val="008C0D14"/>
    <w:rsid w:val="008C2529"/>
    <w:rsid w:val="008C2923"/>
    <w:rsid w:val="008C2DA0"/>
    <w:rsid w:val="008C39C0"/>
    <w:rsid w:val="008C4506"/>
    <w:rsid w:val="008C50EB"/>
    <w:rsid w:val="008C5D3E"/>
    <w:rsid w:val="008C61A8"/>
    <w:rsid w:val="008C62E9"/>
    <w:rsid w:val="008C6375"/>
    <w:rsid w:val="008C697D"/>
    <w:rsid w:val="008D030E"/>
    <w:rsid w:val="008D06C1"/>
    <w:rsid w:val="008D102F"/>
    <w:rsid w:val="008D16D9"/>
    <w:rsid w:val="008D251C"/>
    <w:rsid w:val="008D2EA0"/>
    <w:rsid w:val="008D3833"/>
    <w:rsid w:val="008D5B4B"/>
    <w:rsid w:val="008D5E5F"/>
    <w:rsid w:val="008D5F52"/>
    <w:rsid w:val="008D61E4"/>
    <w:rsid w:val="008D73C8"/>
    <w:rsid w:val="008E0A53"/>
    <w:rsid w:val="008E0E30"/>
    <w:rsid w:val="008E20DA"/>
    <w:rsid w:val="008E226C"/>
    <w:rsid w:val="008E2CC1"/>
    <w:rsid w:val="008E634B"/>
    <w:rsid w:val="008E68B6"/>
    <w:rsid w:val="008E69C0"/>
    <w:rsid w:val="008E6A62"/>
    <w:rsid w:val="008E6E9A"/>
    <w:rsid w:val="008E6FD8"/>
    <w:rsid w:val="008E727C"/>
    <w:rsid w:val="008F01BF"/>
    <w:rsid w:val="008F0771"/>
    <w:rsid w:val="008F0823"/>
    <w:rsid w:val="008F143F"/>
    <w:rsid w:val="008F16E9"/>
    <w:rsid w:val="008F2687"/>
    <w:rsid w:val="008F3B9A"/>
    <w:rsid w:val="008F3E11"/>
    <w:rsid w:val="008F4A35"/>
    <w:rsid w:val="008F5348"/>
    <w:rsid w:val="008F63C0"/>
    <w:rsid w:val="008F667C"/>
    <w:rsid w:val="008F6734"/>
    <w:rsid w:val="008F7C1F"/>
    <w:rsid w:val="00902A84"/>
    <w:rsid w:val="00902E83"/>
    <w:rsid w:val="009035A2"/>
    <w:rsid w:val="00903F14"/>
    <w:rsid w:val="0090456A"/>
    <w:rsid w:val="00905637"/>
    <w:rsid w:val="009062F8"/>
    <w:rsid w:val="00910DFD"/>
    <w:rsid w:val="009111F6"/>
    <w:rsid w:val="009124D8"/>
    <w:rsid w:val="0091351E"/>
    <w:rsid w:val="00913A6B"/>
    <w:rsid w:val="0091415F"/>
    <w:rsid w:val="00915AB2"/>
    <w:rsid w:val="00915F83"/>
    <w:rsid w:val="00916666"/>
    <w:rsid w:val="00920501"/>
    <w:rsid w:val="0092197B"/>
    <w:rsid w:val="00921BBB"/>
    <w:rsid w:val="0092204E"/>
    <w:rsid w:val="00923394"/>
    <w:rsid w:val="0092378C"/>
    <w:rsid w:val="0092396D"/>
    <w:rsid w:val="00923F21"/>
    <w:rsid w:val="00924F82"/>
    <w:rsid w:val="00926504"/>
    <w:rsid w:val="00927DE5"/>
    <w:rsid w:val="00930B27"/>
    <w:rsid w:val="00932203"/>
    <w:rsid w:val="00933570"/>
    <w:rsid w:val="00933765"/>
    <w:rsid w:val="009337AB"/>
    <w:rsid w:val="00933865"/>
    <w:rsid w:val="00933A4E"/>
    <w:rsid w:val="00936084"/>
    <w:rsid w:val="00936849"/>
    <w:rsid w:val="00937097"/>
    <w:rsid w:val="00937C22"/>
    <w:rsid w:val="00937D7C"/>
    <w:rsid w:val="00937EDD"/>
    <w:rsid w:val="009400ED"/>
    <w:rsid w:val="00940A05"/>
    <w:rsid w:val="00941BB5"/>
    <w:rsid w:val="0094239B"/>
    <w:rsid w:val="009442C1"/>
    <w:rsid w:val="009449CC"/>
    <w:rsid w:val="00944B4E"/>
    <w:rsid w:val="009451CE"/>
    <w:rsid w:val="00945585"/>
    <w:rsid w:val="00945705"/>
    <w:rsid w:val="00946941"/>
    <w:rsid w:val="00947B90"/>
    <w:rsid w:val="00950529"/>
    <w:rsid w:val="0095057C"/>
    <w:rsid w:val="00950793"/>
    <w:rsid w:val="009509C5"/>
    <w:rsid w:val="00950F3E"/>
    <w:rsid w:val="00951BE2"/>
    <w:rsid w:val="009564E8"/>
    <w:rsid w:val="009574F6"/>
    <w:rsid w:val="00960868"/>
    <w:rsid w:val="009608DD"/>
    <w:rsid w:val="00960ED0"/>
    <w:rsid w:val="0096107D"/>
    <w:rsid w:val="009645A4"/>
    <w:rsid w:val="00964D86"/>
    <w:rsid w:val="00967F36"/>
    <w:rsid w:val="00967FF0"/>
    <w:rsid w:val="0097030C"/>
    <w:rsid w:val="009714E1"/>
    <w:rsid w:val="00971A17"/>
    <w:rsid w:val="00974054"/>
    <w:rsid w:val="009745CD"/>
    <w:rsid w:val="009747A7"/>
    <w:rsid w:val="00974CA1"/>
    <w:rsid w:val="00975A69"/>
    <w:rsid w:val="0097607A"/>
    <w:rsid w:val="00976A50"/>
    <w:rsid w:val="009807D8"/>
    <w:rsid w:val="009810D0"/>
    <w:rsid w:val="009812B0"/>
    <w:rsid w:val="00983571"/>
    <w:rsid w:val="00983687"/>
    <w:rsid w:val="00984BFD"/>
    <w:rsid w:val="00985B1A"/>
    <w:rsid w:val="00985DCD"/>
    <w:rsid w:val="00986B0F"/>
    <w:rsid w:val="009872A0"/>
    <w:rsid w:val="00987C42"/>
    <w:rsid w:val="00990324"/>
    <w:rsid w:val="00990C88"/>
    <w:rsid w:val="00991AAB"/>
    <w:rsid w:val="00991C25"/>
    <w:rsid w:val="009923CB"/>
    <w:rsid w:val="00993B8A"/>
    <w:rsid w:val="00995160"/>
    <w:rsid w:val="00996231"/>
    <w:rsid w:val="0099641B"/>
    <w:rsid w:val="00997D06"/>
    <w:rsid w:val="009A15AB"/>
    <w:rsid w:val="009A163D"/>
    <w:rsid w:val="009A2254"/>
    <w:rsid w:val="009A291E"/>
    <w:rsid w:val="009A3BC1"/>
    <w:rsid w:val="009A46C7"/>
    <w:rsid w:val="009A4A26"/>
    <w:rsid w:val="009A4E15"/>
    <w:rsid w:val="009A604B"/>
    <w:rsid w:val="009A63D6"/>
    <w:rsid w:val="009A679C"/>
    <w:rsid w:val="009A7A8D"/>
    <w:rsid w:val="009B145C"/>
    <w:rsid w:val="009B15C4"/>
    <w:rsid w:val="009B16D6"/>
    <w:rsid w:val="009B1925"/>
    <w:rsid w:val="009B1A53"/>
    <w:rsid w:val="009B1C18"/>
    <w:rsid w:val="009B1DA8"/>
    <w:rsid w:val="009B2F28"/>
    <w:rsid w:val="009B384C"/>
    <w:rsid w:val="009B3A5B"/>
    <w:rsid w:val="009B7FE7"/>
    <w:rsid w:val="009C0FB8"/>
    <w:rsid w:val="009C20E2"/>
    <w:rsid w:val="009C330A"/>
    <w:rsid w:val="009C3C8E"/>
    <w:rsid w:val="009C4FE7"/>
    <w:rsid w:val="009C6E34"/>
    <w:rsid w:val="009C7D65"/>
    <w:rsid w:val="009D1859"/>
    <w:rsid w:val="009D1C13"/>
    <w:rsid w:val="009D2C8E"/>
    <w:rsid w:val="009D2CBC"/>
    <w:rsid w:val="009D3255"/>
    <w:rsid w:val="009D388D"/>
    <w:rsid w:val="009D398E"/>
    <w:rsid w:val="009D436E"/>
    <w:rsid w:val="009D5478"/>
    <w:rsid w:val="009D62F2"/>
    <w:rsid w:val="009D77C7"/>
    <w:rsid w:val="009D7F7C"/>
    <w:rsid w:val="009E1CE7"/>
    <w:rsid w:val="009E26D4"/>
    <w:rsid w:val="009E2D78"/>
    <w:rsid w:val="009E2E70"/>
    <w:rsid w:val="009E3150"/>
    <w:rsid w:val="009E5916"/>
    <w:rsid w:val="009E5D0E"/>
    <w:rsid w:val="009E5D27"/>
    <w:rsid w:val="009E7A61"/>
    <w:rsid w:val="009F02E6"/>
    <w:rsid w:val="009F03AF"/>
    <w:rsid w:val="009F1FE7"/>
    <w:rsid w:val="009F2527"/>
    <w:rsid w:val="009F3045"/>
    <w:rsid w:val="009F3D3F"/>
    <w:rsid w:val="009F504B"/>
    <w:rsid w:val="009F54C9"/>
    <w:rsid w:val="009F6B40"/>
    <w:rsid w:val="009F6EFB"/>
    <w:rsid w:val="009F76C1"/>
    <w:rsid w:val="009F7EFB"/>
    <w:rsid w:val="00A0310E"/>
    <w:rsid w:val="00A03346"/>
    <w:rsid w:val="00A039AF"/>
    <w:rsid w:val="00A079D1"/>
    <w:rsid w:val="00A117B0"/>
    <w:rsid w:val="00A11BFD"/>
    <w:rsid w:val="00A11DBF"/>
    <w:rsid w:val="00A1381B"/>
    <w:rsid w:val="00A14255"/>
    <w:rsid w:val="00A14D1C"/>
    <w:rsid w:val="00A152DB"/>
    <w:rsid w:val="00A201F9"/>
    <w:rsid w:val="00A21A32"/>
    <w:rsid w:val="00A21D67"/>
    <w:rsid w:val="00A21F38"/>
    <w:rsid w:val="00A22586"/>
    <w:rsid w:val="00A226B2"/>
    <w:rsid w:val="00A24070"/>
    <w:rsid w:val="00A24367"/>
    <w:rsid w:val="00A25BBE"/>
    <w:rsid w:val="00A25E3B"/>
    <w:rsid w:val="00A25E61"/>
    <w:rsid w:val="00A26652"/>
    <w:rsid w:val="00A26A9D"/>
    <w:rsid w:val="00A2797A"/>
    <w:rsid w:val="00A27CEB"/>
    <w:rsid w:val="00A30511"/>
    <w:rsid w:val="00A31186"/>
    <w:rsid w:val="00A33DCF"/>
    <w:rsid w:val="00A34433"/>
    <w:rsid w:val="00A34AEF"/>
    <w:rsid w:val="00A34BE7"/>
    <w:rsid w:val="00A3566E"/>
    <w:rsid w:val="00A3637A"/>
    <w:rsid w:val="00A36737"/>
    <w:rsid w:val="00A36A81"/>
    <w:rsid w:val="00A37A84"/>
    <w:rsid w:val="00A37EAA"/>
    <w:rsid w:val="00A41892"/>
    <w:rsid w:val="00A427F2"/>
    <w:rsid w:val="00A429B4"/>
    <w:rsid w:val="00A42C07"/>
    <w:rsid w:val="00A42D59"/>
    <w:rsid w:val="00A442CF"/>
    <w:rsid w:val="00A455E4"/>
    <w:rsid w:val="00A46B0A"/>
    <w:rsid w:val="00A510E7"/>
    <w:rsid w:val="00A51E5B"/>
    <w:rsid w:val="00A5274F"/>
    <w:rsid w:val="00A52B09"/>
    <w:rsid w:val="00A52C48"/>
    <w:rsid w:val="00A531AF"/>
    <w:rsid w:val="00A541D9"/>
    <w:rsid w:val="00A54262"/>
    <w:rsid w:val="00A548BA"/>
    <w:rsid w:val="00A54C1E"/>
    <w:rsid w:val="00A565D3"/>
    <w:rsid w:val="00A5695F"/>
    <w:rsid w:val="00A57FC6"/>
    <w:rsid w:val="00A60435"/>
    <w:rsid w:val="00A6139C"/>
    <w:rsid w:val="00A617A1"/>
    <w:rsid w:val="00A622AD"/>
    <w:rsid w:val="00A642D8"/>
    <w:rsid w:val="00A6432B"/>
    <w:rsid w:val="00A64D39"/>
    <w:rsid w:val="00A664D6"/>
    <w:rsid w:val="00A70062"/>
    <w:rsid w:val="00A703EF"/>
    <w:rsid w:val="00A707B1"/>
    <w:rsid w:val="00A71AED"/>
    <w:rsid w:val="00A71E86"/>
    <w:rsid w:val="00A720C5"/>
    <w:rsid w:val="00A72684"/>
    <w:rsid w:val="00A73F6F"/>
    <w:rsid w:val="00A75B6A"/>
    <w:rsid w:val="00A75D33"/>
    <w:rsid w:val="00A75D43"/>
    <w:rsid w:val="00A76B19"/>
    <w:rsid w:val="00A76F4F"/>
    <w:rsid w:val="00A76FD5"/>
    <w:rsid w:val="00A777B6"/>
    <w:rsid w:val="00A80A84"/>
    <w:rsid w:val="00A80C63"/>
    <w:rsid w:val="00A8151F"/>
    <w:rsid w:val="00A83CFB"/>
    <w:rsid w:val="00A842AE"/>
    <w:rsid w:val="00A850DF"/>
    <w:rsid w:val="00A85245"/>
    <w:rsid w:val="00A8621C"/>
    <w:rsid w:val="00A865C4"/>
    <w:rsid w:val="00A87D91"/>
    <w:rsid w:val="00A904ED"/>
    <w:rsid w:val="00A90DB3"/>
    <w:rsid w:val="00A911AB"/>
    <w:rsid w:val="00A918C7"/>
    <w:rsid w:val="00A956FC"/>
    <w:rsid w:val="00A95756"/>
    <w:rsid w:val="00A9640D"/>
    <w:rsid w:val="00A96B02"/>
    <w:rsid w:val="00A96E11"/>
    <w:rsid w:val="00A971E7"/>
    <w:rsid w:val="00A972CB"/>
    <w:rsid w:val="00A974A2"/>
    <w:rsid w:val="00A97573"/>
    <w:rsid w:val="00AA0375"/>
    <w:rsid w:val="00AA0432"/>
    <w:rsid w:val="00AA1AEC"/>
    <w:rsid w:val="00AA256D"/>
    <w:rsid w:val="00AA4BA3"/>
    <w:rsid w:val="00AA5F12"/>
    <w:rsid w:val="00AA61DB"/>
    <w:rsid w:val="00AA6BD2"/>
    <w:rsid w:val="00AA6D42"/>
    <w:rsid w:val="00AB0138"/>
    <w:rsid w:val="00AB01AA"/>
    <w:rsid w:val="00AB082E"/>
    <w:rsid w:val="00AB0B28"/>
    <w:rsid w:val="00AB2DC5"/>
    <w:rsid w:val="00AB3358"/>
    <w:rsid w:val="00AB393E"/>
    <w:rsid w:val="00AB51DB"/>
    <w:rsid w:val="00AC1AAF"/>
    <w:rsid w:val="00AC1AD4"/>
    <w:rsid w:val="00AC1B51"/>
    <w:rsid w:val="00AC1D15"/>
    <w:rsid w:val="00AC312B"/>
    <w:rsid w:val="00AC5239"/>
    <w:rsid w:val="00AC5B12"/>
    <w:rsid w:val="00AC638C"/>
    <w:rsid w:val="00AC66AE"/>
    <w:rsid w:val="00AC7C7B"/>
    <w:rsid w:val="00AC7FEC"/>
    <w:rsid w:val="00AD0376"/>
    <w:rsid w:val="00AD0D69"/>
    <w:rsid w:val="00AD202A"/>
    <w:rsid w:val="00AD260E"/>
    <w:rsid w:val="00AD3A99"/>
    <w:rsid w:val="00AD4A7F"/>
    <w:rsid w:val="00AD4DB5"/>
    <w:rsid w:val="00AD562B"/>
    <w:rsid w:val="00AD5C1A"/>
    <w:rsid w:val="00AD6DC0"/>
    <w:rsid w:val="00AD71D7"/>
    <w:rsid w:val="00AE0215"/>
    <w:rsid w:val="00AE04CF"/>
    <w:rsid w:val="00AE06CA"/>
    <w:rsid w:val="00AE082E"/>
    <w:rsid w:val="00AE139A"/>
    <w:rsid w:val="00AE2B5E"/>
    <w:rsid w:val="00AE378B"/>
    <w:rsid w:val="00AE39CA"/>
    <w:rsid w:val="00AE5526"/>
    <w:rsid w:val="00AE558C"/>
    <w:rsid w:val="00AE63E6"/>
    <w:rsid w:val="00AE698F"/>
    <w:rsid w:val="00AE6DF2"/>
    <w:rsid w:val="00AE7C43"/>
    <w:rsid w:val="00AF12AA"/>
    <w:rsid w:val="00AF1A9F"/>
    <w:rsid w:val="00AF2582"/>
    <w:rsid w:val="00AF2E08"/>
    <w:rsid w:val="00AF5982"/>
    <w:rsid w:val="00AF5C10"/>
    <w:rsid w:val="00AF5C39"/>
    <w:rsid w:val="00AF63F3"/>
    <w:rsid w:val="00AF6D03"/>
    <w:rsid w:val="00AF7842"/>
    <w:rsid w:val="00AF7A4B"/>
    <w:rsid w:val="00B00256"/>
    <w:rsid w:val="00B0087F"/>
    <w:rsid w:val="00B00E6D"/>
    <w:rsid w:val="00B0229D"/>
    <w:rsid w:val="00B02840"/>
    <w:rsid w:val="00B0288B"/>
    <w:rsid w:val="00B03694"/>
    <w:rsid w:val="00B038E2"/>
    <w:rsid w:val="00B03C70"/>
    <w:rsid w:val="00B046B5"/>
    <w:rsid w:val="00B057B3"/>
    <w:rsid w:val="00B07E28"/>
    <w:rsid w:val="00B1009D"/>
    <w:rsid w:val="00B110D4"/>
    <w:rsid w:val="00B1133E"/>
    <w:rsid w:val="00B11390"/>
    <w:rsid w:val="00B11A31"/>
    <w:rsid w:val="00B11B21"/>
    <w:rsid w:val="00B122C9"/>
    <w:rsid w:val="00B133A8"/>
    <w:rsid w:val="00B13DE0"/>
    <w:rsid w:val="00B150E0"/>
    <w:rsid w:val="00B161A5"/>
    <w:rsid w:val="00B163C3"/>
    <w:rsid w:val="00B1643C"/>
    <w:rsid w:val="00B164F6"/>
    <w:rsid w:val="00B17624"/>
    <w:rsid w:val="00B20E67"/>
    <w:rsid w:val="00B23857"/>
    <w:rsid w:val="00B23896"/>
    <w:rsid w:val="00B256BD"/>
    <w:rsid w:val="00B25D3C"/>
    <w:rsid w:val="00B261F4"/>
    <w:rsid w:val="00B26CEB"/>
    <w:rsid w:val="00B26E29"/>
    <w:rsid w:val="00B30544"/>
    <w:rsid w:val="00B32D62"/>
    <w:rsid w:val="00B33B23"/>
    <w:rsid w:val="00B35501"/>
    <w:rsid w:val="00B36D76"/>
    <w:rsid w:val="00B37F5B"/>
    <w:rsid w:val="00B413DE"/>
    <w:rsid w:val="00B41518"/>
    <w:rsid w:val="00B4231D"/>
    <w:rsid w:val="00B42BC0"/>
    <w:rsid w:val="00B44687"/>
    <w:rsid w:val="00B4482B"/>
    <w:rsid w:val="00B45C45"/>
    <w:rsid w:val="00B46052"/>
    <w:rsid w:val="00B46061"/>
    <w:rsid w:val="00B46807"/>
    <w:rsid w:val="00B46D3D"/>
    <w:rsid w:val="00B47046"/>
    <w:rsid w:val="00B505EF"/>
    <w:rsid w:val="00B50F80"/>
    <w:rsid w:val="00B516BA"/>
    <w:rsid w:val="00B51920"/>
    <w:rsid w:val="00B54ACB"/>
    <w:rsid w:val="00B54BB9"/>
    <w:rsid w:val="00B556E5"/>
    <w:rsid w:val="00B55CD9"/>
    <w:rsid w:val="00B563A8"/>
    <w:rsid w:val="00B567E6"/>
    <w:rsid w:val="00B6245F"/>
    <w:rsid w:val="00B62B90"/>
    <w:rsid w:val="00B6313E"/>
    <w:rsid w:val="00B63942"/>
    <w:rsid w:val="00B6397B"/>
    <w:rsid w:val="00B6424B"/>
    <w:rsid w:val="00B662FE"/>
    <w:rsid w:val="00B67320"/>
    <w:rsid w:val="00B677E8"/>
    <w:rsid w:val="00B67ABD"/>
    <w:rsid w:val="00B67DC9"/>
    <w:rsid w:val="00B67E25"/>
    <w:rsid w:val="00B67EF8"/>
    <w:rsid w:val="00B701C7"/>
    <w:rsid w:val="00B707AE"/>
    <w:rsid w:val="00B71B45"/>
    <w:rsid w:val="00B71E77"/>
    <w:rsid w:val="00B72120"/>
    <w:rsid w:val="00B72351"/>
    <w:rsid w:val="00B7262A"/>
    <w:rsid w:val="00B72CC4"/>
    <w:rsid w:val="00B731A6"/>
    <w:rsid w:val="00B7478F"/>
    <w:rsid w:val="00B749DE"/>
    <w:rsid w:val="00B758B9"/>
    <w:rsid w:val="00B77B3C"/>
    <w:rsid w:val="00B80680"/>
    <w:rsid w:val="00B80A21"/>
    <w:rsid w:val="00B80A39"/>
    <w:rsid w:val="00B82AA4"/>
    <w:rsid w:val="00B82C10"/>
    <w:rsid w:val="00B82D45"/>
    <w:rsid w:val="00B83076"/>
    <w:rsid w:val="00B83382"/>
    <w:rsid w:val="00B85060"/>
    <w:rsid w:val="00B85941"/>
    <w:rsid w:val="00B85CB7"/>
    <w:rsid w:val="00B86648"/>
    <w:rsid w:val="00B8715E"/>
    <w:rsid w:val="00B87CE2"/>
    <w:rsid w:val="00B944CF"/>
    <w:rsid w:val="00B957BA"/>
    <w:rsid w:val="00B962E4"/>
    <w:rsid w:val="00B967DF"/>
    <w:rsid w:val="00BA001A"/>
    <w:rsid w:val="00BA0033"/>
    <w:rsid w:val="00BA05AD"/>
    <w:rsid w:val="00BA0720"/>
    <w:rsid w:val="00BA09B3"/>
    <w:rsid w:val="00BA0E97"/>
    <w:rsid w:val="00BA12CA"/>
    <w:rsid w:val="00BA1FB2"/>
    <w:rsid w:val="00BA22C2"/>
    <w:rsid w:val="00BA24E8"/>
    <w:rsid w:val="00BA267E"/>
    <w:rsid w:val="00BA3561"/>
    <w:rsid w:val="00BA46D6"/>
    <w:rsid w:val="00BA4E1F"/>
    <w:rsid w:val="00BA5695"/>
    <w:rsid w:val="00BA65FD"/>
    <w:rsid w:val="00BB3D05"/>
    <w:rsid w:val="00BB4044"/>
    <w:rsid w:val="00BB4E4F"/>
    <w:rsid w:val="00BB64BE"/>
    <w:rsid w:val="00BB6924"/>
    <w:rsid w:val="00BB6D6F"/>
    <w:rsid w:val="00BB71B7"/>
    <w:rsid w:val="00BB7FC5"/>
    <w:rsid w:val="00BC05AB"/>
    <w:rsid w:val="00BC1699"/>
    <w:rsid w:val="00BC191E"/>
    <w:rsid w:val="00BC1BFC"/>
    <w:rsid w:val="00BC21B8"/>
    <w:rsid w:val="00BC236E"/>
    <w:rsid w:val="00BC5FB5"/>
    <w:rsid w:val="00BC616B"/>
    <w:rsid w:val="00BC655C"/>
    <w:rsid w:val="00BC7792"/>
    <w:rsid w:val="00BD0E5F"/>
    <w:rsid w:val="00BD203F"/>
    <w:rsid w:val="00BD2DF5"/>
    <w:rsid w:val="00BD2EBA"/>
    <w:rsid w:val="00BD3D17"/>
    <w:rsid w:val="00BD41C5"/>
    <w:rsid w:val="00BD4675"/>
    <w:rsid w:val="00BD51FD"/>
    <w:rsid w:val="00BD53F7"/>
    <w:rsid w:val="00BD608D"/>
    <w:rsid w:val="00BE1D86"/>
    <w:rsid w:val="00BE2775"/>
    <w:rsid w:val="00BE292F"/>
    <w:rsid w:val="00BE2AB3"/>
    <w:rsid w:val="00BE3EB9"/>
    <w:rsid w:val="00BE48FB"/>
    <w:rsid w:val="00BE4B70"/>
    <w:rsid w:val="00BE580E"/>
    <w:rsid w:val="00BE6BB0"/>
    <w:rsid w:val="00BE6FDA"/>
    <w:rsid w:val="00BE723E"/>
    <w:rsid w:val="00BF09A6"/>
    <w:rsid w:val="00BF0F1E"/>
    <w:rsid w:val="00BF33A3"/>
    <w:rsid w:val="00BF52A0"/>
    <w:rsid w:val="00BF572A"/>
    <w:rsid w:val="00BF57E6"/>
    <w:rsid w:val="00BF664A"/>
    <w:rsid w:val="00C00704"/>
    <w:rsid w:val="00C02047"/>
    <w:rsid w:val="00C023C1"/>
    <w:rsid w:val="00C042CD"/>
    <w:rsid w:val="00C05964"/>
    <w:rsid w:val="00C0753B"/>
    <w:rsid w:val="00C07610"/>
    <w:rsid w:val="00C100EF"/>
    <w:rsid w:val="00C10682"/>
    <w:rsid w:val="00C10B8C"/>
    <w:rsid w:val="00C10D97"/>
    <w:rsid w:val="00C11D5B"/>
    <w:rsid w:val="00C11ED4"/>
    <w:rsid w:val="00C122E4"/>
    <w:rsid w:val="00C13BBE"/>
    <w:rsid w:val="00C14741"/>
    <w:rsid w:val="00C151D4"/>
    <w:rsid w:val="00C15FC4"/>
    <w:rsid w:val="00C16165"/>
    <w:rsid w:val="00C1639A"/>
    <w:rsid w:val="00C16604"/>
    <w:rsid w:val="00C168EF"/>
    <w:rsid w:val="00C178F6"/>
    <w:rsid w:val="00C17A52"/>
    <w:rsid w:val="00C23478"/>
    <w:rsid w:val="00C24766"/>
    <w:rsid w:val="00C24970"/>
    <w:rsid w:val="00C25124"/>
    <w:rsid w:val="00C25E50"/>
    <w:rsid w:val="00C26288"/>
    <w:rsid w:val="00C26A4F"/>
    <w:rsid w:val="00C26EBF"/>
    <w:rsid w:val="00C27671"/>
    <w:rsid w:val="00C27E9F"/>
    <w:rsid w:val="00C32B6F"/>
    <w:rsid w:val="00C32F40"/>
    <w:rsid w:val="00C33EA4"/>
    <w:rsid w:val="00C35CFF"/>
    <w:rsid w:val="00C37219"/>
    <w:rsid w:val="00C37413"/>
    <w:rsid w:val="00C4087C"/>
    <w:rsid w:val="00C40D11"/>
    <w:rsid w:val="00C42955"/>
    <w:rsid w:val="00C44099"/>
    <w:rsid w:val="00C44A55"/>
    <w:rsid w:val="00C44B75"/>
    <w:rsid w:val="00C44DE2"/>
    <w:rsid w:val="00C45A00"/>
    <w:rsid w:val="00C46648"/>
    <w:rsid w:val="00C50723"/>
    <w:rsid w:val="00C5082C"/>
    <w:rsid w:val="00C50851"/>
    <w:rsid w:val="00C5143B"/>
    <w:rsid w:val="00C51D7C"/>
    <w:rsid w:val="00C51FED"/>
    <w:rsid w:val="00C52747"/>
    <w:rsid w:val="00C5274F"/>
    <w:rsid w:val="00C544F9"/>
    <w:rsid w:val="00C54E46"/>
    <w:rsid w:val="00C5656B"/>
    <w:rsid w:val="00C57B4E"/>
    <w:rsid w:val="00C60820"/>
    <w:rsid w:val="00C61064"/>
    <w:rsid w:val="00C610B6"/>
    <w:rsid w:val="00C617DD"/>
    <w:rsid w:val="00C634D9"/>
    <w:rsid w:val="00C63D06"/>
    <w:rsid w:val="00C64B91"/>
    <w:rsid w:val="00C64EAF"/>
    <w:rsid w:val="00C65024"/>
    <w:rsid w:val="00C6605D"/>
    <w:rsid w:val="00C66897"/>
    <w:rsid w:val="00C66922"/>
    <w:rsid w:val="00C66B97"/>
    <w:rsid w:val="00C66D73"/>
    <w:rsid w:val="00C66D9B"/>
    <w:rsid w:val="00C66EBB"/>
    <w:rsid w:val="00C66F64"/>
    <w:rsid w:val="00C672DB"/>
    <w:rsid w:val="00C67843"/>
    <w:rsid w:val="00C67D0C"/>
    <w:rsid w:val="00C702D2"/>
    <w:rsid w:val="00C703A2"/>
    <w:rsid w:val="00C7185F"/>
    <w:rsid w:val="00C7228D"/>
    <w:rsid w:val="00C723BB"/>
    <w:rsid w:val="00C73230"/>
    <w:rsid w:val="00C74E84"/>
    <w:rsid w:val="00C758DF"/>
    <w:rsid w:val="00C75CD7"/>
    <w:rsid w:val="00C762B1"/>
    <w:rsid w:val="00C8280E"/>
    <w:rsid w:val="00C82A2B"/>
    <w:rsid w:val="00C8340B"/>
    <w:rsid w:val="00C83866"/>
    <w:rsid w:val="00C84696"/>
    <w:rsid w:val="00C85000"/>
    <w:rsid w:val="00C85128"/>
    <w:rsid w:val="00C859C7"/>
    <w:rsid w:val="00C8769E"/>
    <w:rsid w:val="00C90D11"/>
    <w:rsid w:val="00C90F5D"/>
    <w:rsid w:val="00C913BA"/>
    <w:rsid w:val="00C91AA5"/>
    <w:rsid w:val="00C92393"/>
    <w:rsid w:val="00C92FE9"/>
    <w:rsid w:val="00C94623"/>
    <w:rsid w:val="00C947F6"/>
    <w:rsid w:val="00C94CE3"/>
    <w:rsid w:val="00C94E98"/>
    <w:rsid w:val="00C9550A"/>
    <w:rsid w:val="00C95538"/>
    <w:rsid w:val="00C957E1"/>
    <w:rsid w:val="00C966E8"/>
    <w:rsid w:val="00C97211"/>
    <w:rsid w:val="00C976EF"/>
    <w:rsid w:val="00CA349D"/>
    <w:rsid w:val="00CA396B"/>
    <w:rsid w:val="00CA422A"/>
    <w:rsid w:val="00CA4C08"/>
    <w:rsid w:val="00CA50E6"/>
    <w:rsid w:val="00CA5EFF"/>
    <w:rsid w:val="00CA683E"/>
    <w:rsid w:val="00CA72C0"/>
    <w:rsid w:val="00CA775E"/>
    <w:rsid w:val="00CA7E0B"/>
    <w:rsid w:val="00CB055C"/>
    <w:rsid w:val="00CB44A3"/>
    <w:rsid w:val="00CB5404"/>
    <w:rsid w:val="00CB60CB"/>
    <w:rsid w:val="00CB66B4"/>
    <w:rsid w:val="00CB775B"/>
    <w:rsid w:val="00CC0B69"/>
    <w:rsid w:val="00CC0ECF"/>
    <w:rsid w:val="00CC1EAE"/>
    <w:rsid w:val="00CC2AA2"/>
    <w:rsid w:val="00CC3EDF"/>
    <w:rsid w:val="00CC483E"/>
    <w:rsid w:val="00CC5213"/>
    <w:rsid w:val="00CC622B"/>
    <w:rsid w:val="00CC725F"/>
    <w:rsid w:val="00CC7F6F"/>
    <w:rsid w:val="00CD0F11"/>
    <w:rsid w:val="00CD2028"/>
    <w:rsid w:val="00CD21FB"/>
    <w:rsid w:val="00CD39AC"/>
    <w:rsid w:val="00CD3D34"/>
    <w:rsid w:val="00CD4428"/>
    <w:rsid w:val="00CD4F69"/>
    <w:rsid w:val="00CD6C85"/>
    <w:rsid w:val="00CD6D87"/>
    <w:rsid w:val="00CD7482"/>
    <w:rsid w:val="00CE098C"/>
    <w:rsid w:val="00CE1D7A"/>
    <w:rsid w:val="00CE2468"/>
    <w:rsid w:val="00CE266B"/>
    <w:rsid w:val="00CE4725"/>
    <w:rsid w:val="00CE4E42"/>
    <w:rsid w:val="00CE5A6D"/>
    <w:rsid w:val="00CE7463"/>
    <w:rsid w:val="00CF1313"/>
    <w:rsid w:val="00CF26FC"/>
    <w:rsid w:val="00CF3039"/>
    <w:rsid w:val="00CF3074"/>
    <w:rsid w:val="00CF3AB1"/>
    <w:rsid w:val="00CF3D14"/>
    <w:rsid w:val="00CF4979"/>
    <w:rsid w:val="00CF49DA"/>
    <w:rsid w:val="00CF4C4F"/>
    <w:rsid w:val="00CF4D88"/>
    <w:rsid w:val="00CF52E1"/>
    <w:rsid w:val="00CF5511"/>
    <w:rsid w:val="00CF58FE"/>
    <w:rsid w:val="00CF5EC4"/>
    <w:rsid w:val="00CF69C4"/>
    <w:rsid w:val="00CF74A1"/>
    <w:rsid w:val="00CF7729"/>
    <w:rsid w:val="00D0059B"/>
    <w:rsid w:val="00D00909"/>
    <w:rsid w:val="00D015BD"/>
    <w:rsid w:val="00D019BA"/>
    <w:rsid w:val="00D02521"/>
    <w:rsid w:val="00D025E2"/>
    <w:rsid w:val="00D027DE"/>
    <w:rsid w:val="00D03466"/>
    <w:rsid w:val="00D04307"/>
    <w:rsid w:val="00D06911"/>
    <w:rsid w:val="00D06991"/>
    <w:rsid w:val="00D07035"/>
    <w:rsid w:val="00D112CF"/>
    <w:rsid w:val="00D12047"/>
    <w:rsid w:val="00D1335E"/>
    <w:rsid w:val="00D136DC"/>
    <w:rsid w:val="00D15010"/>
    <w:rsid w:val="00D1517E"/>
    <w:rsid w:val="00D16459"/>
    <w:rsid w:val="00D1718B"/>
    <w:rsid w:val="00D17CCB"/>
    <w:rsid w:val="00D17DF1"/>
    <w:rsid w:val="00D20086"/>
    <w:rsid w:val="00D20154"/>
    <w:rsid w:val="00D20983"/>
    <w:rsid w:val="00D2101C"/>
    <w:rsid w:val="00D2113D"/>
    <w:rsid w:val="00D21E2F"/>
    <w:rsid w:val="00D22430"/>
    <w:rsid w:val="00D22923"/>
    <w:rsid w:val="00D22B0B"/>
    <w:rsid w:val="00D2506E"/>
    <w:rsid w:val="00D3095F"/>
    <w:rsid w:val="00D30A6D"/>
    <w:rsid w:val="00D32DDE"/>
    <w:rsid w:val="00D3315B"/>
    <w:rsid w:val="00D34146"/>
    <w:rsid w:val="00D342CC"/>
    <w:rsid w:val="00D358C3"/>
    <w:rsid w:val="00D35E19"/>
    <w:rsid w:val="00D36C2A"/>
    <w:rsid w:val="00D37390"/>
    <w:rsid w:val="00D37FBA"/>
    <w:rsid w:val="00D41BFB"/>
    <w:rsid w:val="00D4242B"/>
    <w:rsid w:val="00D4334B"/>
    <w:rsid w:val="00D43627"/>
    <w:rsid w:val="00D437B6"/>
    <w:rsid w:val="00D44767"/>
    <w:rsid w:val="00D44BB0"/>
    <w:rsid w:val="00D44E15"/>
    <w:rsid w:val="00D44E44"/>
    <w:rsid w:val="00D4518C"/>
    <w:rsid w:val="00D46AB2"/>
    <w:rsid w:val="00D475F0"/>
    <w:rsid w:val="00D47E04"/>
    <w:rsid w:val="00D508C3"/>
    <w:rsid w:val="00D509D9"/>
    <w:rsid w:val="00D509E4"/>
    <w:rsid w:val="00D50CCA"/>
    <w:rsid w:val="00D5181A"/>
    <w:rsid w:val="00D538B8"/>
    <w:rsid w:val="00D53F3B"/>
    <w:rsid w:val="00D5482A"/>
    <w:rsid w:val="00D5540B"/>
    <w:rsid w:val="00D56583"/>
    <w:rsid w:val="00D56F7D"/>
    <w:rsid w:val="00D57006"/>
    <w:rsid w:val="00D57BB6"/>
    <w:rsid w:val="00D57DA4"/>
    <w:rsid w:val="00D57E37"/>
    <w:rsid w:val="00D60040"/>
    <w:rsid w:val="00D60C0F"/>
    <w:rsid w:val="00D614A6"/>
    <w:rsid w:val="00D6156D"/>
    <w:rsid w:val="00D61C05"/>
    <w:rsid w:val="00D64481"/>
    <w:rsid w:val="00D6484A"/>
    <w:rsid w:val="00D64AD8"/>
    <w:rsid w:val="00D669E2"/>
    <w:rsid w:val="00D67186"/>
    <w:rsid w:val="00D67672"/>
    <w:rsid w:val="00D67E63"/>
    <w:rsid w:val="00D70B50"/>
    <w:rsid w:val="00D70CD1"/>
    <w:rsid w:val="00D71412"/>
    <w:rsid w:val="00D71648"/>
    <w:rsid w:val="00D71C42"/>
    <w:rsid w:val="00D73098"/>
    <w:rsid w:val="00D73249"/>
    <w:rsid w:val="00D73834"/>
    <w:rsid w:val="00D7467A"/>
    <w:rsid w:val="00D749C3"/>
    <w:rsid w:val="00D74C61"/>
    <w:rsid w:val="00D75CCD"/>
    <w:rsid w:val="00D76CC8"/>
    <w:rsid w:val="00D7726F"/>
    <w:rsid w:val="00D77B6E"/>
    <w:rsid w:val="00D77CF7"/>
    <w:rsid w:val="00D80285"/>
    <w:rsid w:val="00D814DA"/>
    <w:rsid w:val="00D83235"/>
    <w:rsid w:val="00D85FC8"/>
    <w:rsid w:val="00D8671F"/>
    <w:rsid w:val="00D870D0"/>
    <w:rsid w:val="00D90404"/>
    <w:rsid w:val="00D909BE"/>
    <w:rsid w:val="00D912F7"/>
    <w:rsid w:val="00D917B7"/>
    <w:rsid w:val="00D939E6"/>
    <w:rsid w:val="00D940DB"/>
    <w:rsid w:val="00D94DAF"/>
    <w:rsid w:val="00D95834"/>
    <w:rsid w:val="00D95B5B"/>
    <w:rsid w:val="00D96257"/>
    <w:rsid w:val="00D96335"/>
    <w:rsid w:val="00D97303"/>
    <w:rsid w:val="00D97C9D"/>
    <w:rsid w:val="00DA03F1"/>
    <w:rsid w:val="00DA1EBC"/>
    <w:rsid w:val="00DA322A"/>
    <w:rsid w:val="00DA33FF"/>
    <w:rsid w:val="00DA4D9B"/>
    <w:rsid w:val="00DA7910"/>
    <w:rsid w:val="00DB1C48"/>
    <w:rsid w:val="00DB2109"/>
    <w:rsid w:val="00DB2483"/>
    <w:rsid w:val="00DB2663"/>
    <w:rsid w:val="00DB28C9"/>
    <w:rsid w:val="00DB3636"/>
    <w:rsid w:val="00DB365F"/>
    <w:rsid w:val="00DB4004"/>
    <w:rsid w:val="00DB4DBA"/>
    <w:rsid w:val="00DB51A8"/>
    <w:rsid w:val="00DB5711"/>
    <w:rsid w:val="00DB62A9"/>
    <w:rsid w:val="00DB6815"/>
    <w:rsid w:val="00DB76AB"/>
    <w:rsid w:val="00DC029A"/>
    <w:rsid w:val="00DC2873"/>
    <w:rsid w:val="00DC30DC"/>
    <w:rsid w:val="00DC363E"/>
    <w:rsid w:val="00DC3B75"/>
    <w:rsid w:val="00DC4B99"/>
    <w:rsid w:val="00DC5D6A"/>
    <w:rsid w:val="00DC5D86"/>
    <w:rsid w:val="00DC7D1A"/>
    <w:rsid w:val="00DD075B"/>
    <w:rsid w:val="00DD2817"/>
    <w:rsid w:val="00DD2B0F"/>
    <w:rsid w:val="00DD439A"/>
    <w:rsid w:val="00DD4E9C"/>
    <w:rsid w:val="00DD5FDB"/>
    <w:rsid w:val="00DD60B6"/>
    <w:rsid w:val="00DD63BE"/>
    <w:rsid w:val="00DD69DF"/>
    <w:rsid w:val="00DD6DA0"/>
    <w:rsid w:val="00DE1A9C"/>
    <w:rsid w:val="00DE2DC1"/>
    <w:rsid w:val="00DE38CB"/>
    <w:rsid w:val="00DE44D3"/>
    <w:rsid w:val="00DE4B38"/>
    <w:rsid w:val="00DE6B2F"/>
    <w:rsid w:val="00DE6E89"/>
    <w:rsid w:val="00DE7D68"/>
    <w:rsid w:val="00DF0A51"/>
    <w:rsid w:val="00DF0BF9"/>
    <w:rsid w:val="00DF1A8A"/>
    <w:rsid w:val="00DF2464"/>
    <w:rsid w:val="00DF2710"/>
    <w:rsid w:val="00DF3143"/>
    <w:rsid w:val="00DF38D7"/>
    <w:rsid w:val="00DF40A0"/>
    <w:rsid w:val="00DF476A"/>
    <w:rsid w:val="00DF55BF"/>
    <w:rsid w:val="00DF56ED"/>
    <w:rsid w:val="00DF585C"/>
    <w:rsid w:val="00E00CD2"/>
    <w:rsid w:val="00E00D62"/>
    <w:rsid w:val="00E01662"/>
    <w:rsid w:val="00E02A0E"/>
    <w:rsid w:val="00E03F3F"/>
    <w:rsid w:val="00E04A0E"/>
    <w:rsid w:val="00E04FC5"/>
    <w:rsid w:val="00E053C1"/>
    <w:rsid w:val="00E059C7"/>
    <w:rsid w:val="00E05E35"/>
    <w:rsid w:val="00E073A7"/>
    <w:rsid w:val="00E07AC0"/>
    <w:rsid w:val="00E10B1C"/>
    <w:rsid w:val="00E11BD3"/>
    <w:rsid w:val="00E12345"/>
    <w:rsid w:val="00E128F5"/>
    <w:rsid w:val="00E132C4"/>
    <w:rsid w:val="00E14256"/>
    <w:rsid w:val="00E145FC"/>
    <w:rsid w:val="00E14683"/>
    <w:rsid w:val="00E149CA"/>
    <w:rsid w:val="00E16146"/>
    <w:rsid w:val="00E163A9"/>
    <w:rsid w:val="00E16AEA"/>
    <w:rsid w:val="00E16C19"/>
    <w:rsid w:val="00E1754B"/>
    <w:rsid w:val="00E2047A"/>
    <w:rsid w:val="00E20BEC"/>
    <w:rsid w:val="00E20DC9"/>
    <w:rsid w:val="00E20FA3"/>
    <w:rsid w:val="00E216FD"/>
    <w:rsid w:val="00E21A5D"/>
    <w:rsid w:val="00E22647"/>
    <w:rsid w:val="00E22CD5"/>
    <w:rsid w:val="00E2387B"/>
    <w:rsid w:val="00E23F3E"/>
    <w:rsid w:val="00E23F4A"/>
    <w:rsid w:val="00E2449C"/>
    <w:rsid w:val="00E246FB"/>
    <w:rsid w:val="00E3138A"/>
    <w:rsid w:val="00E31556"/>
    <w:rsid w:val="00E31DC5"/>
    <w:rsid w:val="00E33B5B"/>
    <w:rsid w:val="00E3559B"/>
    <w:rsid w:val="00E41335"/>
    <w:rsid w:val="00E41F60"/>
    <w:rsid w:val="00E421D6"/>
    <w:rsid w:val="00E43429"/>
    <w:rsid w:val="00E43E85"/>
    <w:rsid w:val="00E44BA1"/>
    <w:rsid w:val="00E45336"/>
    <w:rsid w:val="00E45596"/>
    <w:rsid w:val="00E45B07"/>
    <w:rsid w:val="00E47C46"/>
    <w:rsid w:val="00E51172"/>
    <w:rsid w:val="00E511B2"/>
    <w:rsid w:val="00E51A7C"/>
    <w:rsid w:val="00E521BC"/>
    <w:rsid w:val="00E52982"/>
    <w:rsid w:val="00E539E1"/>
    <w:rsid w:val="00E54979"/>
    <w:rsid w:val="00E5520A"/>
    <w:rsid w:val="00E55DE2"/>
    <w:rsid w:val="00E61662"/>
    <w:rsid w:val="00E6283F"/>
    <w:rsid w:val="00E62BAB"/>
    <w:rsid w:val="00E6378C"/>
    <w:rsid w:val="00E639AD"/>
    <w:rsid w:val="00E66A8F"/>
    <w:rsid w:val="00E673DF"/>
    <w:rsid w:val="00E71428"/>
    <w:rsid w:val="00E71EC7"/>
    <w:rsid w:val="00E72ED2"/>
    <w:rsid w:val="00E72F4D"/>
    <w:rsid w:val="00E745DC"/>
    <w:rsid w:val="00E74B8D"/>
    <w:rsid w:val="00E7549F"/>
    <w:rsid w:val="00E75895"/>
    <w:rsid w:val="00E764E9"/>
    <w:rsid w:val="00E76BA9"/>
    <w:rsid w:val="00E80B67"/>
    <w:rsid w:val="00E81713"/>
    <w:rsid w:val="00E82F61"/>
    <w:rsid w:val="00E83177"/>
    <w:rsid w:val="00E83419"/>
    <w:rsid w:val="00E83772"/>
    <w:rsid w:val="00E841AA"/>
    <w:rsid w:val="00E84532"/>
    <w:rsid w:val="00E8470C"/>
    <w:rsid w:val="00E84D04"/>
    <w:rsid w:val="00E85EAA"/>
    <w:rsid w:val="00E87383"/>
    <w:rsid w:val="00E875BE"/>
    <w:rsid w:val="00E92A78"/>
    <w:rsid w:val="00E930EB"/>
    <w:rsid w:val="00E95272"/>
    <w:rsid w:val="00E95A6D"/>
    <w:rsid w:val="00E95B95"/>
    <w:rsid w:val="00E95CF3"/>
    <w:rsid w:val="00E96D8A"/>
    <w:rsid w:val="00E97074"/>
    <w:rsid w:val="00E97B8E"/>
    <w:rsid w:val="00EA08A2"/>
    <w:rsid w:val="00EA1BE8"/>
    <w:rsid w:val="00EA1EF8"/>
    <w:rsid w:val="00EA3268"/>
    <w:rsid w:val="00EA3EEF"/>
    <w:rsid w:val="00EA3F12"/>
    <w:rsid w:val="00EA4B41"/>
    <w:rsid w:val="00EA5115"/>
    <w:rsid w:val="00EA6BDE"/>
    <w:rsid w:val="00EB06AB"/>
    <w:rsid w:val="00EB07E8"/>
    <w:rsid w:val="00EB0966"/>
    <w:rsid w:val="00EB0B81"/>
    <w:rsid w:val="00EB1F07"/>
    <w:rsid w:val="00EB1F52"/>
    <w:rsid w:val="00EB22FA"/>
    <w:rsid w:val="00EB4F79"/>
    <w:rsid w:val="00EB5475"/>
    <w:rsid w:val="00EB5849"/>
    <w:rsid w:val="00EB5AFA"/>
    <w:rsid w:val="00EB702D"/>
    <w:rsid w:val="00EB773F"/>
    <w:rsid w:val="00EC07FE"/>
    <w:rsid w:val="00EC0B21"/>
    <w:rsid w:val="00EC35B1"/>
    <w:rsid w:val="00EC40F2"/>
    <w:rsid w:val="00EC4C0C"/>
    <w:rsid w:val="00EC5ABB"/>
    <w:rsid w:val="00EC6EBC"/>
    <w:rsid w:val="00EC720C"/>
    <w:rsid w:val="00EC7472"/>
    <w:rsid w:val="00EC7BF2"/>
    <w:rsid w:val="00ED12D3"/>
    <w:rsid w:val="00ED1D91"/>
    <w:rsid w:val="00ED2B6B"/>
    <w:rsid w:val="00ED3948"/>
    <w:rsid w:val="00ED3A3B"/>
    <w:rsid w:val="00ED478D"/>
    <w:rsid w:val="00ED47E1"/>
    <w:rsid w:val="00ED5081"/>
    <w:rsid w:val="00ED51A1"/>
    <w:rsid w:val="00ED5CAD"/>
    <w:rsid w:val="00ED6661"/>
    <w:rsid w:val="00ED7270"/>
    <w:rsid w:val="00ED765F"/>
    <w:rsid w:val="00ED7A61"/>
    <w:rsid w:val="00EE051A"/>
    <w:rsid w:val="00EE066E"/>
    <w:rsid w:val="00EE0F84"/>
    <w:rsid w:val="00EE2B5C"/>
    <w:rsid w:val="00EE3751"/>
    <w:rsid w:val="00EE40EB"/>
    <w:rsid w:val="00EE4791"/>
    <w:rsid w:val="00EE47C7"/>
    <w:rsid w:val="00EE4DCF"/>
    <w:rsid w:val="00EE57C8"/>
    <w:rsid w:val="00EE721E"/>
    <w:rsid w:val="00EE7B8E"/>
    <w:rsid w:val="00EF0409"/>
    <w:rsid w:val="00EF09B5"/>
    <w:rsid w:val="00EF0A39"/>
    <w:rsid w:val="00EF1BE0"/>
    <w:rsid w:val="00EF2087"/>
    <w:rsid w:val="00EF26C9"/>
    <w:rsid w:val="00EF3313"/>
    <w:rsid w:val="00EF475E"/>
    <w:rsid w:val="00EF5022"/>
    <w:rsid w:val="00EF5469"/>
    <w:rsid w:val="00EF6E12"/>
    <w:rsid w:val="00EF7253"/>
    <w:rsid w:val="00EF74F9"/>
    <w:rsid w:val="00EF76B4"/>
    <w:rsid w:val="00EF7E91"/>
    <w:rsid w:val="00F00755"/>
    <w:rsid w:val="00F025FC"/>
    <w:rsid w:val="00F02E04"/>
    <w:rsid w:val="00F034BA"/>
    <w:rsid w:val="00F0451F"/>
    <w:rsid w:val="00F05C11"/>
    <w:rsid w:val="00F06682"/>
    <w:rsid w:val="00F066CD"/>
    <w:rsid w:val="00F06F29"/>
    <w:rsid w:val="00F078BF"/>
    <w:rsid w:val="00F07C49"/>
    <w:rsid w:val="00F140DF"/>
    <w:rsid w:val="00F14236"/>
    <w:rsid w:val="00F152A9"/>
    <w:rsid w:val="00F1532B"/>
    <w:rsid w:val="00F157A3"/>
    <w:rsid w:val="00F233AD"/>
    <w:rsid w:val="00F24D07"/>
    <w:rsid w:val="00F2742B"/>
    <w:rsid w:val="00F30591"/>
    <w:rsid w:val="00F30B1A"/>
    <w:rsid w:val="00F320E1"/>
    <w:rsid w:val="00F325BD"/>
    <w:rsid w:val="00F36689"/>
    <w:rsid w:val="00F36C9D"/>
    <w:rsid w:val="00F36D9F"/>
    <w:rsid w:val="00F3792D"/>
    <w:rsid w:val="00F422B2"/>
    <w:rsid w:val="00F44AC6"/>
    <w:rsid w:val="00F454E4"/>
    <w:rsid w:val="00F4566F"/>
    <w:rsid w:val="00F45CDF"/>
    <w:rsid w:val="00F46EE0"/>
    <w:rsid w:val="00F47780"/>
    <w:rsid w:val="00F533F3"/>
    <w:rsid w:val="00F53410"/>
    <w:rsid w:val="00F5537A"/>
    <w:rsid w:val="00F55CB6"/>
    <w:rsid w:val="00F57CA0"/>
    <w:rsid w:val="00F60E09"/>
    <w:rsid w:val="00F614F9"/>
    <w:rsid w:val="00F6167D"/>
    <w:rsid w:val="00F6283F"/>
    <w:rsid w:val="00F62DB4"/>
    <w:rsid w:val="00F6366B"/>
    <w:rsid w:val="00F639BF"/>
    <w:rsid w:val="00F64907"/>
    <w:rsid w:val="00F64A58"/>
    <w:rsid w:val="00F64B3D"/>
    <w:rsid w:val="00F6501D"/>
    <w:rsid w:val="00F6537A"/>
    <w:rsid w:val="00F66D36"/>
    <w:rsid w:val="00F67B5B"/>
    <w:rsid w:val="00F70243"/>
    <w:rsid w:val="00F7034B"/>
    <w:rsid w:val="00F71904"/>
    <w:rsid w:val="00F727F4"/>
    <w:rsid w:val="00F72FDB"/>
    <w:rsid w:val="00F7300C"/>
    <w:rsid w:val="00F7345C"/>
    <w:rsid w:val="00F7360A"/>
    <w:rsid w:val="00F73D3E"/>
    <w:rsid w:val="00F7418C"/>
    <w:rsid w:val="00F7422D"/>
    <w:rsid w:val="00F74424"/>
    <w:rsid w:val="00F7445D"/>
    <w:rsid w:val="00F76D2B"/>
    <w:rsid w:val="00F77094"/>
    <w:rsid w:val="00F77872"/>
    <w:rsid w:val="00F7794A"/>
    <w:rsid w:val="00F77C36"/>
    <w:rsid w:val="00F82F0B"/>
    <w:rsid w:val="00F82FE5"/>
    <w:rsid w:val="00F83F17"/>
    <w:rsid w:val="00F847A3"/>
    <w:rsid w:val="00F848CE"/>
    <w:rsid w:val="00F85851"/>
    <w:rsid w:val="00F86173"/>
    <w:rsid w:val="00F90E58"/>
    <w:rsid w:val="00F92143"/>
    <w:rsid w:val="00F92428"/>
    <w:rsid w:val="00F9356D"/>
    <w:rsid w:val="00F93570"/>
    <w:rsid w:val="00F939CD"/>
    <w:rsid w:val="00F93C77"/>
    <w:rsid w:val="00F94B17"/>
    <w:rsid w:val="00F953B7"/>
    <w:rsid w:val="00F95AC6"/>
    <w:rsid w:val="00F95E39"/>
    <w:rsid w:val="00F964E1"/>
    <w:rsid w:val="00FA03A0"/>
    <w:rsid w:val="00FA0D1D"/>
    <w:rsid w:val="00FA1497"/>
    <w:rsid w:val="00FA21AD"/>
    <w:rsid w:val="00FA23D1"/>
    <w:rsid w:val="00FA2FF7"/>
    <w:rsid w:val="00FA32FB"/>
    <w:rsid w:val="00FA3324"/>
    <w:rsid w:val="00FA3DB3"/>
    <w:rsid w:val="00FA4026"/>
    <w:rsid w:val="00FA48C7"/>
    <w:rsid w:val="00FA57D3"/>
    <w:rsid w:val="00FA59CA"/>
    <w:rsid w:val="00FA65B2"/>
    <w:rsid w:val="00FA67F2"/>
    <w:rsid w:val="00FA69FE"/>
    <w:rsid w:val="00FA7471"/>
    <w:rsid w:val="00FB01A0"/>
    <w:rsid w:val="00FB0260"/>
    <w:rsid w:val="00FB058B"/>
    <w:rsid w:val="00FB0C1D"/>
    <w:rsid w:val="00FB17F8"/>
    <w:rsid w:val="00FB21FB"/>
    <w:rsid w:val="00FB2D34"/>
    <w:rsid w:val="00FB4595"/>
    <w:rsid w:val="00FB5CD5"/>
    <w:rsid w:val="00FB5E65"/>
    <w:rsid w:val="00FB5F0B"/>
    <w:rsid w:val="00FB67CE"/>
    <w:rsid w:val="00FB6CB9"/>
    <w:rsid w:val="00FB7D73"/>
    <w:rsid w:val="00FC2037"/>
    <w:rsid w:val="00FC255A"/>
    <w:rsid w:val="00FC2B43"/>
    <w:rsid w:val="00FC3564"/>
    <w:rsid w:val="00FC4B06"/>
    <w:rsid w:val="00FC5F95"/>
    <w:rsid w:val="00FC6701"/>
    <w:rsid w:val="00FD17CD"/>
    <w:rsid w:val="00FD21CE"/>
    <w:rsid w:val="00FD351D"/>
    <w:rsid w:val="00FD48CF"/>
    <w:rsid w:val="00FD647B"/>
    <w:rsid w:val="00FD6D63"/>
    <w:rsid w:val="00FD7137"/>
    <w:rsid w:val="00FD7F72"/>
    <w:rsid w:val="00FE13E9"/>
    <w:rsid w:val="00FE250E"/>
    <w:rsid w:val="00FE353B"/>
    <w:rsid w:val="00FE387E"/>
    <w:rsid w:val="00FE3DFE"/>
    <w:rsid w:val="00FE402C"/>
    <w:rsid w:val="00FE40F4"/>
    <w:rsid w:val="00FE44E6"/>
    <w:rsid w:val="00FE51C2"/>
    <w:rsid w:val="00FE58CE"/>
    <w:rsid w:val="00FE5BF1"/>
    <w:rsid w:val="00FE6CC9"/>
    <w:rsid w:val="00FE6F25"/>
    <w:rsid w:val="00FE7539"/>
    <w:rsid w:val="00FE7575"/>
    <w:rsid w:val="00FF081D"/>
    <w:rsid w:val="00FF0839"/>
    <w:rsid w:val="00FF289C"/>
    <w:rsid w:val="00FF2AC8"/>
    <w:rsid w:val="00FF2ACA"/>
    <w:rsid w:val="00FF4A74"/>
    <w:rsid w:val="00FF4E8D"/>
    <w:rsid w:val="00FF5472"/>
    <w:rsid w:val="00FF5A0A"/>
    <w:rsid w:val="00FF5B5E"/>
    <w:rsid w:val="00FF698E"/>
    <w:rsid w:val="00FF6AE3"/>
    <w:rsid w:val="00FF771F"/>
    <w:rsid w:val="00FF795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0673461"/>
  <w15:docId w15:val="{00FE8C19-1189-4F72-AFA3-DE5C53F39E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imes New Roman" w:hAnsiTheme="minorHAns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iPriority="0"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7BBC"/>
    <w:rPr>
      <w:rFonts w:ascii="Times New Roman" w:hAnsi="Times New Roman" w:cs="Times New Roman"/>
      <w:sz w:val="24"/>
      <w:szCs w:val="24"/>
    </w:rPr>
  </w:style>
  <w:style w:type="paragraph" w:styleId="Heading1">
    <w:name w:val="heading 1"/>
    <w:basedOn w:val="Normal"/>
    <w:next w:val="BodyText"/>
    <w:link w:val="Heading1Char"/>
    <w:qFormat/>
    <w:rsid w:val="00937D7C"/>
    <w:pPr>
      <w:keepNext/>
      <w:spacing w:after="240"/>
      <w:outlineLvl w:val="0"/>
    </w:pPr>
    <w:rPr>
      <w:b/>
      <w:kern w:val="28"/>
      <w:sz w:val="32"/>
    </w:rPr>
  </w:style>
  <w:style w:type="paragraph" w:styleId="Heading2">
    <w:name w:val="heading 2"/>
    <w:basedOn w:val="Normal"/>
    <w:next w:val="BodyText"/>
    <w:link w:val="Heading2Char"/>
    <w:qFormat/>
    <w:rsid w:val="00937D7C"/>
    <w:pPr>
      <w:keepNext/>
      <w:spacing w:after="240"/>
      <w:outlineLvl w:val="1"/>
    </w:pPr>
    <w:rPr>
      <w:b/>
      <w:i/>
      <w:sz w:val="28"/>
    </w:rPr>
  </w:style>
  <w:style w:type="paragraph" w:styleId="Heading3">
    <w:name w:val="heading 3"/>
    <w:basedOn w:val="Normal"/>
    <w:next w:val="BodyText"/>
    <w:link w:val="Heading3Char"/>
    <w:qFormat/>
    <w:rsid w:val="00937D7C"/>
    <w:pPr>
      <w:keepNext/>
      <w:spacing w:after="240"/>
      <w:outlineLvl w:val="2"/>
    </w:pPr>
    <w:rPr>
      <w:b/>
    </w:rPr>
  </w:style>
  <w:style w:type="paragraph" w:styleId="Heading4">
    <w:name w:val="heading 4"/>
    <w:basedOn w:val="Normal"/>
    <w:next w:val="BodyText"/>
    <w:link w:val="Heading4Char"/>
    <w:qFormat/>
    <w:rsid w:val="00937D7C"/>
    <w:pPr>
      <w:keepNext/>
      <w:spacing w:after="240"/>
      <w:outlineLvl w:val="3"/>
    </w:pPr>
    <w:rPr>
      <w:u w:val="single"/>
    </w:rPr>
  </w:style>
  <w:style w:type="paragraph" w:styleId="Heading5">
    <w:name w:val="heading 5"/>
    <w:basedOn w:val="Normal"/>
    <w:next w:val="BodyText"/>
    <w:link w:val="Heading5Char"/>
    <w:qFormat/>
    <w:rsid w:val="00937D7C"/>
    <w:pPr>
      <w:keepNext/>
      <w:spacing w:after="240"/>
      <w:outlineLvl w:val="4"/>
    </w:pPr>
    <w:rPr>
      <w:i/>
    </w:rPr>
  </w:style>
  <w:style w:type="paragraph" w:styleId="Heading6">
    <w:name w:val="heading 6"/>
    <w:basedOn w:val="Normal"/>
    <w:next w:val="BodyText"/>
    <w:link w:val="Heading6Char"/>
    <w:qFormat/>
    <w:rsid w:val="00937D7C"/>
    <w:pPr>
      <w:keepNext/>
      <w:spacing w:after="240"/>
      <w:outlineLvl w:val="5"/>
    </w:pPr>
    <w:rPr>
      <w:b/>
      <w:i/>
    </w:rPr>
  </w:style>
  <w:style w:type="paragraph" w:styleId="Heading7">
    <w:name w:val="heading 7"/>
    <w:basedOn w:val="Normal"/>
    <w:next w:val="BodyText"/>
    <w:link w:val="Heading7Char"/>
    <w:qFormat/>
    <w:rsid w:val="00937D7C"/>
    <w:pPr>
      <w:keepNext/>
      <w:spacing w:after="240"/>
      <w:outlineLvl w:val="6"/>
    </w:pPr>
    <w:rPr>
      <w:b/>
    </w:rPr>
  </w:style>
  <w:style w:type="paragraph" w:styleId="Heading8">
    <w:name w:val="heading 8"/>
    <w:basedOn w:val="Normal"/>
    <w:next w:val="BodyText"/>
    <w:link w:val="Heading8Char"/>
    <w:qFormat/>
    <w:rsid w:val="00937D7C"/>
    <w:pPr>
      <w:keepNext/>
      <w:spacing w:after="240"/>
      <w:outlineLvl w:val="7"/>
    </w:pPr>
    <w:rPr>
      <w:u w:val="single"/>
    </w:rPr>
  </w:style>
  <w:style w:type="paragraph" w:styleId="Heading9">
    <w:name w:val="heading 9"/>
    <w:basedOn w:val="Normal"/>
    <w:next w:val="BodyText"/>
    <w:link w:val="Heading9Char"/>
    <w:qFormat/>
    <w:rsid w:val="00937D7C"/>
    <w:pPr>
      <w:keepNext/>
      <w:spacing w:after="240"/>
      <w:outlineLvl w:val="8"/>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804F8E"/>
    <w:pPr>
      <w:widowControl w:val="0"/>
      <w:spacing w:after="240"/>
      <w:ind w:firstLine="720"/>
    </w:pPr>
  </w:style>
  <w:style w:type="character" w:customStyle="1" w:styleId="BodyTextChar">
    <w:name w:val="Body Text Char"/>
    <w:basedOn w:val="DefaultParagraphFont"/>
    <w:link w:val="BodyText"/>
    <w:rsid w:val="00937D7C"/>
    <w:rPr>
      <w:rFonts w:ascii="Times New Roman" w:hAnsi="Times New Roman" w:cs="Times New Roman"/>
      <w:sz w:val="24"/>
      <w:szCs w:val="24"/>
    </w:rPr>
  </w:style>
  <w:style w:type="paragraph" w:customStyle="1" w:styleId="BodyTextContinued">
    <w:name w:val="Body Text Continued"/>
    <w:basedOn w:val="BodyText"/>
    <w:next w:val="BodyText"/>
    <w:rsid w:val="00804F8E"/>
    <w:pPr>
      <w:ind w:firstLine="0"/>
    </w:pPr>
    <w:rPr>
      <w:szCs w:val="20"/>
    </w:rPr>
  </w:style>
  <w:style w:type="paragraph" w:customStyle="1" w:styleId="BodyTextDS">
    <w:name w:val="Body Text DS"/>
    <w:basedOn w:val="Normal"/>
    <w:next w:val="BodyText"/>
    <w:qFormat/>
    <w:rsid w:val="00937D7C"/>
    <w:pPr>
      <w:spacing w:line="480" w:lineRule="auto"/>
      <w:ind w:firstLine="720"/>
    </w:pPr>
  </w:style>
  <w:style w:type="paragraph" w:styleId="BodyTextIndent">
    <w:name w:val="Body Text Indent"/>
    <w:basedOn w:val="Normal"/>
    <w:next w:val="BodyText"/>
    <w:link w:val="BodyTextIndentChar"/>
    <w:qFormat/>
    <w:rsid w:val="00937D7C"/>
    <w:pPr>
      <w:ind w:left="720"/>
    </w:pPr>
  </w:style>
  <w:style w:type="character" w:customStyle="1" w:styleId="BodyTextIndentChar">
    <w:name w:val="Body Text Indent Char"/>
    <w:basedOn w:val="DefaultParagraphFont"/>
    <w:link w:val="BodyTextIndent"/>
    <w:rsid w:val="00937D7C"/>
    <w:rPr>
      <w:rFonts w:ascii="Times New Roman" w:eastAsia="Times New Roman" w:hAnsi="Times New Roman" w:cs="Times New Roman"/>
      <w:sz w:val="24"/>
      <w:szCs w:val="24"/>
    </w:rPr>
  </w:style>
  <w:style w:type="paragraph" w:customStyle="1" w:styleId="BodyTextIndentDS">
    <w:name w:val="Body Text Indent DS"/>
    <w:basedOn w:val="Normal"/>
    <w:qFormat/>
    <w:rsid w:val="00937D7C"/>
    <w:pPr>
      <w:spacing w:line="480" w:lineRule="auto"/>
      <w:ind w:left="720"/>
    </w:pPr>
  </w:style>
  <w:style w:type="paragraph" w:customStyle="1" w:styleId="Centered">
    <w:name w:val="Centered"/>
    <w:basedOn w:val="Normal"/>
    <w:next w:val="BodyText"/>
    <w:qFormat/>
    <w:rsid w:val="00937D7C"/>
    <w:pPr>
      <w:spacing w:after="240"/>
      <w:jc w:val="center"/>
    </w:pPr>
  </w:style>
  <w:style w:type="paragraph" w:customStyle="1" w:styleId="CenteredBold">
    <w:name w:val="Centered Bold"/>
    <w:basedOn w:val="Normal"/>
    <w:next w:val="BodyText"/>
    <w:qFormat/>
    <w:rsid w:val="00937D7C"/>
    <w:pPr>
      <w:spacing w:after="240"/>
      <w:jc w:val="center"/>
    </w:pPr>
    <w:rPr>
      <w:b/>
    </w:rPr>
  </w:style>
  <w:style w:type="paragraph" w:customStyle="1" w:styleId="CenteredBoldUnderlined">
    <w:name w:val="Centered Bold Underlined"/>
    <w:basedOn w:val="Normal"/>
    <w:next w:val="BodyText"/>
    <w:qFormat/>
    <w:rsid w:val="00937D7C"/>
    <w:pPr>
      <w:spacing w:after="240"/>
      <w:jc w:val="center"/>
    </w:pPr>
    <w:rPr>
      <w:b/>
      <w:u w:val="single"/>
    </w:rPr>
  </w:style>
  <w:style w:type="paragraph" w:styleId="Footer">
    <w:name w:val="footer"/>
    <w:basedOn w:val="Normal"/>
    <w:link w:val="FooterChar"/>
    <w:uiPriority w:val="99"/>
    <w:rsid w:val="00804F8E"/>
    <w:pPr>
      <w:tabs>
        <w:tab w:val="center" w:pos="4680"/>
        <w:tab w:val="right" w:pos="9360"/>
      </w:tabs>
    </w:pPr>
  </w:style>
  <w:style w:type="character" w:customStyle="1" w:styleId="FooterChar">
    <w:name w:val="Footer Char"/>
    <w:basedOn w:val="DefaultParagraphFont"/>
    <w:link w:val="Footer"/>
    <w:uiPriority w:val="99"/>
    <w:rsid w:val="00937D7C"/>
    <w:rPr>
      <w:rFonts w:ascii="Times New Roman" w:hAnsi="Times New Roman" w:cs="Times New Roman"/>
      <w:sz w:val="24"/>
      <w:szCs w:val="24"/>
    </w:rPr>
  </w:style>
  <w:style w:type="paragraph" w:styleId="Header">
    <w:name w:val="header"/>
    <w:basedOn w:val="Normal"/>
    <w:link w:val="HeaderChar"/>
    <w:uiPriority w:val="99"/>
    <w:rsid w:val="00804F8E"/>
    <w:pPr>
      <w:tabs>
        <w:tab w:val="center" w:pos="4680"/>
        <w:tab w:val="right" w:pos="9360"/>
      </w:tabs>
    </w:pPr>
  </w:style>
  <w:style w:type="character" w:customStyle="1" w:styleId="HeaderChar">
    <w:name w:val="Header Char"/>
    <w:basedOn w:val="DefaultParagraphFont"/>
    <w:link w:val="Header"/>
    <w:uiPriority w:val="99"/>
    <w:rsid w:val="00937D7C"/>
    <w:rPr>
      <w:rFonts w:ascii="Times New Roman" w:hAnsi="Times New Roman" w:cs="Times New Roman"/>
      <w:sz w:val="24"/>
      <w:szCs w:val="24"/>
    </w:rPr>
  </w:style>
  <w:style w:type="character" w:customStyle="1" w:styleId="Heading1Char">
    <w:name w:val="Heading 1 Char"/>
    <w:basedOn w:val="DefaultParagraphFont"/>
    <w:link w:val="Heading1"/>
    <w:rsid w:val="00937D7C"/>
    <w:rPr>
      <w:rFonts w:ascii="Times New Roman" w:hAnsi="Times New Roman" w:cs="Times New Roman"/>
      <w:b/>
      <w:kern w:val="28"/>
      <w:sz w:val="32"/>
      <w:szCs w:val="24"/>
    </w:rPr>
  </w:style>
  <w:style w:type="character" w:customStyle="1" w:styleId="Heading2Char">
    <w:name w:val="Heading 2 Char"/>
    <w:basedOn w:val="DefaultParagraphFont"/>
    <w:link w:val="Heading2"/>
    <w:rsid w:val="00937D7C"/>
    <w:rPr>
      <w:rFonts w:ascii="Times New Roman" w:hAnsi="Times New Roman" w:cs="Times New Roman"/>
      <w:b/>
      <w:i/>
      <w:sz w:val="28"/>
      <w:szCs w:val="24"/>
    </w:rPr>
  </w:style>
  <w:style w:type="character" w:customStyle="1" w:styleId="Heading3Char">
    <w:name w:val="Heading 3 Char"/>
    <w:basedOn w:val="DefaultParagraphFont"/>
    <w:link w:val="Heading3"/>
    <w:rsid w:val="00937D7C"/>
    <w:rPr>
      <w:rFonts w:ascii="Times New Roman" w:hAnsi="Times New Roman" w:cs="Times New Roman"/>
      <w:b/>
      <w:sz w:val="24"/>
      <w:szCs w:val="24"/>
    </w:rPr>
  </w:style>
  <w:style w:type="character" w:customStyle="1" w:styleId="Heading4Char">
    <w:name w:val="Heading 4 Char"/>
    <w:basedOn w:val="DefaultParagraphFont"/>
    <w:link w:val="Heading4"/>
    <w:rsid w:val="00937D7C"/>
    <w:rPr>
      <w:rFonts w:ascii="Times New Roman" w:hAnsi="Times New Roman" w:cs="Times New Roman"/>
      <w:sz w:val="24"/>
      <w:szCs w:val="24"/>
      <w:u w:val="single"/>
    </w:rPr>
  </w:style>
  <w:style w:type="character" w:customStyle="1" w:styleId="Heading5Char">
    <w:name w:val="Heading 5 Char"/>
    <w:basedOn w:val="DefaultParagraphFont"/>
    <w:link w:val="Heading5"/>
    <w:rsid w:val="00937D7C"/>
    <w:rPr>
      <w:rFonts w:ascii="Times New Roman" w:hAnsi="Times New Roman" w:cs="Times New Roman"/>
      <w:i/>
      <w:sz w:val="24"/>
      <w:szCs w:val="24"/>
    </w:rPr>
  </w:style>
  <w:style w:type="character" w:customStyle="1" w:styleId="Heading6Char">
    <w:name w:val="Heading 6 Char"/>
    <w:basedOn w:val="DefaultParagraphFont"/>
    <w:link w:val="Heading6"/>
    <w:rsid w:val="00937D7C"/>
    <w:rPr>
      <w:rFonts w:ascii="Times New Roman" w:hAnsi="Times New Roman" w:cs="Times New Roman"/>
      <w:b/>
      <w:i/>
      <w:sz w:val="24"/>
      <w:szCs w:val="24"/>
    </w:rPr>
  </w:style>
  <w:style w:type="character" w:customStyle="1" w:styleId="Heading7Char">
    <w:name w:val="Heading 7 Char"/>
    <w:basedOn w:val="DefaultParagraphFont"/>
    <w:link w:val="Heading7"/>
    <w:rsid w:val="00937D7C"/>
    <w:rPr>
      <w:rFonts w:ascii="Times New Roman" w:hAnsi="Times New Roman" w:cs="Times New Roman"/>
      <w:b/>
      <w:sz w:val="24"/>
      <w:szCs w:val="24"/>
    </w:rPr>
  </w:style>
  <w:style w:type="character" w:customStyle="1" w:styleId="Heading8Char">
    <w:name w:val="Heading 8 Char"/>
    <w:basedOn w:val="DefaultParagraphFont"/>
    <w:link w:val="Heading8"/>
    <w:rsid w:val="00937D7C"/>
    <w:rPr>
      <w:rFonts w:ascii="Times New Roman" w:hAnsi="Times New Roman" w:cs="Times New Roman"/>
      <w:sz w:val="24"/>
      <w:szCs w:val="24"/>
      <w:u w:val="single"/>
    </w:rPr>
  </w:style>
  <w:style w:type="character" w:customStyle="1" w:styleId="Heading9Char">
    <w:name w:val="Heading 9 Char"/>
    <w:basedOn w:val="DefaultParagraphFont"/>
    <w:link w:val="Heading9"/>
    <w:rsid w:val="00937D7C"/>
    <w:rPr>
      <w:rFonts w:ascii="Times New Roman" w:hAnsi="Times New Roman" w:cs="Times New Roman"/>
      <w:i/>
      <w:sz w:val="24"/>
      <w:szCs w:val="24"/>
    </w:rPr>
  </w:style>
  <w:style w:type="paragraph" w:customStyle="1" w:styleId="LeftHeading">
    <w:name w:val="Left Heading"/>
    <w:basedOn w:val="Normal"/>
    <w:next w:val="BodyText"/>
    <w:qFormat/>
    <w:rsid w:val="00937D7C"/>
    <w:pPr>
      <w:keepNext/>
      <w:spacing w:after="240"/>
    </w:pPr>
    <w:rPr>
      <w:b/>
      <w:u w:val="single"/>
    </w:rPr>
  </w:style>
  <w:style w:type="character" w:styleId="PageNumber">
    <w:name w:val="page number"/>
    <w:basedOn w:val="DefaultParagraphFont"/>
    <w:rsid w:val="00804F8E"/>
  </w:style>
  <w:style w:type="paragraph" w:customStyle="1" w:styleId="Quote1">
    <w:name w:val="Quote1"/>
    <w:basedOn w:val="Normal"/>
    <w:next w:val="BodyTextContinued"/>
    <w:qFormat/>
    <w:rsid w:val="00937D7C"/>
    <w:pPr>
      <w:spacing w:after="240"/>
      <w:ind w:left="1440" w:right="1440"/>
    </w:pPr>
    <w:rPr>
      <w:szCs w:val="20"/>
    </w:rPr>
  </w:style>
  <w:style w:type="paragraph" w:customStyle="1" w:styleId="Quote5inch">
    <w:name w:val="Quote .5 inch"/>
    <w:basedOn w:val="Normal"/>
    <w:next w:val="BodyTextContinued"/>
    <w:qFormat/>
    <w:rsid w:val="00937D7C"/>
    <w:pPr>
      <w:spacing w:after="240"/>
      <w:ind w:left="720" w:right="720"/>
    </w:pPr>
  </w:style>
  <w:style w:type="paragraph" w:styleId="Quote">
    <w:name w:val="Quote"/>
    <w:basedOn w:val="Normal"/>
    <w:next w:val="BodyTextContinued"/>
    <w:link w:val="QuoteChar"/>
    <w:qFormat/>
    <w:rsid w:val="00804F8E"/>
    <w:pPr>
      <w:spacing w:after="240"/>
      <w:ind w:left="1440" w:right="1440"/>
    </w:pPr>
    <w:rPr>
      <w:szCs w:val="20"/>
    </w:rPr>
  </w:style>
  <w:style w:type="character" w:customStyle="1" w:styleId="QuoteChar">
    <w:name w:val="Quote Char"/>
    <w:basedOn w:val="DefaultParagraphFont"/>
    <w:link w:val="Quote"/>
    <w:rsid w:val="00A80C63"/>
    <w:rPr>
      <w:rFonts w:ascii="Times New Roman" w:hAnsi="Times New Roman" w:cs="Times New Roman"/>
      <w:sz w:val="24"/>
      <w:szCs w:val="20"/>
    </w:rPr>
  </w:style>
  <w:style w:type="paragraph" w:styleId="ListParagraph">
    <w:name w:val="List Paragraph"/>
    <w:basedOn w:val="Normal"/>
    <w:uiPriority w:val="34"/>
    <w:unhideWhenUsed/>
    <w:qFormat/>
    <w:rsid w:val="00757DA7"/>
    <w:pPr>
      <w:ind w:left="720"/>
      <w:contextualSpacing/>
    </w:pPr>
  </w:style>
  <w:style w:type="character" w:customStyle="1" w:styleId="zzmpTrailerItem">
    <w:name w:val="zzmpTrailerItem"/>
    <w:rsid w:val="00C7228D"/>
    <w:rPr>
      <w:rFonts w:ascii="Times New Roman" w:hAnsi="Times New Roman" w:cs="Times New Roman"/>
      <w:dstrike w:val="0"/>
      <w:noProof/>
      <w:color w:val="auto"/>
      <w:spacing w:val="0"/>
      <w:position w:val="0"/>
      <w:sz w:val="16"/>
      <w:szCs w:val="16"/>
      <w:u w:val="none"/>
      <w:effect w:val="none"/>
      <w:vertAlign w:val="baseline"/>
    </w:rPr>
  </w:style>
  <w:style w:type="character" w:styleId="CommentReference">
    <w:name w:val="annotation reference"/>
    <w:basedOn w:val="DefaultParagraphFont"/>
    <w:uiPriority w:val="99"/>
    <w:semiHidden/>
    <w:unhideWhenUsed/>
    <w:rsid w:val="00223364"/>
    <w:rPr>
      <w:sz w:val="16"/>
      <w:szCs w:val="16"/>
    </w:rPr>
  </w:style>
  <w:style w:type="paragraph" w:styleId="CommentText">
    <w:name w:val="annotation text"/>
    <w:basedOn w:val="Normal"/>
    <w:link w:val="CommentTextChar"/>
    <w:uiPriority w:val="99"/>
    <w:unhideWhenUsed/>
    <w:rsid w:val="00223364"/>
    <w:rPr>
      <w:sz w:val="20"/>
      <w:szCs w:val="20"/>
    </w:rPr>
  </w:style>
  <w:style w:type="character" w:customStyle="1" w:styleId="CommentTextChar">
    <w:name w:val="Comment Text Char"/>
    <w:basedOn w:val="DefaultParagraphFont"/>
    <w:link w:val="CommentText"/>
    <w:uiPriority w:val="99"/>
    <w:rsid w:val="00223364"/>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223364"/>
    <w:rPr>
      <w:b/>
      <w:bCs/>
    </w:rPr>
  </w:style>
  <w:style w:type="character" w:customStyle="1" w:styleId="CommentSubjectChar">
    <w:name w:val="Comment Subject Char"/>
    <w:basedOn w:val="CommentTextChar"/>
    <w:link w:val="CommentSubject"/>
    <w:uiPriority w:val="99"/>
    <w:semiHidden/>
    <w:rsid w:val="00223364"/>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223364"/>
    <w:rPr>
      <w:rFonts w:ascii="Tahoma" w:hAnsi="Tahoma" w:cs="Tahoma"/>
      <w:sz w:val="16"/>
      <w:szCs w:val="16"/>
    </w:rPr>
  </w:style>
  <w:style w:type="character" w:customStyle="1" w:styleId="BalloonTextChar">
    <w:name w:val="Balloon Text Char"/>
    <w:basedOn w:val="DefaultParagraphFont"/>
    <w:link w:val="BalloonText"/>
    <w:uiPriority w:val="99"/>
    <w:semiHidden/>
    <w:rsid w:val="00223364"/>
    <w:rPr>
      <w:rFonts w:ascii="Tahoma" w:hAnsi="Tahoma" w:cs="Tahoma"/>
      <w:sz w:val="16"/>
      <w:szCs w:val="16"/>
    </w:rPr>
  </w:style>
  <w:style w:type="paragraph" w:customStyle="1" w:styleId="Default">
    <w:name w:val="Default"/>
    <w:rsid w:val="00DB5711"/>
    <w:pPr>
      <w:autoSpaceDE w:val="0"/>
      <w:autoSpaceDN w:val="0"/>
      <w:adjustRightInd w:val="0"/>
    </w:pPr>
    <w:rPr>
      <w:rFonts w:ascii="Calibri" w:eastAsia="Calibri" w:hAnsi="Calibri" w:cs="Calibri"/>
      <w:color w:val="000000"/>
      <w:sz w:val="24"/>
      <w:szCs w:val="24"/>
    </w:rPr>
  </w:style>
  <w:style w:type="paragraph" w:styleId="Revision">
    <w:name w:val="Revision"/>
    <w:hidden/>
    <w:uiPriority w:val="99"/>
    <w:semiHidden/>
    <w:rsid w:val="003D4CEA"/>
    <w:rPr>
      <w:rFonts w:ascii="Times New Roman" w:hAnsi="Times New Roman" w:cs="Times New Roman"/>
      <w:sz w:val="24"/>
      <w:szCs w:val="24"/>
    </w:rPr>
  </w:style>
  <w:style w:type="character" w:styleId="Hyperlink">
    <w:name w:val="Hyperlink"/>
    <w:basedOn w:val="DefaultParagraphFont"/>
    <w:uiPriority w:val="99"/>
    <w:unhideWhenUsed/>
    <w:rsid w:val="00A850DF"/>
    <w:rPr>
      <w:color w:val="0000FF" w:themeColor="hyperlink"/>
      <w:u w:val="single"/>
    </w:rPr>
  </w:style>
  <w:style w:type="paragraph" w:customStyle="1" w:styleId="RBBasic">
    <w:name w:val="RB Basic"/>
    <w:basedOn w:val="Normal"/>
    <w:qFormat/>
    <w:rsid w:val="00E6378C"/>
    <w:pPr>
      <w:spacing w:after="240"/>
    </w:pPr>
  </w:style>
  <w:style w:type="table" w:styleId="TableGrid">
    <w:name w:val="Table Grid"/>
    <w:basedOn w:val="TableNormal"/>
    <w:uiPriority w:val="39"/>
    <w:rsid w:val="00C54E46"/>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269F2"/>
    <w:rPr>
      <w:color w:val="666666"/>
    </w:rPr>
  </w:style>
  <w:style w:type="paragraph" w:styleId="NoSpacing">
    <w:name w:val="No Spacing"/>
    <w:uiPriority w:val="1"/>
    <w:qFormat/>
    <w:rsid w:val="006F28D0"/>
    <w:rPr>
      <w:rFonts w:ascii="Calibri" w:eastAsiaTheme="minorHAnsi" w:hAnsi="Calibri" w:cs="Times New Roman"/>
      <w:color w:val="000000"/>
      <w:sz w:val="24"/>
      <w:szCs w:val="24"/>
    </w:rPr>
  </w:style>
  <w:style w:type="table" w:styleId="LightList-Accent2">
    <w:name w:val="Light List Accent 2"/>
    <w:basedOn w:val="TableNormal"/>
    <w:uiPriority w:val="61"/>
    <w:rsid w:val="006F28D0"/>
    <w:rPr>
      <w:rFonts w:eastAsiaTheme="minorHAnsi"/>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customStyle="1" w:styleId="LightList-Accent11">
    <w:name w:val="Light List - Accent 11"/>
    <w:basedOn w:val="TableNormal"/>
    <w:uiPriority w:val="61"/>
    <w:rsid w:val="006F28D0"/>
    <w:rPr>
      <w:rFonts w:eastAsiaTheme="minorHAnsi"/>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unhideWhenUsed/>
    <w:rsid w:val="006F28D0"/>
    <w:pPr>
      <w:spacing w:before="150" w:after="150"/>
    </w:pPr>
    <w:rPr>
      <w:sz w:val="20"/>
      <w:szCs w:val="20"/>
    </w:rPr>
  </w:style>
  <w:style w:type="table" w:styleId="LightList-Accent4">
    <w:name w:val="Light List Accent 4"/>
    <w:basedOn w:val="TableNormal"/>
    <w:uiPriority w:val="61"/>
    <w:rsid w:val="006F28D0"/>
    <w:rPr>
      <w:rFonts w:eastAsiaTheme="minorHAnsi"/>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rsid w:val="006F28D0"/>
    <w:rPr>
      <w:rFonts w:eastAsiaTheme="minorHAnsi"/>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paragraph" w:styleId="HTMLPreformatted">
    <w:name w:val="HTML Preformatted"/>
    <w:basedOn w:val="Normal"/>
    <w:link w:val="HTMLPreformattedChar"/>
    <w:uiPriority w:val="99"/>
    <w:semiHidden/>
    <w:unhideWhenUsed/>
    <w:rsid w:val="006F28D0"/>
    <w:pPr>
      <w:spacing w:after="120"/>
    </w:pPr>
    <w:rPr>
      <w:rFonts w:ascii="Consolas" w:eastAsiaTheme="minorHAnsi" w:hAnsi="Consolas" w:cs="Consolas"/>
      <w:sz w:val="20"/>
      <w:szCs w:val="20"/>
    </w:rPr>
  </w:style>
  <w:style w:type="character" w:customStyle="1" w:styleId="HTMLPreformattedChar">
    <w:name w:val="HTML Preformatted Char"/>
    <w:basedOn w:val="DefaultParagraphFont"/>
    <w:link w:val="HTMLPreformatted"/>
    <w:uiPriority w:val="99"/>
    <w:semiHidden/>
    <w:rsid w:val="006F28D0"/>
    <w:rPr>
      <w:rFonts w:ascii="Consolas" w:eastAsiaTheme="minorHAnsi" w:hAnsi="Consolas" w:cs="Consolas"/>
      <w:sz w:val="20"/>
      <w:szCs w:val="20"/>
    </w:rPr>
  </w:style>
  <w:style w:type="table" w:customStyle="1" w:styleId="LightList-Accent111">
    <w:name w:val="Light List - Accent 111"/>
    <w:basedOn w:val="TableNormal"/>
    <w:uiPriority w:val="61"/>
    <w:rsid w:val="006F28D0"/>
    <w:rPr>
      <w:rFonts w:eastAsiaTheme="minorHAnsi"/>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styleId="FollowedHyperlink">
    <w:name w:val="FollowedHyperlink"/>
    <w:basedOn w:val="DefaultParagraphFont"/>
    <w:uiPriority w:val="99"/>
    <w:semiHidden/>
    <w:unhideWhenUsed/>
    <w:rsid w:val="006F28D0"/>
    <w:rPr>
      <w:color w:val="800080" w:themeColor="followedHyperlink"/>
      <w:u w:val="single"/>
    </w:rPr>
  </w:style>
  <w:style w:type="table" w:customStyle="1" w:styleId="LightList-Accent112">
    <w:name w:val="Light List - Accent 112"/>
    <w:basedOn w:val="TableNormal"/>
    <w:uiPriority w:val="61"/>
    <w:rsid w:val="006F28D0"/>
    <w:rPr>
      <w:rFonts w:eastAsiaTheme="minorHAnsi"/>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List-Accent12">
    <w:name w:val="Light List - Accent 12"/>
    <w:basedOn w:val="TableNormal"/>
    <w:uiPriority w:val="61"/>
    <w:rsid w:val="006F28D0"/>
    <w:rPr>
      <w:rFonts w:eastAsiaTheme="minorHAnsi"/>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List-Accent113">
    <w:name w:val="Light List - Accent 113"/>
    <w:basedOn w:val="TableNormal"/>
    <w:next w:val="LightList-Accent12"/>
    <w:uiPriority w:val="61"/>
    <w:rsid w:val="006F28D0"/>
    <w:rPr>
      <w:rFonts w:eastAsiaTheme="minorHAnsi"/>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List-Accent1131">
    <w:name w:val="Light List - Accent 1131"/>
    <w:basedOn w:val="TableNormal"/>
    <w:next w:val="LightList-Accent12"/>
    <w:uiPriority w:val="61"/>
    <w:rsid w:val="006F28D0"/>
    <w:rPr>
      <w:rFonts w:eastAsiaTheme="minorHAnsi"/>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styleId="HTMLTypewriter">
    <w:name w:val="HTML Typewriter"/>
    <w:rsid w:val="006F28D0"/>
    <w:rPr>
      <w:rFonts w:ascii="Courier New" w:eastAsia="Times New Roman" w:hAnsi="Courier New" w:cs="Courier New"/>
      <w:sz w:val="20"/>
      <w:szCs w:val="20"/>
    </w:rPr>
  </w:style>
  <w:style w:type="paragraph" w:customStyle="1" w:styleId="Title1">
    <w:name w:val="Title1"/>
    <w:basedOn w:val="Normal"/>
    <w:rsid w:val="006F28D0"/>
    <w:pPr>
      <w:spacing w:before="100" w:beforeAutospacing="1" w:after="100" w:afterAutospacing="1"/>
    </w:pPr>
  </w:style>
  <w:style w:type="character" w:customStyle="1" w:styleId="src1">
    <w:name w:val="src1"/>
    <w:rsid w:val="006F28D0"/>
    <w:rPr>
      <w:vanish w:val="0"/>
      <w:webHidden w:val="0"/>
      <w:specVanish w:val="0"/>
    </w:rPr>
  </w:style>
  <w:style w:type="character" w:customStyle="1" w:styleId="rprtid1">
    <w:name w:val="rprtid1"/>
    <w:rsid w:val="006F28D0"/>
    <w:rPr>
      <w:vanish w:val="0"/>
      <w:webHidden w:val="0"/>
      <w:color w:val="696969"/>
      <w:specVanish w:val="0"/>
    </w:rPr>
  </w:style>
  <w:style w:type="paragraph" w:customStyle="1" w:styleId="citation">
    <w:name w:val="citation"/>
    <w:basedOn w:val="Normal"/>
    <w:rsid w:val="006F28D0"/>
    <w:pPr>
      <w:spacing w:before="100" w:beforeAutospacing="1" w:after="100" w:afterAutospacing="1"/>
    </w:pPr>
  </w:style>
  <w:style w:type="paragraph" w:styleId="Caption">
    <w:name w:val="caption"/>
    <w:basedOn w:val="Normal"/>
    <w:next w:val="Normal"/>
    <w:uiPriority w:val="35"/>
    <w:unhideWhenUsed/>
    <w:qFormat/>
    <w:rsid w:val="006F28D0"/>
    <w:pPr>
      <w:spacing w:after="200"/>
    </w:pPr>
    <w:rPr>
      <w:rFonts w:ascii="Arial" w:eastAsiaTheme="minorHAnsi" w:hAnsi="Arial" w:cstheme="minorBidi"/>
      <w:b/>
      <w:bCs/>
      <w:color w:val="4F81BD" w:themeColor="accent1"/>
      <w:sz w:val="18"/>
      <w:szCs w:val="18"/>
    </w:rPr>
  </w:style>
  <w:style w:type="paragraph" w:customStyle="1" w:styleId="font7">
    <w:name w:val="font_7"/>
    <w:basedOn w:val="Normal"/>
    <w:rsid w:val="006F28D0"/>
    <w:pPr>
      <w:spacing w:before="100" w:beforeAutospacing="1" w:after="100" w:afterAutospacing="1"/>
    </w:pPr>
  </w:style>
  <w:style w:type="paragraph" w:customStyle="1" w:styleId="paragraph">
    <w:name w:val="paragraph"/>
    <w:basedOn w:val="Normal"/>
    <w:rsid w:val="006F28D0"/>
    <w:pPr>
      <w:spacing w:before="100" w:beforeAutospacing="1" w:after="100" w:afterAutospacing="1"/>
    </w:pPr>
  </w:style>
  <w:style w:type="paragraph" w:customStyle="1" w:styleId="EndNoteBibliography">
    <w:name w:val="EndNote Bibliography"/>
    <w:basedOn w:val="Normal"/>
    <w:link w:val="EndNoteBibliographyChar"/>
    <w:rsid w:val="006F28D0"/>
    <w:pPr>
      <w:spacing w:after="120"/>
    </w:pPr>
    <w:rPr>
      <w:rFonts w:ascii="Arial" w:eastAsiaTheme="minorEastAsia" w:hAnsi="Arial" w:cs="Arial"/>
      <w:noProof/>
      <w:szCs w:val="22"/>
    </w:rPr>
  </w:style>
  <w:style w:type="character" w:customStyle="1" w:styleId="EndNoteBibliographyChar">
    <w:name w:val="EndNote Bibliography Char"/>
    <w:basedOn w:val="DefaultParagraphFont"/>
    <w:link w:val="EndNoteBibliography"/>
    <w:rsid w:val="006F28D0"/>
    <w:rPr>
      <w:rFonts w:ascii="Arial" w:eastAsiaTheme="minorEastAsia" w:hAnsi="Arial" w:cs="Arial"/>
      <w:noProof/>
      <w:sz w:val="24"/>
    </w:rPr>
  </w:style>
  <w:style w:type="character" w:styleId="Emphasis">
    <w:name w:val="Emphasis"/>
    <w:basedOn w:val="DefaultParagraphFont"/>
    <w:uiPriority w:val="20"/>
    <w:qFormat/>
    <w:rsid w:val="006F28D0"/>
    <w:rPr>
      <w:i/>
      <w:iCs/>
    </w:rPr>
  </w:style>
  <w:style w:type="paragraph" w:customStyle="1" w:styleId="EndNoteBibliographyTitle">
    <w:name w:val="EndNote Bibliography Title"/>
    <w:basedOn w:val="Normal"/>
    <w:link w:val="EndNoteBibliographyTitleChar"/>
    <w:rsid w:val="006F28D0"/>
    <w:pPr>
      <w:spacing w:after="120"/>
      <w:jc w:val="center"/>
    </w:pPr>
    <w:rPr>
      <w:rFonts w:ascii="Arial" w:eastAsiaTheme="minorHAnsi" w:hAnsi="Arial" w:cs="Arial"/>
      <w:noProof/>
      <w:szCs w:val="22"/>
    </w:rPr>
  </w:style>
  <w:style w:type="character" w:customStyle="1" w:styleId="EndNoteBibliographyTitleChar">
    <w:name w:val="EndNote Bibliography Title Char"/>
    <w:basedOn w:val="DefaultParagraphFont"/>
    <w:link w:val="EndNoteBibliographyTitle"/>
    <w:rsid w:val="006F28D0"/>
    <w:rPr>
      <w:rFonts w:ascii="Arial" w:eastAsiaTheme="minorHAnsi" w:hAnsi="Arial" w:cs="Arial"/>
      <w:noProof/>
      <w:sz w:val="24"/>
    </w:rPr>
  </w:style>
  <w:style w:type="character" w:customStyle="1" w:styleId="UnresolvedMention1">
    <w:name w:val="Unresolved Mention1"/>
    <w:basedOn w:val="DefaultParagraphFont"/>
    <w:uiPriority w:val="99"/>
    <w:semiHidden/>
    <w:unhideWhenUsed/>
    <w:rsid w:val="006F28D0"/>
    <w:rPr>
      <w:color w:val="605E5C"/>
      <w:shd w:val="clear" w:color="auto" w:fill="E1DFDD"/>
    </w:rPr>
  </w:style>
  <w:style w:type="paragraph" w:styleId="DocumentMap">
    <w:name w:val="Document Map"/>
    <w:basedOn w:val="Normal"/>
    <w:link w:val="DocumentMapChar"/>
    <w:uiPriority w:val="99"/>
    <w:semiHidden/>
    <w:unhideWhenUsed/>
    <w:rsid w:val="006F28D0"/>
    <w:pPr>
      <w:spacing w:after="120"/>
    </w:pPr>
    <w:rPr>
      <w:rFonts w:eastAsiaTheme="minorHAnsi"/>
    </w:rPr>
  </w:style>
  <w:style w:type="character" w:customStyle="1" w:styleId="DocumentMapChar">
    <w:name w:val="Document Map Char"/>
    <w:basedOn w:val="DefaultParagraphFont"/>
    <w:link w:val="DocumentMap"/>
    <w:uiPriority w:val="99"/>
    <w:semiHidden/>
    <w:rsid w:val="006F28D0"/>
    <w:rPr>
      <w:rFonts w:ascii="Times New Roman" w:eastAsiaTheme="minorHAnsi" w:hAnsi="Times New Roman" w:cs="Times New Roman"/>
      <w:sz w:val="24"/>
      <w:szCs w:val="24"/>
    </w:rPr>
  </w:style>
  <w:style w:type="character" w:customStyle="1" w:styleId="highlight">
    <w:name w:val="highlight"/>
    <w:basedOn w:val="DefaultParagraphFont"/>
    <w:rsid w:val="006F28D0"/>
  </w:style>
  <w:style w:type="paragraph" w:customStyle="1" w:styleId="Title2">
    <w:name w:val="Title2"/>
    <w:basedOn w:val="Normal"/>
    <w:rsid w:val="006F28D0"/>
    <w:pPr>
      <w:spacing w:before="100" w:beforeAutospacing="1" w:after="100" w:afterAutospacing="1"/>
    </w:pPr>
  </w:style>
  <w:style w:type="paragraph" w:customStyle="1" w:styleId="desc">
    <w:name w:val="desc"/>
    <w:basedOn w:val="Normal"/>
    <w:rsid w:val="006F28D0"/>
    <w:pPr>
      <w:spacing w:before="100" w:beforeAutospacing="1" w:after="100" w:afterAutospacing="1"/>
    </w:pPr>
  </w:style>
  <w:style w:type="paragraph" w:customStyle="1" w:styleId="details">
    <w:name w:val="details"/>
    <w:basedOn w:val="Normal"/>
    <w:rsid w:val="006F28D0"/>
    <w:pPr>
      <w:spacing w:before="100" w:beforeAutospacing="1" w:after="100" w:afterAutospacing="1"/>
    </w:pPr>
  </w:style>
  <w:style w:type="character" w:customStyle="1" w:styleId="jrnl">
    <w:name w:val="jrnl"/>
    <w:basedOn w:val="DefaultParagraphFont"/>
    <w:rsid w:val="006F28D0"/>
  </w:style>
  <w:style w:type="character" w:customStyle="1" w:styleId="UnresolvedMention2">
    <w:name w:val="Unresolved Mention2"/>
    <w:basedOn w:val="DefaultParagraphFont"/>
    <w:uiPriority w:val="99"/>
    <w:semiHidden/>
    <w:unhideWhenUsed/>
    <w:rsid w:val="006F28D0"/>
    <w:rPr>
      <w:color w:val="605E5C"/>
      <w:shd w:val="clear" w:color="auto" w:fill="E1DFDD"/>
    </w:rPr>
  </w:style>
  <w:style w:type="character" w:customStyle="1" w:styleId="apple-converted-space">
    <w:name w:val="apple-converted-space"/>
    <w:basedOn w:val="DefaultParagraphFont"/>
    <w:rsid w:val="006F28D0"/>
  </w:style>
  <w:style w:type="character" w:customStyle="1" w:styleId="UnresolvedMention3">
    <w:name w:val="Unresolved Mention3"/>
    <w:basedOn w:val="DefaultParagraphFont"/>
    <w:uiPriority w:val="99"/>
    <w:semiHidden/>
    <w:unhideWhenUsed/>
    <w:rsid w:val="006F28D0"/>
    <w:rPr>
      <w:color w:val="605E5C"/>
      <w:shd w:val="clear" w:color="auto" w:fill="E1DFDD"/>
    </w:rPr>
  </w:style>
  <w:style w:type="table" w:styleId="GridTable4">
    <w:name w:val="Grid Table 4"/>
    <w:basedOn w:val="TableNormal"/>
    <w:uiPriority w:val="49"/>
    <w:rsid w:val="006F28D0"/>
    <w:rPr>
      <w:rFonts w:eastAsiaTheme="minorHAnsi"/>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UnresolvedMention4">
    <w:name w:val="Unresolved Mention4"/>
    <w:basedOn w:val="DefaultParagraphFont"/>
    <w:uiPriority w:val="99"/>
    <w:semiHidden/>
    <w:unhideWhenUsed/>
    <w:rsid w:val="006F28D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05149540">
      <w:bodyDiv w:val="1"/>
      <w:marLeft w:val="0"/>
      <w:marRight w:val="0"/>
      <w:marTop w:val="0"/>
      <w:marBottom w:val="0"/>
      <w:divBdr>
        <w:top w:val="none" w:sz="0" w:space="0" w:color="auto"/>
        <w:left w:val="none" w:sz="0" w:space="0" w:color="auto"/>
        <w:bottom w:val="none" w:sz="0" w:space="0" w:color="auto"/>
        <w:right w:val="none" w:sz="0" w:space="0" w:color="auto"/>
      </w:divBdr>
    </w:div>
    <w:div w:id="647634684">
      <w:bodyDiv w:val="1"/>
      <w:marLeft w:val="0"/>
      <w:marRight w:val="0"/>
      <w:marTop w:val="0"/>
      <w:marBottom w:val="0"/>
      <w:divBdr>
        <w:top w:val="none" w:sz="0" w:space="0" w:color="auto"/>
        <w:left w:val="none" w:sz="0" w:space="0" w:color="auto"/>
        <w:bottom w:val="none" w:sz="0" w:space="0" w:color="auto"/>
        <w:right w:val="none" w:sz="0" w:space="0" w:color="auto"/>
      </w:divBdr>
    </w:div>
    <w:div w:id="801924381">
      <w:bodyDiv w:val="1"/>
      <w:marLeft w:val="0"/>
      <w:marRight w:val="0"/>
      <w:marTop w:val="0"/>
      <w:marBottom w:val="0"/>
      <w:divBdr>
        <w:top w:val="none" w:sz="0" w:space="0" w:color="auto"/>
        <w:left w:val="none" w:sz="0" w:space="0" w:color="auto"/>
        <w:bottom w:val="none" w:sz="0" w:space="0" w:color="auto"/>
        <w:right w:val="none" w:sz="0" w:space="0" w:color="auto"/>
      </w:divBdr>
    </w:div>
    <w:div w:id="1121916538">
      <w:bodyDiv w:val="1"/>
      <w:marLeft w:val="0"/>
      <w:marRight w:val="0"/>
      <w:marTop w:val="0"/>
      <w:marBottom w:val="0"/>
      <w:divBdr>
        <w:top w:val="none" w:sz="0" w:space="0" w:color="auto"/>
        <w:left w:val="none" w:sz="0" w:space="0" w:color="auto"/>
        <w:bottom w:val="none" w:sz="0" w:space="0" w:color="auto"/>
        <w:right w:val="none" w:sz="0" w:space="0" w:color="auto"/>
      </w:divBdr>
    </w:div>
    <w:div w:id="1344548953">
      <w:bodyDiv w:val="1"/>
      <w:marLeft w:val="0"/>
      <w:marRight w:val="0"/>
      <w:marTop w:val="0"/>
      <w:marBottom w:val="0"/>
      <w:divBdr>
        <w:top w:val="none" w:sz="0" w:space="0" w:color="auto"/>
        <w:left w:val="none" w:sz="0" w:space="0" w:color="auto"/>
        <w:bottom w:val="none" w:sz="0" w:space="0" w:color="auto"/>
        <w:right w:val="none" w:sz="0" w:space="0" w:color="auto"/>
      </w:divBdr>
    </w:div>
    <w:div w:id="2002199513">
      <w:bodyDiv w:val="1"/>
      <w:marLeft w:val="0"/>
      <w:marRight w:val="0"/>
      <w:marTop w:val="0"/>
      <w:marBottom w:val="0"/>
      <w:divBdr>
        <w:top w:val="none" w:sz="0" w:space="0" w:color="auto"/>
        <w:left w:val="none" w:sz="0" w:space="0" w:color="auto"/>
        <w:bottom w:val="none" w:sz="0" w:space="0" w:color="auto"/>
        <w:right w:val="none" w:sz="0" w:space="0" w:color="auto"/>
      </w:divBdr>
    </w:div>
    <w:div w:id="20587734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3.jpeg"/><Relationship Id="rId26" Type="http://schemas.openxmlformats.org/officeDocument/2006/relationships/hyperlink" Target="https://www.hcinnovationgroup.com/clinical-it/learning-health-systems-research/news/21240260/pcori-funds-8-research-networks-for-pcornets-phase-3" TargetMode="External"/><Relationship Id="rId3" Type="http://schemas.openxmlformats.org/officeDocument/2006/relationships/customXml" Target="../customXml/item3.xml"/><Relationship Id="rId21" Type="http://schemas.openxmlformats.org/officeDocument/2006/relationships/image" Target="media/image6.jpg"/><Relationship Id="rId34" Type="http://schemas.microsoft.com/office/2011/relationships/people" Target="people.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2.jpeg"/><Relationship Id="rId25" Type="http://schemas.openxmlformats.org/officeDocument/2006/relationships/image" Target="media/image10.jpg"/><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1.jpeg"/><Relationship Id="rId20" Type="http://schemas.openxmlformats.org/officeDocument/2006/relationships/image" Target="media/image5.png"/><Relationship Id="rId29" Type="http://schemas.openxmlformats.org/officeDocument/2006/relationships/hyperlink" Target="https://pcornet.org/wp-content/uploads/2022/01/PCORnet-Common-Data-Model-v60-2020_10_221.pdf"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image" Target="media/image9.png"/><Relationship Id="rId32"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hyperlink" Target="https://cistem.wustl.edu" TargetMode="External"/><Relationship Id="rId23" Type="http://schemas.openxmlformats.org/officeDocument/2006/relationships/image" Target="media/image8.png"/><Relationship Id="rId28" Type="http://schemas.openxmlformats.org/officeDocument/2006/relationships/hyperlink" Target="https://pcornet.org/wp-content/uploads/2022/01/PCORnet-Common-Data-Model-v60-2020_10_221.pdf" TargetMode="External"/><Relationship Id="rId36"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4.jpeg"/><Relationship Id="rId31" Type="http://schemas.openxmlformats.org/officeDocument/2006/relationships/image" Target="media/image11.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image" Target="media/image7.jpeg"/><Relationship Id="rId27" Type="http://schemas.openxmlformats.org/officeDocument/2006/relationships/hyperlink" Target="https://github.com/PCORnet-DRN-OC/PCORnet-Data-Curation" TargetMode="External"/><Relationship Id="rId30" Type="http://schemas.openxmlformats.org/officeDocument/2006/relationships/hyperlink" Target="https://github.com/sxinger/EEFS" TargetMode="External"/><Relationship Id="rId35" Type="http://schemas.openxmlformats.org/officeDocument/2006/relationships/glossaryDocument" Target="glossary/document.xml"/><Relationship Id="rId8" Type="http://schemas.openxmlformats.org/officeDocument/2006/relationships/webSettings" Target="webSetting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99A5DABB24DD4CE0B7BA572D5276BF3F"/>
        <w:category>
          <w:name w:val="General"/>
          <w:gallery w:val="placeholder"/>
        </w:category>
        <w:types>
          <w:type w:val="bbPlcHdr"/>
        </w:types>
        <w:behaviors>
          <w:behavior w:val="content"/>
        </w:behaviors>
        <w:guid w:val="{B02F2D17-A101-409A-B228-CE9252569B34}"/>
      </w:docPartPr>
      <w:docPartBody>
        <w:p w:rsidR="007F2BE3" w:rsidRDefault="007F2BE3" w:rsidP="007F2BE3">
          <w:pPr>
            <w:pStyle w:val="99A5DABB24DD4CE0B7BA572D5276BF3F"/>
          </w:pPr>
          <w:r w:rsidRPr="00545F0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NewRomanPS-BoldMT">
    <w:altName w:val="Times New Roman"/>
    <w:panose1 w:val="00000000000000000000"/>
    <w:charset w:val="00"/>
    <w:family w:val="roman"/>
    <w:notTrueType/>
    <w:pitch w:val="default"/>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charset w:val="86"/>
    <w:family w:val="auto"/>
    <w:pitch w:val="variable"/>
    <w:sig w:usb0="A00002BF" w:usb1="38CF7CFA" w:usb2="00000016" w:usb3="00000000" w:csb0="0004000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22A7E"/>
    <w:rsid w:val="00093F7A"/>
    <w:rsid w:val="000E139D"/>
    <w:rsid w:val="00103BC5"/>
    <w:rsid w:val="001816D5"/>
    <w:rsid w:val="00363EE2"/>
    <w:rsid w:val="00407C21"/>
    <w:rsid w:val="00475DEF"/>
    <w:rsid w:val="00486A22"/>
    <w:rsid w:val="005C4B7B"/>
    <w:rsid w:val="00601B75"/>
    <w:rsid w:val="00711E36"/>
    <w:rsid w:val="00714A2F"/>
    <w:rsid w:val="00746885"/>
    <w:rsid w:val="007E1E66"/>
    <w:rsid w:val="007F2BE3"/>
    <w:rsid w:val="00833C12"/>
    <w:rsid w:val="008E68B6"/>
    <w:rsid w:val="00922A7E"/>
    <w:rsid w:val="00933570"/>
    <w:rsid w:val="00AF5982"/>
    <w:rsid w:val="00AF62AD"/>
    <w:rsid w:val="00BD4675"/>
    <w:rsid w:val="00C62DA0"/>
    <w:rsid w:val="00CB60CB"/>
    <w:rsid w:val="00CD12C1"/>
    <w:rsid w:val="00CF4C4F"/>
    <w:rsid w:val="00D509E4"/>
    <w:rsid w:val="00DE2C67"/>
    <w:rsid w:val="00E71EC7"/>
    <w:rsid w:val="00E85AEA"/>
    <w:rsid w:val="00F320E1"/>
    <w:rsid w:val="00F60F9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F2BE3"/>
    <w:rPr>
      <w:color w:val="666666"/>
    </w:rPr>
  </w:style>
  <w:style w:type="paragraph" w:customStyle="1" w:styleId="99A5DABB24DD4CE0B7BA572D5276BF3F">
    <w:name w:val="99A5DABB24DD4CE0B7BA572D5276BF3F"/>
    <w:rsid w:val="007F2BE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6736CB9-8495-4CB6-97B5-A485C39A5FDC}">
  <we:reference id="wa200004774" version="1.5.2.0" store="en-US" storeType="OMEX"/>
  <we:alternateReferences>
    <we:reference id="wa200004774" version="1.5.2.0" store="wa200004774" storeType="OMEX"/>
  </we:alternateReferences>
  <we:properties>
    <we:property name="documentId" value="&quot;c7d56238-22fe-4876-a5b7-b26812347de6&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TaxCatchAll xmlns="b672d7d9-4cb4-496d-a436-c20dc798c7ad" xsi:nil="true"/>
    <lcf76f155ced4ddcb4097134ff3c332f xmlns="a50d6ea0-7d8e-4861-b4b8-33556b66fdcc">
      <Terms xmlns="http://schemas.microsoft.com/office/infopath/2007/PartnerControls"/>
    </lcf76f155ced4ddcb4097134ff3c332f>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001D56502139A448B0746743EBA782E6" ma:contentTypeVersion="13" ma:contentTypeDescription="Create a new document." ma:contentTypeScope="" ma:versionID="14a1502c45c2395cf63266c2923c0193">
  <xsd:schema xmlns:xsd="http://www.w3.org/2001/XMLSchema" xmlns:xs="http://www.w3.org/2001/XMLSchema" xmlns:p="http://schemas.microsoft.com/office/2006/metadata/properties" xmlns:ns2="b672d7d9-4cb4-496d-a436-c20dc798c7ad" xmlns:ns3="a50d6ea0-7d8e-4861-b4b8-33556b66fdcc" targetNamespace="http://schemas.microsoft.com/office/2006/metadata/properties" ma:root="true" ma:fieldsID="0556e1b5b01aa1027455c5c5d097e7dd" ns2:_="" ns3:_="">
    <xsd:import namespace="b672d7d9-4cb4-496d-a436-c20dc798c7ad"/>
    <xsd:import namespace="a50d6ea0-7d8e-4861-b4b8-33556b66fdcc"/>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lcf76f155ced4ddcb4097134ff3c332f" minOccurs="0"/>
                <xsd:element ref="ns2:TaxCatchAll" minOccurs="0"/>
                <xsd:element ref="ns3:MediaServiceDateTaken" minOccurs="0"/>
                <xsd:element ref="ns3:MediaServiceOCR" minOccurs="0"/>
                <xsd:element ref="ns3:MediaServiceGenerationTime" minOccurs="0"/>
                <xsd:element ref="ns3:MediaServiceEventHashCode" minOccurs="0"/>
                <xsd:element ref="ns3:MediaServiceObjectDetectorVersion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672d7d9-4cb4-496d-a436-c20dc798c7ad"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TaxCatchAll" ma:index="14" nillable="true" ma:displayName="Taxonomy Catch All Column" ma:hidden="true" ma:list="{81dcdaa8-e0f6-4d84-9c3d-c391506d9542}" ma:internalName="TaxCatchAll" ma:showField="CatchAllData" ma:web="b672d7d9-4cb4-496d-a436-c20dc798c7ad">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a50d6ea0-7d8e-4861-b4b8-33556b66fdcc"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3e20e570-3a27-4eff-9ea0-d3488a33fbf1" ma:termSetId="09814cd3-568e-fe90-9814-8d621ff8fb84" ma:anchorId="fba54fb3-c3e1-fe81-a776-ca4b69148c4d" ma:open="true" ma:isKeyword="false">
      <xsd:complexType>
        <xsd:sequence>
          <xsd:element ref="pc:Terms" minOccurs="0" maxOccurs="1"/>
        </xsd:sequence>
      </xsd:complexType>
    </xsd:element>
    <xsd:element name="MediaServiceDateTaken" ma:index="15" nillable="true" ma:displayName="MediaServiceDateTaken"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ObjectDetectorVersions" ma:index="19" nillable="true" ma:displayName="MediaServiceObjectDetectorVersions" ma:hidden="true" ma:indexed="true" ma:internalName="MediaServiceObjectDetectorVersions" ma:readOnly="true">
      <xsd:simpleType>
        <xsd:restriction base="dms:Text"/>
      </xsd:simpleType>
    </xsd:element>
    <xsd:element name="MediaServiceSearchProperties" ma:index="20"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78374F6-2074-4830-AB11-703DEDEEF59E}">
  <ds:schemaRefs>
    <ds:schemaRef ds:uri="http://schemas.microsoft.com/office/2006/metadata/properties"/>
    <ds:schemaRef ds:uri="http://schemas.microsoft.com/office/infopath/2007/PartnerControls"/>
    <ds:schemaRef ds:uri="b672d7d9-4cb4-496d-a436-c20dc798c7ad"/>
    <ds:schemaRef ds:uri="a50d6ea0-7d8e-4861-b4b8-33556b66fdcc"/>
  </ds:schemaRefs>
</ds:datastoreItem>
</file>

<file path=customXml/itemProps2.xml><?xml version="1.0" encoding="utf-8"?>
<ds:datastoreItem xmlns:ds="http://schemas.openxmlformats.org/officeDocument/2006/customXml" ds:itemID="{D583D703-9806-4D7C-8FA5-8F99E0107F89}">
  <ds:schemaRefs>
    <ds:schemaRef ds:uri="http://schemas.microsoft.com/sharepoint/v3/contenttype/forms"/>
  </ds:schemaRefs>
</ds:datastoreItem>
</file>

<file path=customXml/itemProps3.xml><?xml version="1.0" encoding="utf-8"?>
<ds:datastoreItem xmlns:ds="http://schemas.openxmlformats.org/officeDocument/2006/customXml" ds:itemID="{C3DF38B3-7658-4C60-82E9-12D156211A3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672d7d9-4cb4-496d-a436-c20dc798c7ad"/>
    <ds:schemaRef ds:uri="a50d6ea0-7d8e-4861-b4b8-33556b66fdc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B5296664-E5CF-4ECC-8ED3-45B107FCC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TotalTime>
  <Pages>40</Pages>
  <Words>26675</Words>
  <Characters>152048</Characters>
  <Application>Microsoft Office Word</Application>
  <DocSecurity>0</DocSecurity>
  <Lines>1267</Lines>
  <Paragraphs>356</Paragraphs>
  <ScaleCrop>false</ScaleCrop>
  <HeadingPairs>
    <vt:vector size="2" baseType="variant">
      <vt:variant>
        <vt:lpstr>Title</vt:lpstr>
      </vt:variant>
      <vt:variant>
        <vt:i4>1</vt:i4>
      </vt:variant>
    </vt:vector>
  </HeadingPairs>
  <TitlesOfParts>
    <vt:vector size="1" baseType="lpstr">
      <vt:lpstr/>
    </vt:vector>
  </TitlesOfParts>
  <Company>Manatt, Phelps &amp; Phillips, LLP</Company>
  <LinksUpToDate>false</LinksUpToDate>
  <CharactersWithSpaces>1783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ven McGraw</dc:creator>
  <cp:keywords/>
  <dc:description/>
  <cp:lastModifiedBy>Song, Xing</cp:lastModifiedBy>
  <cp:revision>9</cp:revision>
  <cp:lastPrinted>2024-03-11T15:20:00Z</cp:lastPrinted>
  <dcterms:created xsi:type="dcterms:W3CDTF">2024-12-03T22:24:00Z</dcterms:created>
  <dcterms:modified xsi:type="dcterms:W3CDTF">2024-12-03T2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01D56502139A448B0746743EBA782E6</vt:lpwstr>
  </property>
  <property fmtid="{D5CDD505-2E9C-101B-9397-08002B2CF9AE}" pid="3" name="MediaServiceImageTags">
    <vt:lpwstr/>
  </property>
</Properties>
</file>